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80"/>
        <w:gridCol w:w="4284"/>
        <w:gridCol w:w="3132"/>
      </w:tblGrid>
      <w:tr w:rsidR="00EE0232" w:rsidRPr="000B5C27" w:rsidTr="00672908">
        <w:tc>
          <w:tcPr>
            <w:tcW w:w="1980" w:type="dxa"/>
          </w:tcPr>
          <w:p w:rsidR="00EE0232" w:rsidRPr="000B5C27" w:rsidRDefault="00EE0232" w:rsidP="00EE0232">
            <w:pPr>
              <w:jc w:val="center"/>
              <w:rPr>
                <w:b/>
                <w:sz w:val="20"/>
              </w:rPr>
            </w:pPr>
            <w:bookmarkStart w:id="0" w:name="_GoBack"/>
            <w:bookmarkEnd w:id="0"/>
            <w:r w:rsidRPr="000B5C27">
              <w:rPr>
                <w:b/>
                <w:sz w:val="20"/>
              </w:rPr>
              <w:t>Antigen</w:t>
            </w:r>
          </w:p>
        </w:tc>
        <w:tc>
          <w:tcPr>
            <w:tcW w:w="4284" w:type="dxa"/>
          </w:tcPr>
          <w:p w:rsidR="00EE0232" w:rsidRPr="000B5C27" w:rsidRDefault="00EE0232" w:rsidP="00EE0232">
            <w:pPr>
              <w:jc w:val="center"/>
              <w:rPr>
                <w:b/>
                <w:sz w:val="20"/>
              </w:rPr>
            </w:pPr>
            <w:r w:rsidRPr="000B5C27">
              <w:rPr>
                <w:b/>
                <w:sz w:val="20"/>
              </w:rPr>
              <w:t>Indications</w:t>
            </w:r>
          </w:p>
        </w:tc>
        <w:tc>
          <w:tcPr>
            <w:tcW w:w="3132" w:type="dxa"/>
          </w:tcPr>
          <w:p w:rsidR="00EE0232" w:rsidRPr="000B5C27" w:rsidRDefault="00EE0232" w:rsidP="00EE0232">
            <w:pPr>
              <w:jc w:val="center"/>
              <w:rPr>
                <w:b/>
                <w:sz w:val="20"/>
              </w:rPr>
            </w:pPr>
            <w:r w:rsidRPr="000B5C27">
              <w:rPr>
                <w:b/>
                <w:sz w:val="20"/>
              </w:rPr>
              <w:t>References</w:t>
            </w:r>
          </w:p>
        </w:tc>
      </w:tr>
      <w:tr w:rsidR="00EE0232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SPAG9</w:t>
            </w:r>
          </w:p>
        </w:tc>
        <w:tc>
          <w:tcPr>
            <w:tcW w:w="4284" w:type="dxa"/>
          </w:tcPr>
          <w:p w:rsidR="00EE0232" w:rsidRPr="000B5C27" w:rsidRDefault="00F175E9">
            <w:pPr>
              <w:rPr>
                <w:sz w:val="20"/>
              </w:rPr>
            </w:pPr>
            <w:r w:rsidRPr="000B5C27">
              <w:rPr>
                <w:sz w:val="20"/>
              </w:rPr>
              <w:t>CRC</w:t>
            </w:r>
          </w:p>
          <w:p w:rsidR="003E14AE" w:rsidRPr="000B5C27" w:rsidRDefault="003E14AE">
            <w:pPr>
              <w:rPr>
                <w:sz w:val="20"/>
              </w:rPr>
            </w:pPr>
            <w:r w:rsidRPr="000B5C27">
              <w:rPr>
                <w:sz w:val="20"/>
              </w:rPr>
              <w:t>RCC</w:t>
            </w:r>
          </w:p>
        </w:tc>
        <w:tc>
          <w:tcPr>
            <w:tcW w:w="3132" w:type="dxa"/>
          </w:tcPr>
          <w:p w:rsidR="00EE0232" w:rsidRPr="000B5C27" w:rsidRDefault="00F175E9" w:rsidP="00F175E9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Pr="000B5C27">
              <w:rPr>
                <w:sz w:val="20"/>
              </w:rPr>
              <w:instrText xml:space="preserve"> ADDIN EN.CITE &lt;EndNote&gt;&lt;Cite&gt;&lt;Author&gt;Kanojia&lt;/Author&gt;&lt;Year&gt;2011&lt;/Year&gt;&lt;RecNum&gt;1625&lt;/RecNum&gt;&lt;DisplayText&gt;(&lt;style face="italic"&gt;1&lt;/style&gt;)&lt;/DisplayText&gt;&lt;record&gt;&lt;rec-number&gt;1625&lt;/rec-number&gt;&lt;foreign-keys&gt;&lt;key app="EN" db-id="59v9drvxgvws0pepdfsprwruwxddt29ze29v" timestamp="1530603941"&gt;1625&lt;/key&gt;&lt;/foreign-keys&gt;&lt;ref-type name="Journal Article"&gt;17&lt;/ref-type&gt;&lt;contributors&gt;&lt;authors&gt;&lt;author&gt;Kanojia, Deepika&lt;/author&gt;&lt;author&gt;Garg, Manoj&lt;/author&gt;&lt;author&gt;Gupta, Samir&lt;/author&gt;&lt;author&gt;Gupta, Anju&lt;/author&gt;&lt;author&gt;Suri, Anil&lt;/author&gt;&lt;/authors&gt;&lt;/contributors&gt;&lt;titles&gt;&lt;title&gt;Sperm-Associated Antigen 9 Is a Novel Biomarker for Colorectal Cancer and Is Involved in Tumor Growth and Tumorigenicity&lt;/title&gt;&lt;secondary-title&gt;The American Journal of Pathology&lt;/secondary-title&gt;&lt;/titles&gt;&lt;periodical&gt;&lt;full-title&gt;The American Journal of Pathology&lt;/full-title&gt;&lt;/periodical&gt;&lt;pages&gt;1009-1020&lt;/pages&gt;&lt;volume&gt;178&lt;/volume&gt;&lt;number&gt;3&lt;/number&gt;&lt;dates&gt;&lt;year&gt;2011&lt;/year&gt;&lt;pub-dates&gt;&lt;date&gt;11/05/accepted&lt;/date&gt;&lt;/pub-dates&gt;&lt;/dates&gt;&lt;publisher&gt;American Society for Investigative Pathology&lt;/publisher&gt;&lt;isbn&gt;0002-9440&amp;#xD;1525-2191&lt;/isbn&gt;&lt;accession-num&gt;PMC3069833&lt;/accession-num&gt;&lt;urls&gt;&lt;related-urls&gt;&lt;url&gt;http://www.ncbi.nlm.nih.gov/pmc/articles/PMC3069833/&lt;/url&gt;&lt;/related-urls&gt;&lt;/urls&gt;&lt;electronic-resource-num&gt;10.1016/j.ajpath.2010.11.047&lt;/electronic-resource-num&gt;&lt;remote-database-name&gt;PMC&lt;/remote-database-name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Pr="000B5C27">
              <w:rPr>
                <w:noProof/>
                <w:sz w:val="20"/>
              </w:rPr>
              <w:t>(</w:t>
            </w:r>
            <w:r w:rsidRPr="000B5C27">
              <w:rPr>
                <w:i/>
                <w:noProof/>
                <w:sz w:val="20"/>
              </w:rPr>
              <w:t>1</w:t>
            </w:r>
            <w:r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3E14AE" w:rsidRPr="000B5C27" w:rsidRDefault="003E14AE" w:rsidP="003E14AE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HYXJnPC9BdXRob3I+PFllYXI+MjAwODwvWWVhcj48UmVj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</w:fldData>
              </w:fldChar>
            </w:r>
            <w:r w:rsidRPr="000B5C27">
              <w:rPr>
                <w:sz w:val="20"/>
              </w:rPr>
              <w:instrText xml:space="preserve"> ADDIN EN.CITE </w:instrText>
            </w:r>
            <w:r w:rsidRPr="000B5C27">
              <w:rPr>
                <w:sz w:val="20"/>
              </w:rPr>
              <w:fldChar w:fldCharType="begin">
                <w:fldData xml:space="preserve">PEVuZE5vdGU+PENpdGU+PEF1dGhvcj5HYXJnPC9BdXRob3I+PFllYXI+MjAwODwvWWVhcj48UmVj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</w:fldData>
              </w:fldChar>
            </w:r>
            <w:r w:rsidRPr="000B5C27">
              <w:rPr>
                <w:sz w:val="20"/>
              </w:rPr>
              <w:instrText xml:space="preserve"> ADDIN EN.CITE.DATA </w:instrText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Pr="000B5C27">
              <w:rPr>
                <w:noProof/>
                <w:sz w:val="20"/>
              </w:rPr>
              <w:t>(</w:t>
            </w:r>
            <w:r w:rsidRPr="000B5C27">
              <w:rPr>
                <w:i/>
                <w:noProof/>
                <w:sz w:val="20"/>
              </w:rPr>
              <w:t>2</w:t>
            </w:r>
            <w:r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EE0232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AKAP4</w:t>
            </w:r>
          </w:p>
        </w:tc>
        <w:tc>
          <w:tcPr>
            <w:tcW w:w="4284" w:type="dxa"/>
          </w:tcPr>
          <w:p w:rsidR="00EE0232" w:rsidRPr="000B5C27" w:rsidRDefault="00CD71A8">
            <w:pPr>
              <w:rPr>
                <w:sz w:val="20"/>
              </w:rPr>
            </w:pPr>
            <w:r w:rsidRPr="000B5C27">
              <w:rPr>
                <w:sz w:val="20"/>
              </w:rPr>
              <w:t>CRC</w:t>
            </w:r>
          </w:p>
        </w:tc>
        <w:tc>
          <w:tcPr>
            <w:tcW w:w="3132" w:type="dxa"/>
          </w:tcPr>
          <w:p w:rsidR="00EE0232" w:rsidRPr="000B5C27" w:rsidRDefault="00CD71A8" w:rsidP="00CD71A8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Pr="000B5C27">
              <w:rPr>
                <w:sz w:val="20"/>
              </w:rPr>
              <w:instrText xml:space="preserve"> ADDIN EN.CITE &lt;EndNote&gt;&lt;Cite&gt;&lt;Author&gt;Koudehi&lt;/Author&gt;&lt;Year&gt;2018&lt;/Year&gt;&lt;RecNum&gt;1674&lt;/RecNum&gt;&lt;DisplayText&gt;(&lt;style face="italic"&gt;3&lt;/style&gt;)&lt;/DisplayText&gt;&lt;record&gt;&lt;rec-number&gt;1674&lt;/rec-number&gt;&lt;foreign-keys&gt;&lt;key app="EN" db-id="59v9drvxgvws0pepdfsprwruwxddt29ze29v" timestamp="1530694560"&gt;1674&lt;/key&gt;&lt;/foreign-keys&gt;&lt;ref-type name="Journal Article"&gt;17&lt;/ref-type&gt;&lt;contributors&gt;&lt;authors&gt;&lt;author&gt;Koudehi, Ameneh Tavakoli&lt;/author&gt;&lt;author&gt;Mahjoubi, Bahar&lt;/author&gt;&lt;author&gt;Mirzaei, Rezvan&lt;/author&gt;&lt;author&gt;Shabani, Samira&lt;/author&gt;&lt;author&gt;Mahjoubi, Frouzandeh&lt;/author&gt;&lt;/authors&gt;&lt;/contributors&gt;&lt;titles&gt;&lt;title&gt;AKAP4, SPAG9 and NY-ESO-1 in Iranian Colorectal Cancer Patients as Probable Diagnostic and Prognostic Biomarkers&lt;/title&gt;&lt;secondary-title&gt;Asian Pacific Journal of Cancer Prevention : APJCP&lt;/secondary-title&gt;&lt;/titles&gt;&lt;periodical&gt;&lt;full-title&gt;Asian Pacific Journal of Cancer Prevention : APJCP&lt;/full-title&gt;&lt;/periodical&gt;&lt;pages&gt;463-469&lt;/pages&gt;&lt;volume&gt;19&lt;/volume&gt;&lt;number&gt;2&lt;/number&gt;&lt;dates&gt;&lt;year&gt;2018&lt;/year&gt;&lt;pub-dates&gt;&lt;date&gt;08/24/accepted&amp;#xD;12/22/accepted&lt;/date&gt;&lt;/pub-dates&gt;&lt;/dates&gt;&lt;publisher&gt;West Asia Organization for Cancer Prevention&lt;/publisher&gt;&lt;isbn&gt;1513-7368&amp;#xD;2476-762X&lt;/isbn&gt;&lt;accession-num&gt;PMC5980935&lt;/accession-num&gt;&lt;urls&gt;&lt;related-urls&gt;&lt;url&gt;http://www.ncbi.nlm.nih.gov/pmc/articles/PMC5980935/&lt;/url&gt;&lt;/related-urls&gt;&lt;/urls&gt;&lt;electronic-resource-num&gt;10.22034/APJCP.2018.19.2.463&lt;/electronic-resource-num&gt;&lt;remote-database-name&gt;PMC&lt;/remote-database-name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Pr="000B5C27">
              <w:rPr>
                <w:noProof/>
                <w:sz w:val="20"/>
              </w:rPr>
              <w:t>(</w:t>
            </w:r>
            <w:r w:rsidRPr="000B5C27">
              <w:rPr>
                <w:i/>
                <w:noProof/>
                <w:sz w:val="20"/>
              </w:rPr>
              <w:t>3</w:t>
            </w:r>
            <w:r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EE0232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BORIS</w:t>
            </w:r>
          </w:p>
        </w:tc>
        <w:tc>
          <w:tcPr>
            <w:tcW w:w="4284" w:type="dxa"/>
          </w:tcPr>
          <w:p w:rsidR="00FC7F50" w:rsidRPr="000B5C27" w:rsidRDefault="00672908">
            <w:pPr>
              <w:rPr>
                <w:sz w:val="20"/>
              </w:rPr>
            </w:pPr>
            <w:r w:rsidRPr="000B5C27">
              <w:rPr>
                <w:sz w:val="20"/>
              </w:rPr>
              <w:t>Melanoma</w:t>
            </w:r>
          </w:p>
          <w:p w:rsidR="00EE0232" w:rsidRPr="000B5C27" w:rsidRDefault="00672908" w:rsidP="00FC7F50">
            <w:pPr>
              <w:rPr>
                <w:sz w:val="20"/>
              </w:rPr>
            </w:pPr>
            <w:r w:rsidRPr="000B5C27">
              <w:rPr>
                <w:sz w:val="20"/>
              </w:rPr>
              <w:t xml:space="preserve">CRC </w:t>
            </w:r>
          </w:p>
          <w:p w:rsidR="00226B67" w:rsidRPr="000B5C27" w:rsidRDefault="00226B67" w:rsidP="00FC7F50">
            <w:pPr>
              <w:rPr>
                <w:sz w:val="20"/>
              </w:rPr>
            </w:pPr>
            <w:r w:rsidRPr="000B5C27">
              <w:rPr>
                <w:sz w:val="20"/>
              </w:rPr>
              <w:t>HNSCC</w:t>
            </w:r>
          </w:p>
        </w:tc>
        <w:tc>
          <w:tcPr>
            <w:tcW w:w="3132" w:type="dxa"/>
          </w:tcPr>
          <w:p w:rsidR="00EE0232" w:rsidRPr="000B5C27" w:rsidRDefault="00FC7F50" w:rsidP="00FC7F50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CD71A8" w:rsidRPr="000B5C27">
              <w:rPr>
                <w:sz w:val="20"/>
              </w:rPr>
              <w:instrText xml:space="preserve"> ADDIN EN.CITE &lt;EndNote&gt;&lt;Cite&gt;&lt;Author&gt;Kholmanskikh&lt;/Author&gt;&lt;Year&gt;2007&lt;/Year&gt;&lt;RecNum&gt;1626&lt;/RecNum&gt;&lt;DisplayText&gt;(&lt;style face="italic"&gt;4&lt;/style&gt;)&lt;/DisplayText&gt;&lt;record&gt;&lt;rec-number&gt;1626&lt;/rec-number&gt;&lt;foreign-keys&gt;&lt;key app="EN" db-id="59v9drvxgvws0pepdfsprwruwxddt29ze29v" timestamp="1530604361"&gt;1626&lt;/key&gt;&lt;/foreign-keys&gt;&lt;ref-type name="Journal Article"&gt;17&lt;/ref-type&gt;&lt;contributors&gt;&lt;authors&gt;&lt;author&gt;Kholmanskikh, Olga&lt;/author&gt;&lt;author&gt;Loriot, Axelle&lt;/author&gt;&lt;author&gt;Brasseur, Francis&lt;/author&gt;&lt;author&gt;De Plaen, Etienne&lt;/author&gt;&lt;author&gt;De Smet, Charles&lt;/author&gt;&lt;/authors&gt;&lt;/contributors&gt;&lt;titles&gt;&lt;title&gt;Expression of BORIS in melanoma: Lack of association with MAGE-A1 activation&lt;/title&gt;&lt;secondary-title&gt;International Journal of Cancer&lt;/secondary-title&gt;&lt;/titles&gt;&lt;periodical&gt;&lt;full-title&gt;International Journal of Cancer&lt;/full-title&gt;&lt;/periodical&gt;&lt;pages&gt;777-784&lt;/pages&gt;&lt;volume&gt;122&lt;/volume&gt;&lt;number&gt;4&lt;/number&gt;&lt;keywords&gt;&lt;keyword&gt;melanoma&lt;/keyword&gt;&lt;keyword&gt;cancer-germline genes&lt;/keyword&gt;&lt;keyword&gt;cancer-testis genes&lt;/keyword&gt;&lt;keyword&gt;BORIS/CTCFL&lt;/keyword&gt;&lt;keyword&gt;tumor antigens&lt;/keyword&gt;&lt;/keywords&gt;&lt;dates&gt;&lt;year&gt;2007&lt;/year&gt;&lt;pub-dates&gt;&lt;date&gt;2008/02/15&lt;/date&gt;&lt;/pub-dates&gt;&lt;/dates&gt;&lt;publisher&gt;Wiley-Blackwell&lt;/publisher&gt;&lt;isbn&gt;0020-7136&lt;/isbn&gt;&lt;urls&gt;&lt;related-urls&gt;&lt;url&gt;https://doi.org/10.1002/ijc.23140&lt;/url&gt;&lt;/related-urls&gt;&lt;/urls&gt;&lt;electronic-resource-num&gt;10.1002/ijc.23140&lt;/electronic-resource-num&gt;&lt;access-date&gt;2018/07/03&lt;/access-date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CD71A8" w:rsidRPr="000B5C27">
              <w:rPr>
                <w:noProof/>
                <w:sz w:val="20"/>
              </w:rPr>
              <w:t>(</w:t>
            </w:r>
            <w:r w:rsidR="00CD71A8" w:rsidRPr="000B5C27">
              <w:rPr>
                <w:i/>
                <w:noProof/>
                <w:sz w:val="20"/>
              </w:rPr>
              <w:t>4</w:t>
            </w:r>
            <w:r w:rsidR="00CD71A8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FC7F50" w:rsidRPr="000B5C27" w:rsidRDefault="00FC7F50" w:rsidP="003E14AE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WYXRvbGluPC9BdXRob3I+PFllYXI+MjAwNTwvWWVhcj48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</w:fldData>
              </w:fldChar>
            </w:r>
            <w:r w:rsidR="00CD71A8" w:rsidRPr="000B5C27">
              <w:rPr>
                <w:sz w:val="20"/>
              </w:rPr>
              <w:instrText xml:space="preserve"> ADDIN EN.CITE </w:instrText>
            </w:r>
            <w:r w:rsidR="00CD71A8" w:rsidRPr="000B5C27">
              <w:rPr>
                <w:sz w:val="20"/>
              </w:rPr>
              <w:fldChar w:fldCharType="begin">
                <w:fldData xml:space="preserve">PEVuZE5vdGU+PENpdGU+PEF1dGhvcj5WYXRvbGluPC9BdXRob3I+PFllYXI+MjAwNTwvWWVhcj48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</w:fldData>
              </w:fldChar>
            </w:r>
            <w:r w:rsidR="00CD71A8" w:rsidRPr="000B5C27">
              <w:rPr>
                <w:sz w:val="20"/>
              </w:rPr>
              <w:instrText xml:space="preserve"> ADDIN EN.CITE.DATA </w:instrText>
            </w:r>
            <w:r w:rsidR="00CD71A8" w:rsidRPr="000B5C27">
              <w:rPr>
                <w:sz w:val="20"/>
              </w:rPr>
            </w:r>
            <w:r w:rsidR="00CD71A8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CD71A8" w:rsidRPr="000B5C27">
              <w:rPr>
                <w:noProof/>
                <w:sz w:val="20"/>
              </w:rPr>
              <w:t>(</w:t>
            </w:r>
            <w:r w:rsidR="00CD71A8" w:rsidRPr="000B5C27">
              <w:rPr>
                <w:i/>
                <w:noProof/>
                <w:sz w:val="20"/>
              </w:rPr>
              <w:t>5</w:t>
            </w:r>
            <w:r w:rsidR="00CD71A8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226B67" w:rsidRPr="000B5C27" w:rsidRDefault="00226B67" w:rsidP="00CD71A8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DdWZmZWw8L0F1dGhvcj48WWVhcj4yMDExPC9ZZWFyPjxS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</w:fldData>
              </w:fldChar>
            </w:r>
            <w:r w:rsidR="00CD71A8" w:rsidRPr="000B5C27">
              <w:rPr>
                <w:sz w:val="20"/>
              </w:rPr>
              <w:instrText xml:space="preserve"> ADDIN EN.CITE </w:instrText>
            </w:r>
            <w:r w:rsidR="00CD71A8" w:rsidRPr="000B5C27">
              <w:rPr>
                <w:sz w:val="20"/>
              </w:rPr>
              <w:fldChar w:fldCharType="begin">
                <w:fldData xml:space="preserve">PEVuZE5vdGU+PENpdGU+PEF1dGhvcj5DdWZmZWw8L0F1dGhvcj48WWVhcj4yMDExPC9ZZWFyPjxS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</w:fldData>
              </w:fldChar>
            </w:r>
            <w:r w:rsidR="00CD71A8" w:rsidRPr="000B5C27">
              <w:rPr>
                <w:sz w:val="20"/>
              </w:rPr>
              <w:instrText xml:space="preserve"> ADDIN EN.CITE.DATA </w:instrText>
            </w:r>
            <w:r w:rsidR="00CD71A8" w:rsidRPr="000B5C27">
              <w:rPr>
                <w:sz w:val="20"/>
              </w:rPr>
            </w:r>
            <w:r w:rsidR="00CD71A8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CD71A8" w:rsidRPr="000B5C27">
              <w:rPr>
                <w:noProof/>
                <w:sz w:val="20"/>
              </w:rPr>
              <w:t>(</w:t>
            </w:r>
            <w:r w:rsidR="00CD71A8" w:rsidRPr="000B5C27">
              <w:rPr>
                <w:i/>
                <w:noProof/>
                <w:sz w:val="20"/>
              </w:rPr>
              <w:t>6</w:t>
            </w:r>
            <w:r w:rsidR="00CD71A8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EE0232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proofErr w:type="spellStart"/>
            <w:r w:rsidRPr="000B5C27">
              <w:rPr>
                <w:sz w:val="20"/>
              </w:rPr>
              <w:t>Survivin</w:t>
            </w:r>
            <w:proofErr w:type="spellEnd"/>
          </w:p>
        </w:tc>
        <w:tc>
          <w:tcPr>
            <w:tcW w:w="4284" w:type="dxa"/>
          </w:tcPr>
          <w:p w:rsidR="00FC7F50" w:rsidRPr="000B5C27" w:rsidRDefault="00672908">
            <w:pPr>
              <w:rPr>
                <w:sz w:val="20"/>
              </w:rPr>
            </w:pPr>
            <w:r w:rsidRPr="000B5C27">
              <w:rPr>
                <w:sz w:val="20"/>
              </w:rPr>
              <w:t>Melanoma</w:t>
            </w:r>
          </w:p>
          <w:p w:rsidR="00FC7F50" w:rsidRPr="000B5C27" w:rsidRDefault="007738B2" w:rsidP="00FC7F50">
            <w:pPr>
              <w:rPr>
                <w:sz w:val="20"/>
              </w:rPr>
            </w:pPr>
            <w:r w:rsidRPr="000B5C27">
              <w:rPr>
                <w:sz w:val="20"/>
              </w:rPr>
              <w:t>Lung</w:t>
            </w:r>
            <w:r w:rsidR="005A6ACF" w:rsidRPr="000B5C27">
              <w:rPr>
                <w:sz w:val="20"/>
              </w:rPr>
              <w:t>(NSCLC)</w:t>
            </w:r>
          </w:p>
          <w:p w:rsidR="00EE0232" w:rsidRPr="000B5C27" w:rsidRDefault="00F53870" w:rsidP="00FC7F50">
            <w:pPr>
              <w:rPr>
                <w:sz w:val="20"/>
              </w:rPr>
            </w:pPr>
            <w:r w:rsidRPr="000B5C27">
              <w:rPr>
                <w:sz w:val="20"/>
              </w:rPr>
              <w:t xml:space="preserve">CRC </w:t>
            </w:r>
          </w:p>
          <w:p w:rsidR="00FC7F50" w:rsidRPr="000B5C27" w:rsidRDefault="00FC7F50" w:rsidP="00FC7F50">
            <w:pPr>
              <w:rPr>
                <w:sz w:val="20"/>
              </w:rPr>
            </w:pPr>
            <w:r w:rsidRPr="000B5C27">
              <w:rPr>
                <w:sz w:val="20"/>
              </w:rPr>
              <w:t>Bladder</w:t>
            </w:r>
          </w:p>
          <w:p w:rsidR="00FC7F50" w:rsidRPr="000B5C27" w:rsidRDefault="00FC7F50" w:rsidP="00FC7F50">
            <w:pPr>
              <w:rPr>
                <w:sz w:val="20"/>
              </w:rPr>
            </w:pPr>
            <w:r w:rsidRPr="000B5C27">
              <w:rPr>
                <w:sz w:val="20"/>
              </w:rPr>
              <w:t>Glioma</w:t>
            </w:r>
          </w:p>
          <w:p w:rsidR="008B0825" w:rsidRPr="000B5C27" w:rsidRDefault="008B0825" w:rsidP="00FC7F50">
            <w:pPr>
              <w:rPr>
                <w:sz w:val="20"/>
              </w:rPr>
            </w:pPr>
            <w:r w:rsidRPr="000B5C27">
              <w:rPr>
                <w:sz w:val="20"/>
              </w:rPr>
              <w:t>RCC</w:t>
            </w:r>
          </w:p>
        </w:tc>
        <w:tc>
          <w:tcPr>
            <w:tcW w:w="3132" w:type="dxa"/>
          </w:tcPr>
          <w:p w:rsidR="00EE0232" w:rsidRPr="000B5C27" w:rsidRDefault="00FC7F50" w:rsidP="00FC7F50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CD71A8" w:rsidRPr="000B5C27">
              <w:rPr>
                <w:sz w:val="20"/>
              </w:rPr>
              <w:instrText xml:space="preserve"> ADDIN EN.CITE &lt;EndNote&gt;&lt;Cite&gt;&lt;Author&gt;Takeuchi&lt;/Author&gt;&lt;Year&gt;2005&lt;/Year&gt;&lt;RecNum&gt;1627&lt;/RecNum&gt;&lt;DisplayText&gt;(&lt;style face="italic"&gt;7&lt;/style&gt;)&lt;/DisplayText&gt;&lt;record&gt;&lt;rec-number&gt;1627&lt;/rec-number&gt;&lt;foreign-keys&gt;&lt;key app="EN" db-id="59v9drvxgvws0pepdfsprwruwxddt29ze29v" timestamp="1530604648"&gt;1627&lt;/key&gt;&lt;/foreign-keys&gt;&lt;ref-type name="Journal Article"&gt;17&lt;/ref-type&gt;&lt;contributors&gt;&lt;authors&gt;&lt;author&gt;Takeuchi, Hiroya&lt;/author&gt;&lt;author&gt;Morton, Donald L.&lt;/author&gt;&lt;author&gt;Elashoff, David&lt;/author&gt;&lt;author&gt;Hoon, Dave S. B.&lt;/author&gt;&lt;/authors&gt;&lt;/contributors&gt;&lt;titles&gt;&lt;title&gt;Survivin expression by metastatic melanoma predicts poor disease outcome in patients receiving adjuvant polyvalent vaccine&lt;/title&gt;&lt;secondary-title&gt;International journal of cancer. Journal international du cancer&lt;/secondary-title&gt;&lt;/titles&gt;&lt;periodical&gt;&lt;full-title&gt;International journal of cancer. Journal international du cancer&lt;/full-title&gt;&lt;/periodical&gt;&lt;pages&gt;1032-1038&lt;/pages&gt;&lt;volume&gt;117&lt;/volume&gt;&lt;number&gt;6&lt;/number&gt;&lt;dates&gt;&lt;year&gt;2005&lt;/year&gt;&lt;/dates&gt;&lt;isbn&gt;0020-7136&amp;#xD;1097-0215&lt;/isbn&gt;&lt;accession-num&gt;PMC2879038&lt;/accession-num&gt;&lt;urls&gt;&lt;related-urls&gt;&lt;url&gt;http://www.ncbi.nlm.nih.gov/pmc/articles/PMC2879038/&lt;/url&gt;&lt;/related-urls&gt;&lt;/urls&gt;&lt;electronic-resource-num&gt;10.1002/ijc.21267&lt;/electronic-resource-num&gt;&lt;remote-database-name&gt;PMC&lt;/remote-database-name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CD71A8" w:rsidRPr="000B5C27">
              <w:rPr>
                <w:noProof/>
                <w:sz w:val="20"/>
              </w:rPr>
              <w:t>(</w:t>
            </w:r>
            <w:r w:rsidR="00CD71A8" w:rsidRPr="000B5C27">
              <w:rPr>
                <w:i/>
                <w:noProof/>
                <w:sz w:val="20"/>
              </w:rPr>
              <w:t>7</w:t>
            </w:r>
            <w:r w:rsidR="00CD71A8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FC7F50" w:rsidRPr="000B5C27" w:rsidRDefault="00FC7F50" w:rsidP="00FC7F50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CD71A8" w:rsidRPr="000B5C27">
              <w:rPr>
                <w:sz w:val="20"/>
              </w:rPr>
              <w:instrText xml:space="preserve"> ADDIN EN.CITE &lt;EndNote&gt;&lt;Cite&gt;&lt;Author&gt;Zhang&lt;/Author&gt;&lt;Year&gt;2012&lt;/Year&gt;&lt;RecNum&gt;1628&lt;/RecNum&gt;&lt;DisplayText&gt;(&lt;style face="italic"&gt;8&lt;/style&gt;)&lt;/DisplayText&gt;&lt;record&gt;&lt;rec-number&gt;1628&lt;/rec-number&gt;&lt;foreign-keys&gt;&lt;key app="EN" db-id="59v9drvxgvws0pepdfsprwruwxddt29ze29v" timestamp="1530604784"&gt;1628&lt;/key&gt;&lt;/foreign-keys&gt;&lt;ref-type name="Journal Article"&gt;17&lt;/ref-type&gt;&lt;contributors&gt;&lt;authors&gt;&lt;author&gt;Zhang, Lou Qian&lt;/author&gt;&lt;author&gt;Wang, Jun&lt;/author&gt;&lt;author&gt;Jiang, Feng&lt;/author&gt;&lt;author&gt;Xu, Lin&lt;/author&gt;&lt;author&gt;Liu, Fu Yin&lt;/author&gt;&lt;author&gt;Yin, Rong&lt;/author&gt;&lt;/authors&gt;&lt;/contributors&gt;&lt;titles&gt;&lt;title&gt;Prognostic Value of Survivin in Patients with Non-Small Cell Lung Carcinoma: A Systematic Review with Meta-Analysis&lt;/title&gt;&lt;secondary-title&gt;PLOS ONE&lt;/secondary-title&gt;&lt;/titles&gt;&lt;periodical&gt;&lt;full-title&gt;PLoS One&lt;/full-title&gt;&lt;/periodical&gt;&lt;pages&gt;e34100&lt;/pages&gt;&lt;volume&gt;7&lt;/volume&gt;&lt;number&gt;3&lt;/number&gt;&lt;dates&gt;&lt;year&gt;2012&lt;/year&gt;&lt;/dates&gt;&lt;publisher&gt;Public Library of Science&lt;/publisher&gt;&lt;urls&gt;&lt;related-urls&gt;&lt;url&gt;https://doi.org/10.1371/journal.pone.0034100&lt;/url&gt;&lt;/related-urls&gt;&lt;/urls&gt;&lt;electronic-resource-num&gt;10.1371/journal.pone.0034100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CD71A8" w:rsidRPr="000B5C27">
              <w:rPr>
                <w:noProof/>
                <w:sz w:val="20"/>
              </w:rPr>
              <w:t>(</w:t>
            </w:r>
            <w:r w:rsidR="00CD71A8" w:rsidRPr="000B5C27">
              <w:rPr>
                <w:i/>
                <w:noProof/>
                <w:sz w:val="20"/>
              </w:rPr>
              <w:t>8</w:t>
            </w:r>
            <w:r w:rsidR="00CD71A8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FC7F50" w:rsidRPr="000B5C27" w:rsidRDefault="00FC7F50" w:rsidP="00FC7F50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Hb29zc2Vucy1CZXVtZXI8L0F1dGhvcj48WWVhcj4yMDE0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</w:fldData>
              </w:fldChar>
            </w:r>
            <w:r w:rsidR="00CD71A8" w:rsidRPr="000B5C27">
              <w:rPr>
                <w:sz w:val="20"/>
              </w:rPr>
              <w:instrText xml:space="preserve"> ADDIN EN.CITE </w:instrText>
            </w:r>
            <w:r w:rsidR="00CD71A8" w:rsidRPr="000B5C27">
              <w:rPr>
                <w:sz w:val="20"/>
              </w:rPr>
              <w:fldChar w:fldCharType="begin">
                <w:fldData xml:space="preserve">PEVuZE5vdGU+PENpdGU+PEF1dGhvcj5Hb29zc2Vucy1CZXVtZXI8L0F1dGhvcj48WWVhcj4yMDE0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</w:fldData>
              </w:fldChar>
            </w:r>
            <w:r w:rsidR="00CD71A8" w:rsidRPr="000B5C27">
              <w:rPr>
                <w:sz w:val="20"/>
              </w:rPr>
              <w:instrText xml:space="preserve"> ADDIN EN.CITE.DATA </w:instrText>
            </w:r>
            <w:r w:rsidR="00CD71A8" w:rsidRPr="000B5C27">
              <w:rPr>
                <w:sz w:val="20"/>
              </w:rPr>
            </w:r>
            <w:r w:rsidR="00CD71A8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CD71A8" w:rsidRPr="000B5C27">
              <w:rPr>
                <w:noProof/>
                <w:sz w:val="20"/>
              </w:rPr>
              <w:t>(</w:t>
            </w:r>
            <w:r w:rsidR="00CD71A8" w:rsidRPr="000B5C27">
              <w:rPr>
                <w:i/>
                <w:noProof/>
                <w:sz w:val="20"/>
              </w:rPr>
              <w:t>9</w:t>
            </w:r>
            <w:r w:rsidR="00CD71A8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FC7F50" w:rsidRPr="000B5C27" w:rsidRDefault="00FC7F50" w:rsidP="00FC7F50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CD71A8" w:rsidRPr="000B5C27">
              <w:rPr>
                <w:sz w:val="20"/>
              </w:rPr>
              <w:instrText xml:space="preserve"> ADDIN EN.CITE &lt;EndNote&gt;&lt;Cite&gt;&lt;Author&gt;Ku&lt;/Author&gt;&lt;Year&gt;2004&lt;/Year&gt;&lt;RecNum&gt;1629&lt;/RecNum&gt;&lt;DisplayText&gt;(&lt;style face="italic"&gt;10&lt;/style&gt;)&lt;/DisplayText&gt;&lt;record&gt;&lt;rec-number&gt;1629&lt;/rec-number&gt;&lt;foreign-keys&gt;&lt;key app="EN" db-id="59v9drvxgvws0pepdfsprwruwxddt29ze29v" timestamp="1530605791"&gt;1629&lt;/key&gt;&lt;/foreign-keys&gt;&lt;ref-type name="Journal Article"&gt;17&lt;/ref-type&gt;&lt;contributors&gt;&lt;authors&gt;&lt;author&gt;Ku, J. A. Hyeon&lt;/author&gt;&lt;author&gt;Kwak, Cheol&lt;/author&gt;&lt;author&gt;Lee, Hye Sun&lt;/author&gt;&lt;author&gt;Park, Hyoung Keun&lt;/author&gt;&lt;author&gt;Lee, Eunsik&lt;/author&gt;&lt;author&gt;Lee, Sang Eun&lt;/author&gt;&lt;/authors&gt;&lt;/contributors&gt;&lt;titles&gt;&lt;title&gt;Expression of Survivin, a Novel Inhibitor of Apoptosis, in Superficial Transitional Cell Carcinoma of the Bladder&lt;/title&gt;&lt;secondary-title&gt;The Journal of Urology&lt;/secondary-title&gt;&lt;/titles&gt;&lt;periodical&gt;&lt;full-title&gt;The Journal of Urology&lt;/full-title&gt;&lt;/periodical&gt;&lt;pages&gt;631-635&lt;/pages&gt;&lt;volume&gt;171&lt;/volume&gt;&lt;number&gt;2, Part 1&lt;/number&gt;&lt;keywords&gt;&lt;keyword&gt;bladder&lt;/keyword&gt;&lt;keyword&gt;bladder neoplasms&lt;/keyword&gt;&lt;keyword&gt;gene expression&lt;/keyword&gt;&lt;keyword&gt;recurrence&lt;/keyword&gt;&lt;keyword&gt;prognosis&lt;/keyword&gt;&lt;/keywords&gt;&lt;dates&gt;&lt;year&gt;2004&lt;/year&gt;&lt;pub-dates&gt;&lt;date&gt;2004/02/01/&lt;/date&gt;&lt;/pub-dates&gt;&lt;/dates&gt;&lt;isbn&gt;0022-5347&lt;/isbn&gt;&lt;urls&gt;&lt;related-urls&gt;&lt;url&gt;http://www.sciencedirect.com/science/article/pii/S0022534705625451&lt;/url&gt;&lt;/related-urls&gt;&lt;/urls&gt;&lt;electronic-resource-num&gt;https://doi.org/10.1097/01.ju.0000106082.44786.3b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CD71A8" w:rsidRPr="000B5C27">
              <w:rPr>
                <w:noProof/>
                <w:sz w:val="20"/>
              </w:rPr>
              <w:t>(</w:t>
            </w:r>
            <w:r w:rsidR="00CD71A8" w:rsidRPr="000B5C27">
              <w:rPr>
                <w:i/>
                <w:noProof/>
                <w:sz w:val="20"/>
              </w:rPr>
              <w:t>10</w:t>
            </w:r>
            <w:r w:rsidR="00CD71A8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FC7F50" w:rsidRPr="000B5C27" w:rsidRDefault="00FC7F50" w:rsidP="00CD71A8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VZW1hdHN1PC9BdXRob3I+PFllYXI+MjAwNTwvWWVhcj48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</w:fldData>
              </w:fldChar>
            </w:r>
            <w:r w:rsidR="00CD71A8" w:rsidRPr="000B5C27">
              <w:rPr>
                <w:sz w:val="20"/>
              </w:rPr>
              <w:instrText xml:space="preserve"> ADDIN EN.CITE </w:instrText>
            </w:r>
            <w:r w:rsidR="00CD71A8" w:rsidRPr="000B5C27">
              <w:rPr>
                <w:sz w:val="20"/>
              </w:rPr>
              <w:fldChar w:fldCharType="begin">
                <w:fldData xml:space="preserve">PEVuZE5vdGU+PENpdGU+PEF1dGhvcj5VZW1hdHN1PC9BdXRob3I+PFllYXI+MjAwNTwvWWVhcj48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</w:fldData>
              </w:fldChar>
            </w:r>
            <w:r w:rsidR="00CD71A8" w:rsidRPr="000B5C27">
              <w:rPr>
                <w:sz w:val="20"/>
              </w:rPr>
              <w:instrText xml:space="preserve"> ADDIN EN.CITE.DATA </w:instrText>
            </w:r>
            <w:r w:rsidR="00CD71A8" w:rsidRPr="000B5C27">
              <w:rPr>
                <w:sz w:val="20"/>
              </w:rPr>
            </w:r>
            <w:r w:rsidR="00CD71A8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CD71A8" w:rsidRPr="000B5C27">
              <w:rPr>
                <w:noProof/>
                <w:sz w:val="20"/>
              </w:rPr>
              <w:t>(</w:t>
            </w:r>
            <w:r w:rsidR="00CD71A8" w:rsidRPr="000B5C27">
              <w:rPr>
                <w:i/>
                <w:noProof/>
                <w:sz w:val="20"/>
              </w:rPr>
              <w:t>11</w:t>
            </w:r>
            <w:r w:rsidR="00CD71A8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6353A5" w:rsidRPr="000B5C27" w:rsidRDefault="006353A5" w:rsidP="006353A5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Pr="000B5C27">
              <w:rPr>
                <w:sz w:val="20"/>
              </w:rPr>
              <w:instrText xml:space="preserve"> ADDIN EN.CITE &lt;EndNote&gt;&lt;Cite&gt;&lt;Author&gt;Zamparese&lt;/Author&gt;&lt;Year&gt;2008&lt;/Year&gt;&lt;RecNum&gt;1675&lt;/RecNum&gt;&lt;DisplayText&gt;(&lt;style face="italic"&gt;12&lt;/style&gt;)&lt;/DisplayText&gt;&lt;record&gt;&lt;rec-number&gt;1675&lt;/rec-number&gt;&lt;foreign-keys&gt;&lt;key app="EN" db-id="59v9drvxgvws0pepdfsprwruwxddt29ze29v" timestamp="1530695251"&gt;1675&lt;/key&gt;&lt;/foreign-keys&gt;&lt;ref-type name="Journal Article"&gt;17&lt;/ref-type&gt;&lt;contributors&gt;&lt;authors&gt;&lt;author&gt;Zamparese, Rosanna&lt;/author&gt;&lt;author&gt;Pannone, Giuseppe&lt;/author&gt;&lt;author&gt;Santoro, Angela&lt;/author&gt;&lt;author&gt;Muzio, Lorenzo Lo&lt;/author&gt;&lt;author&gt;Corsi, Fabrizio&lt;/author&gt;&lt;author&gt;Pedicillo, Maria C.&lt;/author&gt;&lt;author&gt;Scillitani, Ester L.&lt;/author&gt;&lt;author&gt;Tortorella, Simona&lt;/author&gt;&lt;author&gt;Staibano, Stefania&lt;/author&gt;&lt;author&gt;Piscuoglio, Salvatore&lt;/author&gt;&lt;author&gt;Russo, Lucio Lo&lt;/author&gt;&lt;author&gt;Bufo, Pantaleo&lt;/author&gt;&lt;/authors&gt;&lt;/contributors&gt;&lt;titles&gt;&lt;title&gt;Survivin Expression in Renal Cell Carcinoma&lt;/title&gt;&lt;secondary-title&gt;Cancer Investigation&lt;/secondary-title&gt;&lt;/titles&gt;&lt;periodical&gt;&lt;full-title&gt;Cancer Investigation&lt;/full-title&gt;&lt;/periodical&gt;&lt;pages&gt;929-935&lt;/pages&gt;&lt;volume&gt;26&lt;/volume&gt;&lt;number&gt;9&lt;/number&gt;&lt;dates&gt;&lt;year&gt;2008&lt;/year&gt;&lt;pub-dates&gt;&lt;date&gt;2008/01/01&lt;/date&gt;&lt;/pub-dates&gt;&lt;/dates&gt;&lt;publisher&gt;Taylor &amp;amp; Francis&lt;/publisher&gt;&lt;isbn&gt;0735-7907&lt;/isbn&gt;&lt;urls&gt;&lt;related-urls&gt;&lt;url&gt;https://doi.org/10.1080/07357900802017553&lt;/url&gt;&lt;/related-urls&gt;&lt;/urls&gt;&lt;electronic-resource-num&gt;10.1080/07357900802017553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Pr="000B5C27">
              <w:rPr>
                <w:noProof/>
                <w:sz w:val="20"/>
              </w:rPr>
              <w:t>(</w:t>
            </w:r>
            <w:r w:rsidRPr="000B5C27">
              <w:rPr>
                <w:i/>
                <w:noProof/>
                <w:sz w:val="20"/>
              </w:rPr>
              <w:t>12</w:t>
            </w:r>
            <w:r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EE0232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MAGE-A1</w:t>
            </w:r>
          </w:p>
        </w:tc>
        <w:tc>
          <w:tcPr>
            <w:tcW w:w="4284" w:type="dxa"/>
          </w:tcPr>
          <w:p w:rsidR="00EE0232" w:rsidRPr="000B5C27" w:rsidRDefault="00F167FB">
            <w:pPr>
              <w:rPr>
                <w:sz w:val="20"/>
              </w:rPr>
            </w:pPr>
            <w:r w:rsidRPr="000B5C27">
              <w:rPr>
                <w:sz w:val="20"/>
              </w:rPr>
              <w:t>Melanoma</w:t>
            </w:r>
          </w:p>
          <w:p w:rsidR="005F316C" w:rsidRPr="000B5C27" w:rsidRDefault="005F316C">
            <w:pPr>
              <w:rPr>
                <w:sz w:val="20"/>
              </w:rPr>
            </w:pPr>
            <w:r w:rsidRPr="000B5C27">
              <w:rPr>
                <w:sz w:val="20"/>
              </w:rPr>
              <w:t>Lung</w:t>
            </w:r>
            <w:r w:rsidR="005A6ACF" w:rsidRPr="000B5C27">
              <w:rPr>
                <w:sz w:val="20"/>
              </w:rPr>
              <w:t>(NSCLC)</w:t>
            </w:r>
          </w:p>
          <w:p w:rsidR="005F316C" w:rsidRPr="000B5C27" w:rsidRDefault="005F316C">
            <w:pPr>
              <w:rPr>
                <w:sz w:val="20"/>
              </w:rPr>
            </w:pPr>
            <w:r w:rsidRPr="000B5C27">
              <w:rPr>
                <w:sz w:val="20"/>
              </w:rPr>
              <w:t>CRC</w:t>
            </w:r>
          </w:p>
          <w:p w:rsidR="005F316C" w:rsidRPr="000B5C27" w:rsidRDefault="005F316C">
            <w:pPr>
              <w:rPr>
                <w:sz w:val="20"/>
              </w:rPr>
            </w:pPr>
            <w:r w:rsidRPr="000B5C27">
              <w:rPr>
                <w:sz w:val="20"/>
              </w:rPr>
              <w:t>Bladder</w:t>
            </w:r>
          </w:p>
          <w:p w:rsidR="005F316C" w:rsidRPr="000B5C27" w:rsidRDefault="005F316C">
            <w:pPr>
              <w:rPr>
                <w:sz w:val="20"/>
              </w:rPr>
            </w:pPr>
            <w:r w:rsidRPr="000B5C27">
              <w:rPr>
                <w:sz w:val="20"/>
              </w:rPr>
              <w:t>Glioma</w:t>
            </w:r>
          </w:p>
          <w:p w:rsidR="00491B7C" w:rsidRPr="000B5C27" w:rsidRDefault="00491B7C">
            <w:pPr>
              <w:rPr>
                <w:sz w:val="20"/>
              </w:rPr>
            </w:pPr>
            <w:r w:rsidRPr="000B5C27">
              <w:rPr>
                <w:sz w:val="20"/>
              </w:rPr>
              <w:t>HNSCC</w:t>
            </w:r>
          </w:p>
          <w:p w:rsidR="006353A5" w:rsidRPr="000B5C27" w:rsidRDefault="006353A5">
            <w:pPr>
              <w:rPr>
                <w:sz w:val="20"/>
              </w:rPr>
            </w:pPr>
            <w:r w:rsidRPr="000B5C27">
              <w:rPr>
                <w:sz w:val="20"/>
              </w:rPr>
              <w:t>RCC</w:t>
            </w:r>
          </w:p>
        </w:tc>
        <w:tc>
          <w:tcPr>
            <w:tcW w:w="3132" w:type="dxa"/>
          </w:tcPr>
          <w:p w:rsidR="00EE0232" w:rsidRPr="000B5C27" w:rsidRDefault="005F316C" w:rsidP="005F316C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6353A5" w:rsidRPr="000B5C27">
              <w:rPr>
                <w:sz w:val="20"/>
              </w:rPr>
              <w:instrText xml:space="preserve"> ADDIN EN.CITE &lt;EndNote&gt;&lt;Cite&gt;&lt;Author&gt;Ali&lt;/Author&gt;&lt;Year&gt;2012&lt;/Year&gt;&lt;RecNum&gt;1631&lt;/RecNum&gt;&lt;DisplayText&gt;(&lt;style face="italic"&gt;13&lt;/style&gt;)&lt;/DisplayText&gt;&lt;record&gt;&lt;rec-number&gt;1631&lt;/rec-number&gt;&lt;foreign-keys&gt;&lt;key app="EN" db-id="59v9drvxgvws0pepdfsprwruwxddt29ze29v" timestamp="1530606507"&gt;1631&lt;/key&gt;&lt;/foreign-keys&gt;&lt;ref-type name="Book"&gt;6&lt;/ref-type&gt;&lt;contributors&gt;&lt;authors&gt;&lt;author&gt;Ali, Z.&lt;/author&gt;&lt;author&gt;Fisher, R.&lt;/author&gt;&lt;author&gt;Larkin, J.&lt;/author&gt;&lt;/authors&gt;&lt;/contributors&gt;&lt;titles&gt;&lt;title&gt;Targeted therapeutics in melanoma&lt;/title&gt;&lt;/titles&gt;&lt;pages&gt;1663&lt;/pages&gt;&lt;volume&gt;107&lt;/volume&gt;&lt;dates&gt;&lt;year&gt;2012&lt;/year&gt;&lt;/dates&gt;&lt;urls&gt;&lt;/urls&gt;&lt;electronic-resource-num&gt;10.1038/bjc.2012.454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13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5F316C" w:rsidRPr="000B5C27" w:rsidRDefault="005F316C" w:rsidP="005F316C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6353A5" w:rsidRPr="000B5C27">
              <w:rPr>
                <w:sz w:val="20"/>
              </w:rPr>
              <w:instrText xml:space="preserve"> ADDIN EN.CITE &lt;EndNote&gt;&lt;Cite&gt;&lt;Author&gt;Coulie&lt;/Author&gt;&lt;Year&gt;1993&lt;/Year&gt;&lt;RecNum&gt;1088&lt;/RecNum&gt;&lt;DisplayText&gt;(&lt;style face="italic"&gt;14&lt;/style&gt;)&lt;/DisplayText&gt;&lt;record&gt;&lt;rec-number&gt;1088&lt;/rec-number&gt;&lt;foreign-keys&gt;&lt;key app="EN" db-id="59v9drvxgvws0pepdfsprwruwxddt29ze29v" timestamp="1528298662"&gt;1088&lt;/key&gt;&lt;/foreign-keys&gt;&lt;ref-type name="Journal Article"&gt;17&lt;/ref-type&gt;&lt;contributors&gt;&lt;authors&gt;&lt;author&gt;Coulie, Pierre G.&lt;/author&gt;&lt;author&gt;Weynants, Patrick&lt;/author&gt;&lt;author&gt;Lehmann, Frédéric&lt;/author&gt;&lt;author&gt;Herman, Jean&lt;/author&gt;&lt;author&gt;Brichard, Vincent&lt;/author&gt;&lt;author&gt;Wölfel, Thomas&lt;/author&gt;&lt;author&gt;Pel, Aline Van&lt;/author&gt;&lt;author&gt;De Plaen, Etienne&lt;/author&gt;&lt;author&gt;Brasseur, Francis&lt;/author&gt;&lt;author&gt;Boon, Thierry&lt;/author&gt;&lt;/authors&gt;&lt;/contributors&gt;&lt;titles&gt;&lt;title&gt;Genes Coding for Tumor Antigens Recognized by Human Cytolytic T Lymphocytes&lt;/title&gt;&lt;secondary-title&gt;Journal of Immunotherapy&lt;/secondary-title&gt;&lt;/titles&gt;&lt;periodical&gt;&lt;full-title&gt;Journal of Immunotherapy&lt;/full-title&gt;&lt;/periodical&gt;&lt;pages&gt;104-109&lt;/pages&gt;&lt;volume&gt;14&lt;/volume&gt;&lt;number&gt;2&lt;/number&gt;&lt;keywords&gt;&lt;keyword&gt;Tumor&lt;/keyword&gt;&lt;keyword&gt;Antigen&lt;/keyword&gt;&lt;keyword&gt;Human&lt;/keyword&gt;&lt;keyword&gt;T lymphocyte&lt;/keyword&gt;&lt;keyword&gt;Melanoma&lt;/keyword&gt;&lt;/keywords&gt;&lt;dates&gt;&lt;year&gt;1993&lt;/year&gt;&lt;/dates&gt;&lt;isbn&gt;1524-9557&lt;/isbn&gt;&lt;accession-num&gt;00023057-199308000-00004&lt;/accession-num&gt;&lt;urls&gt;&lt;related-urls&gt;&lt;url&gt;https://journals.lww.com/immunotherapy-journal/Fulltext/1993/08000/Genes_Coding_for_Tumor_Antigens_Recognized_by.4.aspx&lt;/url&gt;&lt;/related-urls&gt;&lt;/urls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14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5F316C" w:rsidRPr="000B5C27" w:rsidRDefault="005F316C" w:rsidP="005F316C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DaGVuPC9BdXRob3I+PFllYXI+MjAxMDwvWWVhcj48UmVj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</w:fldData>
              </w:fldChar>
            </w:r>
            <w:r w:rsidR="006353A5" w:rsidRPr="000B5C27">
              <w:rPr>
                <w:sz w:val="20"/>
              </w:rPr>
              <w:instrText xml:space="preserve"> ADDIN EN.CITE </w:instrText>
            </w:r>
            <w:r w:rsidR="006353A5" w:rsidRPr="000B5C27">
              <w:rPr>
                <w:sz w:val="20"/>
              </w:rPr>
              <w:fldChar w:fldCharType="begin">
                <w:fldData xml:space="preserve">PEVuZE5vdGU+PENpdGU+PEF1dGhvcj5DaGVuPC9BdXRob3I+PFllYXI+MjAxMDwvWWVhcj48UmVj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</w:fldData>
              </w:fldChar>
            </w:r>
            <w:r w:rsidR="006353A5" w:rsidRPr="000B5C27">
              <w:rPr>
                <w:sz w:val="20"/>
              </w:rPr>
              <w:instrText xml:space="preserve"> ADDIN EN.CITE.DATA </w:instrText>
            </w:r>
            <w:r w:rsidR="006353A5" w:rsidRPr="000B5C27">
              <w:rPr>
                <w:sz w:val="20"/>
              </w:rPr>
            </w:r>
            <w:r w:rsidR="006353A5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15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5F316C" w:rsidRPr="000B5C27" w:rsidRDefault="005F316C" w:rsidP="005F316C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6353A5" w:rsidRPr="000B5C27">
              <w:rPr>
                <w:sz w:val="20"/>
              </w:rPr>
              <w:instrText xml:space="preserve"> ADDIN EN.CITE &lt;EndNote&gt;&lt;Cite&gt;&lt;Author&gt;Yin&lt;/Author&gt;&lt;Year&gt;2012&lt;/Year&gt;&lt;RecNum&gt;743&lt;/RecNum&gt;&lt;DisplayText&gt;(&lt;style face="italic"&gt;16&lt;/style&gt;)&lt;/DisplayText&gt;&lt;record&gt;&lt;rec-number&gt;743&lt;/rec-number&gt;&lt;foreign-keys&gt;&lt;key app="EN" db-id="59v9drvxgvws0pepdfsprwruwxddt29ze29v" timestamp="1528117978"&gt;743&lt;/key&gt;&lt;key app="ENWeb" db-id=""&gt;0&lt;/key&gt;&lt;/foreign-keys&gt;&lt;ref-type name="Journal Article"&gt;17&lt;/ref-type&gt;&lt;contributors&gt;&lt;authors&gt;&lt;author&gt;Yin, B.&lt;/author&gt;&lt;author&gt;Liu, G.&lt;/author&gt;&lt;author&gt;Wang, X. S.&lt;/author&gt;&lt;author&gt;Zhang, H.&lt;/author&gt;&lt;author&gt;Song, Y. S.&lt;/author&gt;&lt;author&gt;Wu, B.&lt;/author&gt;&lt;/authors&gt;&lt;/contributors&gt;&lt;auth-address&gt;Department of Urology, Shengjing Hospital of China Medical University, Shenyang 110004, China. yinbowzf@163.com&lt;/auth-address&gt;&lt;titles&gt;&lt;title&gt;Expression profile of cancer-testis genes in transitional cell carcinoma of the bladder&lt;/title&gt;&lt;secondary-title&gt;Urol Oncol&lt;/secondary-title&gt;&lt;/titles&gt;&lt;periodical&gt;&lt;full-title&gt;Urol Oncol&lt;/full-title&gt;&lt;/periodical&gt;&lt;pages&gt;886-92&lt;/pages&gt;&lt;volume&gt;30&lt;/volume&gt;&lt;number&gt;6&lt;/number&gt;&lt;edition&gt;2011/03/15&lt;/edition&gt;&lt;keywords&gt;&lt;keyword&gt;Adult&lt;/keyword&gt;&lt;keyword&gt;Aged&lt;/keyword&gt;&lt;keyword&gt;Aged, 80 and over&lt;/keyword&gt;&lt;keyword&gt;Blotting, Western&lt;/keyword&gt;&lt;keyword&gt;Carcinoma, Transitional Cell/*genetics&lt;/keyword&gt;&lt;keyword&gt;Female&lt;/keyword&gt;&lt;keyword&gt;Humans&lt;/keyword&gt;&lt;keyword&gt;Immunohistochemistry&lt;/keyword&gt;&lt;keyword&gt;Male&lt;/keyword&gt;&lt;keyword&gt;Middle Aged&lt;/keyword&gt;&lt;keyword&gt;Neoplasm Proteins/analysis/*biosynthesis/genetics&lt;/keyword&gt;&lt;keyword&gt;RNA, Messenger/analysis&lt;/keyword&gt;&lt;keyword&gt;Reverse Transcriptase Polymerase Chain Reaction&lt;/keyword&gt;&lt;keyword&gt;Transcriptome&lt;/keyword&gt;&lt;keyword&gt;Urinary Bladder Neoplasms/*genetics&lt;/keyword&gt;&lt;keyword&gt;Young Adult&lt;/keyword&gt;&lt;/keywords&gt;&lt;dates&gt;&lt;year&gt;2012&lt;/year&gt;&lt;pub-dates&gt;&lt;date&gt;Nov-Dec&lt;/date&gt;&lt;/pub-dates&gt;&lt;/dates&gt;&lt;isbn&gt;1873-2496 (Electronic)&amp;#xD;1078-1439 (Linking)&lt;/isbn&gt;&lt;accession-num&gt;21396841&lt;/accession-num&gt;&lt;urls&gt;&lt;related-urls&gt;&lt;url&gt;https://www.ncbi.nlm.nih.gov/pubmed/21396841&lt;/url&gt;&lt;/related-urls&gt;&lt;/urls&gt;&lt;electronic-resource-num&gt;10.1016/j.urolonc.2010.08.017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16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5F316C" w:rsidRPr="000B5C27" w:rsidRDefault="005F316C" w:rsidP="00226B67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6353A5" w:rsidRPr="000B5C27">
              <w:rPr>
                <w:sz w:val="20"/>
              </w:rPr>
              <w:instrText xml:space="preserve"> ADDIN EN.CITE &lt;EndNote&gt;&lt;Cite&gt;&lt;Author&gt;Syed&lt;/Author&gt;&lt;Year&gt;2012&lt;/Year&gt;&lt;RecNum&gt;619&lt;/RecNum&gt;&lt;DisplayText&gt;(&lt;style face="italic"&gt;17&lt;/style&gt;)&lt;/DisplayText&gt;&lt;record&gt;&lt;rec-number&gt;619&lt;/rec-number&gt;&lt;foreign-keys&gt;&lt;key app="EN" db-id="59v9drvxgvws0pepdfsprwruwxddt29ze29v" timestamp="1528117531"&gt;619&lt;/key&gt;&lt;key app="ENWeb" db-id=""&gt;0&lt;/key&gt;&lt;/foreign-keys&gt;&lt;ref-type name="Journal Article"&gt;17&lt;/ref-type&gt;&lt;contributors&gt;&lt;authors&gt;&lt;author&gt;Syed, O. N.&lt;/author&gt;&lt;author&gt;Mandigo, C. E.&lt;/author&gt;&lt;author&gt;Killory, B. D.&lt;/author&gt;&lt;author&gt;Canoll, P.&lt;/author&gt;&lt;author&gt;Bruce, J. N.&lt;/author&gt;&lt;/authors&gt;&lt;/contributors&gt;&lt;auth-address&gt;The Bartoli Brain Tumor Laboratory, Department of Neurosurgery, Columbia University College of Physicians and Surgeons, New York, NY 10032, USA. ons2101@gmail.com&lt;/auth-address&gt;&lt;titles&gt;&lt;title&gt;Cancer-testis and melanocyte-differentiation antigen expression in malignant glioma and meningioma&lt;/title&gt;&lt;secondary-title&gt;J Clin Neurosci&lt;/secondary-title&gt;&lt;/titles&gt;&lt;periodical&gt;&lt;full-title&gt;J Clin Neurosci&lt;/full-title&gt;&lt;/periodical&gt;&lt;pages&gt;1016-21&lt;/pages&gt;&lt;volume&gt;19&lt;/volume&gt;&lt;number&gt;7&lt;/number&gt;&lt;edition&gt;2012/04/27&lt;/edition&gt;&lt;keywords&gt;&lt;keyword&gt;Antigens, Differentiation&lt;/keyword&gt;&lt;keyword&gt;Antigens, Neoplasm/genetics/*metabolism&lt;/keyword&gt;&lt;keyword&gt;Brain Neoplasms/diagnosis/*metabolism&lt;/keyword&gt;&lt;keyword&gt;Cell Line, Tumor&lt;/keyword&gt;&lt;keyword&gt;Gene Expression Regulation, Neoplastic&lt;/keyword&gt;&lt;keyword&gt;Glioma/diagnosis/*metabolism&lt;/keyword&gt;&lt;keyword&gt;Humans&lt;/keyword&gt;&lt;keyword&gt;Melanoma-Specific Antigens/genetics/*metabolism&lt;/keyword&gt;&lt;keyword&gt;Meningeal Neoplasms/diagnosis/*metabolism&lt;/keyword&gt;&lt;keyword&gt;Meningioma/diagnosis/*metabolism&lt;/keyword&gt;&lt;keyword&gt;RNA, Messenger/metabolism&lt;/keyword&gt;&lt;/keywords&gt;&lt;dates&gt;&lt;year&gt;2012&lt;/year&gt;&lt;pub-dates&gt;&lt;date&gt;Jul&lt;/date&gt;&lt;/pub-dates&gt;&lt;/dates&gt;&lt;isbn&gt;1532-2653 (Electronic)&amp;#xD;0967-5868 (Linking)&lt;/isbn&gt;&lt;accession-num&gt;22534618&lt;/accession-num&gt;&lt;urls&gt;&lt;related-urls&gt;&lt;url&gt;https://www.ncbi.nlm.nih.gov/pubmed/22534618&lt;/url&gt;&lt;/related-urls&gt;&lt;/urls&gt;&lt;electronic-resource-num&gt;10.1016/j.jocn.2011.10.008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17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491B7C" w:rsidRPr="000B5C27" w:rsidRDefault="00491B7C" w:rsidP="00CD71A8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DdWZmZWw8L0F1dGhvcj48WWVhcj4yMDExPC9ZZWFyPjxS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</w:fldData>
              </w:fldChar>
            </w:r>
            <w:r w:rsidR="00CD71A8" w:rsidRPr="000B5C27">
              <w:rPr>
                <w:sz w:val="20"/>
              </w:rPr>
              <w:instrText xml:space="preserve"> ADDIN EN.CITE </w:instrText>
            </w:r>
            <w:r w:rsidR="00CD71A8" w:rsidRPr="000B5C27">
              <w:rPr>
                <w:sz w:val="20"/>
              </w:rPr>
              <w:fldChar w:fldCharType="begin">
                <w:fldData xml:space="preserve">PEVuZE5vdGU+PENpdGU+PEF1dGhvcj5DdWZmZWw8L0F1dGhvcj48WWVhcj4yMDExPC9ZZWFyPjxS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</w:fldData>
              </w:fldChar>
            </w:r>
            <w:r w:rsidR="00CD71A8" w:rsidRPr="000B5C27">
              <w:rPr>
                <w:sz w:val="20"/>
              </w:rPr>
              <w:instrText xml:space="preserve"> ADDIN EN.CITE.DATA </w:instrText>
            </w:r>
            <w:r w:rsidR="00CD71A8" w:rsidRPr="000B5C27">
              <w:rPr>
                <w:sz w:val="20"/>
              </w:rPr>
            </w:r>
            <w:r w:rsidR="00CD71A8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CD71A8" w:rsidRPr="000B5C27">
              <w:rPr>
                <w:noProof/>
                <w:sz w:val="20"/>
              </w:rPr>
              <w:t>(</w:t>
            </w:r>
            <w:r w:rsidR="00CD71A8" w:rsidRPr="000B5C27">
              <w:rPr>
                <w:i/>
                <w:noProof/>
                <w:sz w:val="20"/>
              </w:rPr>
              <w:t>6</w:t>
            </w:r>
            <w:r w:rsidR="00CD71A8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6353A5" w:rsidRPr="000B5C27" w:rsidRDefault="006353A5" w:rsidP="006353A5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Pr="000B5C27">
              <w:rPr>
                <w:sz w:val="20"/>
              </w:rPr>
              <w:instrText xml:space="preserve"> ADDIN EN.CITE &lt;EndNote&gt;&lt;Cite&gt;&lt;Author&gt;Yamanaka&lt;/Author&gt;&lt;Year&gt;1998&lt;/Year&gt;&lt;RecNum&gt;1676&lt;/RecNum&gt;&lt;DisplayText&gt;(&lt;style face="italic"&gt;18&lt;/style&gt;)&lt;/DisplayText&gt;&lt;record&gt;&lt;rec-number&gt;1676&lt;/rec-number&gt;&lt;foreign-keys&gt;&lt;key app="EN" db-id="59v9drvxgvws0pepdfsprwruwxddt29ze29v" timestamp="1530695402"&gt;1676&lt;/key&gt;&lt;/foreign-keys&gt;&lt;ref-type name="Journal Article"&gt;17&lt;/ref-type&gt;&lt;contributors&gt;&lt;authors&gt;&lt;author&gt;Yamanaka, K.&lt;/author&gt;&lt;author&gt;Miyake, H.&lt;/author&gt;&lt;author&gt;Hara, I.&lt;/author&gt;&lt;author&gt;Gohji, K.&lt;/author&gt;&lt;author&gt;Arakawa, S.&lt;/author&gt;&lt;author&gt;Kamidono, S.&lt;/author&gt;&lt;/authors&gt;&lt;/contributors&gt;&lt;titles&gt;&lt;title&gt;Expression of MAGE genes in renal cell carcinoma&lt;/title&gt;&lt;secondary-title&gt;International Journal of Molecular Medicine&lt;/secondary-title&gt;&lt;/titles&gt;&lt;periodical&gt;&lt;full-title&gt;International Journal of Molecular Medicine&lt;/full-title&gt;&lt;/periodical&gt;&lt;dates&gt;&lt;year&gt;1998&lt;/year&gt;&lt;/dates&gt;&lt;isbn&gt;1107-3756&amp;#xD;1791-244X&lt;/isbn&gt;&lt;urls&gt;&lt;/urls&gt;&lt;electronic-resource-num&gt;10.3892/ijmm.2.1.57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Pr="000B5C27">
              <w:rPr>
                <w:noProof/>
                <w:sz w:val="20"/>
              </w:rPr>
              <w:t>(</w:t>
            </w:r>
            <w:r w:rsidRPr="000B5C27">
              <w:rPr>
                <w:i/>
                <w:noProof/>
                <w:sz w:val="20"/>
              </w:rPr>
              <w:t>18</w:t>
            </w:r>
            <w:r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EE0232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PRAME</w:t>
            </w:r>
          </w:p>
        </w:tc>
        <w:tc>
          <w:tcPr>
            <w:tcW w:w="4284" w:type="dxa"/>
          </w:tcPr>
          <w:p w:rsidR="00EE0232" w:rsidRPr="000B5C27" w:rsidRDefault="00656984">
            <w:pPr>
              <w:rPr>
                <w:sz w:val="20"/>
              </w:rPr>
            </w:pPr>
            <w:r w:rsidRPr="000B5C27">
              <w:rPr>
                <w:sz w:val="20"/>
              </w:rPr>
              <w:t>Melanoma</w:t>
            </w:r>
          </w:p>
          <w:p w:rsidR="00656984" w:rsidRPr="000B5C27" w:rsidRDefault="00656984">
            <w:pPr>
              <w:rPr>
                <w:sz w:val="20"/>
              </w:rPr>
            </w:pPr>
            <w:r w:rsidRPr="000B5C27">
              <w:rPr>
                <w:sz w:val="20"/>
              </w:rPr>
              <w:t>Lung</w:t>
            </w:r>
            <w:r w:rsidR="005A6ACF" w:rsidRPr="000B5C27">
              <w:rPr>
                <w:sz w:val="20"/>
              </w:rPr>
              <w:t>(NSCLC)</w:t>
            </w:r>
          </w:p>
          <w:p w:rsidR="00BA317A" w:rsidRPr="000B5C27" w:rsidRDefault="00BA317A">
            <w:pPr>
              <w:rPr>
                <w:sz w:val="20"/>
              </w:rPr>
            </w:pPr>
            <w:r w:rsidRPr="000B5C27">
              <w:rPr>
                <w:sz w:val="20"/>
              </w:rPr>
              <w:t>Bladder</w:t>
            </w:r>
          </w:p>
          <w:p w:rsidR="00491B7C" w:rsidRPr="000B5C27" w:rsidRDefault="00491B7C">
            <w:pPr>
              <w:rPr>
                <w:sz w:val="20"/>
              </w:rPr>
            </w:pPr>
            <w:r w:rsidRPr="000B5C27">
              <w:rPr>
                <w:sz w:val="20"/>
              </w:rPr>
              <w:t>HNSCC</w:t>
            </w:r>
          </w:p>
          <w:p w:rsidR="006353A5" w:rsidRPr="000B5C27" w:rsidRDefault="006353A5">
            <w:pPr>
              <w:rPr>
                <w:sz w:val="20"/>
              </w:rPr>
            </w:pPr>
            <w:r w:rsidRPr="000B5C27">
              <w:rPr>
                <w:sz w:val="20"/>
              </w:rPr>
              <w:t>RCC</w:t>
            </w:r>
          </w:p>
        </w:tc>
        <w:tc>
          <w:tcPr>
            <w:tcW w:w="3132" w:type="dxa"/>
          </w:tcPr>
          <w:p w:rsidR="00EE0232" w:rsidRPr="000B5C27" w:rsidRDefault="00656984" w:rsidP="00656984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6353A5" w:rsidRPr="000B5C27">
              <w:rPr>
                <w:sz w:val="20"/>
              </w:rPr>
              <w:instrText xml:space="preserve"> ADDIN EN.CITE &lt;EndNote&gt;&lt;Cite&gt;&lt;Author&gt;Gutzmer&lt;/Author&gt;&lt;Year&gt;2016&lt;/Year&gt;&lt;RecNum&gt;1634&lt;/RecNum&gt;&lt;DisplayText&gt;(&lt;style face="italic"&gt;19&lt;/style&gt;)&lt;/DisplayText&gt;&lt;record&gt;&lt;rec-number&gt;1634&lt;/rec-number&gt;&lt;foreign-keys&gt;&lt;key app="EN" db-id="59v9drvxgvws0pepdfsprwruwxddt29ze29v" timestamp="1530607083"&gt;1634&lt;/key&gt;&lt;/foreign-keys&gt;&lt;ref-type name="Journal Article"&gt;17&lt;/ref-type&gt;&lt;contributors&gt;&lt;authors&gt;&lt;author&gt;Gutzmer, R&lt;/author&gt;&lt;author&gt;Rivoltini, L&lt;/author&gt;&lt;author&gt;Levchenko, E&lt;/author&gt;&lt;author&gt;Testori, A&lt;/author&gt;&lt;author&gt;Utikal, J&lt;/author&gt;&lt;author&gt;Ascierto, P A&lt;/author&gt;&lt;author&gt;Demidov, L&lt;/author&gt;&lt;author&gt;Grob, J J&lt;/author&gt;&lt;author&gt;Ridolfi, R&lt;/author&gt;&lt;author&gt;Schadendorf, D&lt;/author&gt;&lt;author&gt;Queirolo, P&lt;/author&gt;&lt;author&gt;Santoro, A&lt;/author&gt;&lt;author&gt;Loquai, C&lt;/author&gt;&lt;author&gt;Dreno, B&lt;/author&gt;&lt;author&gt;Hauschild, A&lt;/author&gt;&lt;author&gt;Schultz, E&lt;/author&gt;&lt;author&gt;Lesimple, T P&lt;/author&gt;&lt;author&gt;Vanhoutte, N&lt;/author&gt;&lt;author&gt;Salaun, B&lt;/author&gt;&lt;author&gt;Gillet, M&lt;/author&gt;&lt;author&gt;Jarnjak, S&lt;/author&gt;&lt;author&gt;De Sousa Alves, P M&lt;/author&gt;&lt;author&gt;Louahed, J&lt;/author&gt;&lt;author&gt;Brichard, V G&lt;/author&gt;&lt;author&gt;Lehmann, F F&lt;/author&gt;&lt;/authors&gt;&lt;/contributors&gt;&lt;titles&gt;&lt;title&gt;Safety and immunogenicity of the PRAME cancer immunotherapeutic in metastatic melanoma: results of a phase I dose escalation study&lt;/title&gt;&lt;secondary-title&gt;ESMO Open&lt;/secondary-title&gt;&lt;/titles&gt;&lt;periodical&gt;&lt;full-title&gt;ESMO Open&lt;/full-title&gt;&lt;/periodical&gt;&lt;volume&gt;1&lt;/volume&gt;&lt;number&gt;4&lt;/number&gt;&lt;dates&gt;&lt;year&gt;2016&lt;/year&gt;&lt;/dates&gt;&lt;urls&gt;&lt;related-urls&gt;&lt;url&gt;https://esmoopen.bmj.com/content/esmoopen/1/4/e000068.full.pdf&lt;/url&gt;&lt;/related-urls&gt;&lt;/urls&gt;&lt;electronic-resource-num&gt;10.1136/esmoopen-2016-000068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19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656984" w:rsidRPr="000B5C27" w:rsidRDefault="00656984" w:rsidP="00656984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6353A5" w:rsidRPr="000B5C27">
              <w:rPr>
                <w:sz w:val="20"/>
              </w:rPr>
              <w:instrText xml:space="preserve"> ADDIN EN.CITE &lt;EndNote&gt;&lt;Cite&gt;&lt;Author&gt;Thongprasert&lt;/Author&gt;&lt;Year&gt;2016&lt;/Year&gt;&lt;RecNum&gt;1635&lt;/RecNum&gt;&lt;DisplayText&gt;(&lt;style face="italic"&gt;20&lt;/style&gt;)&lt;/DisplayText&gt;&lt;record&gt;&lt;rec-number&gt;1635&lt;/rec-number&gt;&lt;foreign-keys&gt;&lt;key app="EN" db-id="59v9drvxgvws0pepdfsprwruwxddt29ze29v" timestamp="1530607444"&gt;1635&lt;/key&gt;&lt;/foreign-keys&gt;&lt;ref-type name="Journal Article"&gt;17&lt;/ref-type&gt;&lt;contributors&gt;&lt;authors&gt;&lt;author&gt;Thongprasert, Sumitra&lt;/author&gt;&lt;author&gt;Yang, Pan-Chyr&lt;/author&gt;&lt;author&gt;Lee, Jung Shin&lt;/author&gt;&lt;author&gt;Soo, Ross&lt;/author&gt;&lt;author&gt;Gruselle, Olivier&lt;/author&gt;&lt;author&gt;Myo, Aung&lt;/author&gt;&lt;author&gt;Louahed, Jamila&lt;/author&gt;&lt;author&gt;Lehmann, Frédéric F.&lt;/author&gt;&lt;author&gt;Brichard, Vincent G.&lt;/author&gt;&lt;author&gt;Coche, Thierry&lt;/author&gt;&lt;/authors&gt;&lt;/contributors&gt;&lt;titles&gt;&lt;title&gt;The prevalence of expression of MAGE-A3 and PRAME tumor antigens in East and South East Asian non-small cell lung cancer patients&lt;/title&gt;&lt;secondary-title&gt;Lung Cancer&lt;/secondary-title&gt;&lt;/titles&gt;&lt;periodical&gt;&lt;full-title&gt;Lung Cancer&lt;/full-title&gt;&lt;/periodical&gt;&lt;pages&gt;137-144&lt;/pages&gt;&lt;volume&gt;101&lt;/volume&gt;&lt;dates&gt;&lt;year&gt;2016&lt;/year&gt;&lt;/dates&gt;&lt;publisher&gt;Elsevier&lt;/publisher&gt;&lt;isbn&gt;0169-5002&lt;/isbn&gt;&lt;urls&gt;&lt;related-urls&gt;&lt;url&gt;http://dx.doi.org/10.1016/j.lungcan.2016.09.006&lt;/url&gt;&lt;/related-urls&gt;&lt;/urls&gt;&lt;electronic-resource-num&gt;10.1016/j.lungcan.2016.09.006&lt;/electronic-resource-num&gt;&lt;access-date&gt;2018/07/03&lt;/access-date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20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BA317A" w:rsidRPr="000B5C27" w:rsidRDefault="00BA317A" w:rsidP="00226B67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EeXJza2pvdDwvQXV0aG9yPjxZZWFyPjIwMTI8L1llYXI+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</w:fldData>
              </w:fldChar>
            </w:r>
            <w:r w:rsidR="006353A5" w:rsidRPr="000B5C27">
              <w:rPr>
                <w:sz w:val="20"/>
              </w:rPr>
              <w:instrText xml:space="preserve"> ADDIN EN.CITE </w:instrText>
            </w:r>
            <w:r w:rsidR="006353A5" w:rsidRPr="000B5C27">
              <w:rPr>
                <w:sz w:val="20"/>
              </w:rPr>
              <w:fldChar w:fldCharType="begin">
                <w:fldData xml:space="preserve">PEVuZE5vdGU+PENpdGU+PEF1dGhvcj5EeXJza2pvdDwvQXV0aG9yPjxZZWFyPjIwMTI8L1llYXI+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</w:fldData>
              </w:fldChar>
            </w:r>
            <w:r w:rsidR="006353A5" w:rsidRPr="000B5C27">
              <w:rPr>
                <w:sz w:val="20"/>
              </w:rPr>
              <w:instrText xml:space="preserve"> ADDIN EN.CITE.DATA </w:instrText>
            </w:r>
            <w:r w:rsidR="006353A5" w:rsidRPr="000B5C27">
              <w:rPr>
                <w:sz w:val="20"/>
              </w:rPr>
            </w:r>
            <w:r w:rsidR="006353A5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21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491B7C" w:rsidRPr="000B5C27" w:rsidRDefault="00491B7C" w:rsidP="00CD71A8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DdWZmZWw8L0F1dGhvcj48WWVhcj4yMDExPC9ZZWFyPjxS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</w:fldData>
              </w:fldChar>
            </w:r>
            <w:r w:rsidR="00CD71A8" w:rsidRPr="000B5C27">
              <w:rPr>
                <w:sz w:val="20"/>
              </w:rPr>
              <w:instrText xml:space="preserve"> ADDIN EN.CITE </w:instrText>
            </w:r>
            <w:r w:rsidR="00CD71A8" w:rsidRPr="000B5C27">
              <w:rPr>
                <w:sz w:val="20"/>
              </w:rPr>
              <w:fldChar w:fldCharType="begin">
                <w:fldData xml:space="preserve">PEVuZE5vdGU+PENpdGU+PEF1dGhvcj5DdWZmZWw8L0F1dGhvcj48WWVhcj4yMDExPC9ZZWFyPjxS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</w:fldData>
              </w:fldChar>
            </w:r>
            <w:r w:rsidR="00CD71A8" w:rsidRPr="000B5C27">
              <w:rPr>
                <w:sz w:val="20"/>
              </w:rPr>
              <w:instrText xml:space="preserve"> ADDIN EN.CITE.DATA </w:instrText>
            </w:r>
            <w:r w:rsidR="00CD71A8" w:rsidRPr="000B5C27">
              <w:rPr>
                <w:sz w:val="20"/>
              </w:rPr>
            </w:r>
            <w:r w:rsidR="00CD71A8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CD71A8" w:rsidRPr="000B5C27">
              <w:rPr>
                <w:noProof/>
                <w:sz w:val="20"/>
              </w:rPr>
              <w:t>(</w:t>
            </w:r>
            <w:r w:rsidR="00CD71A8" w:rsidRPr="000B5C27">
              <w:rPr>
                <w:i/>
                <w:noProof/>
                <w:sz w:val="20"/>
              </w:rPr>
              <w:t>6</w:t>
            </w:r>
            <w:r w:rsidR="00CD71A8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6353A5" w:rsidRPr="000B5C27" w:rsidRDefault="006353A5" w:rsidP="006353A5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Pr="000B5C27">
              <w:rPr>
                <w:sz w:val="20"/>
              </w:rPr>
              <w:instrText xml:space="preserve"> ADDIN EN.CITE &lt;EndNote&gt;&lt;Cite&gt;&lt;Author&gt;Neumann&lt;/Author&gt;&lt;Year&gt;1998&lt;/Year&gt;&lt;RecNum&gt;1677&lt;/RecNum&gt;&lt;DisplayText&gt;(&lt;style face="italic"&gt;22&lt;/style&gt;)&lt;/DisplayText&gt;&lt;record&gt;&lt;rec-number&gt;1677&lt;/rec-number&gt;&lt;foreign-keys&gt;&lt;key app="EN" db-id="59v9drvxgvws0pepdfsprwruwxddt29ze29v" timestamp="1530695759"&gt;1677&lt;/key&gt;&lt;/foreign-keys&gt;&lt;ref-type name="Journal Article"&gt;17&lt;/ref-type&gt;&lt;contributors&gt;&lt;authors&gt;&lt;author&gt;Neumann, Elena&lt;/author&gt;&lt;author&gt;Engelsberg, Arne&lt;/author&gt;&lt;author&gt;Decker, Jochen&lt;/author&gt;&lt;author&gt;Störkel, Stephan&lt;/author&gt;&lt;author&gt;Jaeger, Elke&lt;/author&gt;&lt;author&gt;Huber, Christoph&lt;/author&gt;&lt;author&gt;Seliger, Barbara&lt;/author&gt;&lt;/authors&gt;&lt;/contributors&gt;&lt;titles&gt;&lt;title&gt;Heterogeneous Expression of the Tumor-associated Antigens RAGE-1, PRAME, and Glycoprotein 75 in Human Renal Cell Carcinoma: Candidates for T-Cell-based Immunotherapies?&lt;/title&gt;&lt;secondary-title&gt;Cancer Research&lt;/secondary-title&gt;&lt;/titles&gt;&lt;periodical&gt;&lt;full-title&gt;Cancer Research&lt;/full-title&gt;&lt;/periodical&gt;&lt;pages&gt;4090-4095&lt;/pages&gt;&lt;volume&gt;58&lt;/volume&gt;&lt;number&gt;18&lt;/number&gt;&lt;dates&gt;&lt;year&gt;1998&lt;/year&gt;&lt;/dates&gt;&lt;urls&gt;&lt;related-urls&gt;&lt;url&gt;http://cancerres.aacrjournals.org/content/canres/58/18/4090.full.pdf&lt;/url&gt;&lt;/related-urls&gt;&lt;/urls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Pr="000B5C27">
              <w:rPr>
                <w:noProof/>
                <w:sz w:val="20"/>
              </w:rPr>
              <w:t>(</w:t>
            </w:r>
            <w:r w:rsidRPr="000B5C27">
              <w:rPr>
                <w:i/>
                <w:noProof/>
                <w:sz w:val="20"/>
              </w:rPr>
              <w:t>22</w:t>
            </w:r>
            <w:r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EE0232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CT45</w:t>
            </w:r>
          </w:p>
        </w:tc>
        <w:tc>
          <w:tcPr>
            <w:tcW w:w="4284" w:type="dxa"/>
          </w:tcPr>
          <w:p w:rsidR="006353A5" w:rsidRPr="000B5C27" w:rsidRDefault="006353A5">
            <w:pPr>
              <w:rPr>
                <w:sz w:val="20"/>
              </w:rPr>
            </w:pPr>
            <w:r w:rsidRPr="000B5C27">
              <w:rPr>
                <w:sz w:val="20"/>
              </w:rPr>
              <w:t>Melanoma</w:t>
            </w:r>
          </w:p>
          <w:p w:rsidR="00EE0232" w:rsidRPr="000B5C27" w:rsidRDefault="00BA317A">
            <w:pPr>
              <w:rPr>
                <w:sz w:val="20"/>
              </w:rPr>
            </w:pPr>
            <w:r w:rsidRPr="000B5C27">
              <w:rPr>
                <w:sz w:val="20"/>
              </w:rPr>
              <w:t>Lung</w:t>
            </w:r>
            <w:r w:rsidR="005A6ACF" w:rsidRPr="000B5C27">
              <w:rPr>
                <w:sz w:val="20"/>
              </w:rPr>
              <w:t>(NSCLC)</w:t>
            </w:r>
          </w:p>
          <w:p w:rsidR="00007BD8" w:rsidRPr="000B5C27" w:rsidRDefault="00007BD8">
            <w:pPr>
              <w:rPr>
                <w:sz w:val="20"/>
              </w:rPr>
            </w:pPr>
            <w:r w:rsidRPr="000B5C27">
              <w:rPr>
                <w:sz w:val="20"/>
              </w:rPr>
              <w:t>CRC</w:t>
            </w:r>
          </w:p>
          <w:p w:rsidR="00B03D86" w:rsidRPr="000B5C27" w:rsidRDefault="00B03D86">
            <w:pPr>
              <w:rPr>
                <w:sz w:val="20"/>
              </w:rPr>
            </w:pPr>
            <w:r w:rsidRPr="000B5C27">
              <w:rPr>
                <w:sz w:val="20"/>
              </w:rPr>
              <w:t>Glioma</w:t>
            </w:r>
          </w:p>
          <w:p w:rsidR="003E1661" w:rsidRPr="000B5C27" w:rsidRDefault="003E1661">
            <w:pPr>
              <w:rPr>
                <w:sz w:val="20"/>
              </w:rPr>
            </w:pPr>
            <w:r w:rsidRPr="000B5C27">
              <w:rPr>
                <w:sz w:val="20"/>
              </w:rPr>
              <w:t>HNSCC</w:t>
            </w:r>
          </w:p>
        </w:tc>
        <w:tc>
          <w:tcPr>
            <w:tcW w:w="3132" w:type="dxa"/>
          </w:tcPr>
          <w:p w:rsidR="003E1661" w:rsidRPr="000B5C27" w:rsidRDefault="003E1661" w:rsidP="00007BD8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Pr="000B5C27">
              <w:rPr>
                <w:sz w:val="20"/>
              </w:rPr>
              <w:instrText xml:space="preserve"> ADDIN EN.CITE &lt;EndNote&gt;&lt;Cite&gt;&lt;Author&gt;Heidebrecht&lt;/Author&gt;&lt;Year&gt;2006&lt;/Year&gt;&lt;RecNum&gt;1678&lt;/RecNum&gt;&lt;DisplayText&gt;(&lt;style face="italic"&gt;23&lt;/style&gt;)&lt;/DisplayText&gt;&lt;record&gt;&lt;rec-number&gt;1678&lt;/rec-number&gt;&lt;foreign-keys&gt;&lt;key app="EN" db-id="59v9drvxgvws0pepdfsprwruwxddt29ze29v" timestamp="1530696247"&gt;1678&lt;/key&gt;&lt;/foreign-keys&gt;&lt;ref-type name="Journal Article"&gt;17&lt;/ref-type&gt;&lt;contributors&gt;&lt;authors&gt;&lt;author&gt;Heidebrecht, Hans-Jürgen&lt;/author&gt;&lt;author&gt;Claviez, Alexander&lt;/author&gt;&lt;author&gt;Kruse, Marie Luise&lt;/author&gt;&lt;author&gt;Pollmann, Marc&lt;/author&gt;&lt;author&gt;Buck, Friedrich&lt;/author&gt;&lt;author&gt;Harder, Sönke&lt;/author&gt;&lt;author&gt;Tiemann, Markus&lt;/author&gt;&lt;author&gt;Dörffel, Wolfgang&lt;/author&gt;&lt;author&gt;Parwaresch, Reza&lt;/author&gt;&lt;/authors&gt;&lt;/contributors&gt;&lt;titles&gt;&lt;title&gt;Characterization and Expression of CT45 in Hodgkin&amp;apos;s Lymphoma&lt;/title&gt;&lt;secondary-title&gt;Clinical Cancer Research&lt;/secondary-title&gt;&lt;/titles&gt;&lt;periodical&gt;&lt;full-title&gt;Clinical Cancer Research&lt;/full-title&gt;&lt;/periodical&gt;&lt;pages&gt;4804-4811&lt;/pages&gt;&lt;volume&gt;12&lt;/volume&gt;&lt;number&gt;16&lt;/number&gt;&lt;dates&gt;&lt;year&gt;2006&lt;/year&gt;&lt;/dates&gt;&lt;urls&gt;&lt;related-urls&gt;&lt;url&gt;http://clincancerres.aacrjournals.org/content/clincanres/12/16/4804.full.pdf&lt;/url&gt;&lt;/related-urls&gt;&lt;/urls&gt;&lt;electronic-resource-num&gt;10.1158/1078-0432.Ccr-06-0186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Pr="000B5C27">
              <w:rPr>
                <w:noProof/>
                <w:sz w:val="20"/>
              </w:rPr>
              <w:t>(</w:t>
            </w:r>
            <w:r w:rsidRPr="000B5C27">
              <w:rPr>
                <w:i/>
                <w:noProof/>
                <w:sz w:val="20"/>
              </w:rPr>
              <w:t>23</w:t>
            </w:r>
            <w:r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EE0232" w:rsidRPr="000B5C27" w:rsidRDefault="00007BD8" w:rsidP="00007BD8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DaGVuPC9BdXRob3I+PFllYXI+MjAwOTwvWWVhcj48UmVj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</w:fldData>
              </w:fldChar>
            </w:r>
            <w:r w:rsidR="003E1661" w:rsidRPr="000B5C27">
              <w:rPr>
                <w:sz w:val="20"/>
              </w:rPr>
              <w:instrText xml:space="preserve"> ADDIN EN.CITE </w:instrText>
            </w:r>
            <w:r w:rsidR="003E1661" w:rsidRPr="000B5C27">
              <w:rPr>
                <w:sz w:val="20"/>
              </w:rPr>
              <w:fldChar w:fldCharType="begin">
                <w:fldData xml:space="preserve">PEVuZE5vdGU+PENpdGU+PEF1dGhvcj5DaGVuPC9BdXRob3I+PFllYXI+MjAwOTwvWWVhcj48UmVj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</w:fldData>
              </w:fldChar>
            </w:r>
            <w:r w:rsidR="003E1661" w:rsidRPr="000B5C27">
              <w:rPr>
                <w:sz w:val="20"/>
              </w:rPr>
              <w:instrText xml:space="preserve"> ADDIN EN.CITE.DATA </w:instrText>
            </w:r>
            <w:r w:rsidR="003E1661" w:rsidRPr="000B5C27">
              <w:rPr>
                <w:sz w:val="20"/>
              </w:rPr>
            </w:r>
            <w:r w:rsidR="003E1661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3E1661" w:rsidRPr="000B5C27">
              <w:rPr>
                <w:noProof/>
                <w:sz w:val="20"/>
              </w:rPr>
              <w:t>(</w:t>
            </w:r>
            <w:r w:rsidR="003E1661" w:rsidRPr="000B5C27">
              <w:rPr>
                <w:i/>
                <w:noProof/>
                <w:sz w:val="20"/>
              </w:rPr>
              <w:t>24</w:t>
            </w:r>
            <w:r w:rsidR="003E1661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6353A5" w:rsidRPr="000B5C27" w:rsidRDefault="00007BD8" w:rsidP="006353A5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DaGVuPC9BdXRob3I+PFllYXI+MjAxMDwvWWVhcj48UmVj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</w:fldData>
              </w:fldChar>
            </w:r>
            <w:r w:rsidR="006353A5" w:rsidRPr="000B5C27">
              <w:rPr>
                <w:sz w:val="20"/>
              </w:rPr>
              <w:instrText xml:space="preserve"> ADDIN EN.CITE </w:instrText>
            </w:r>
            <w:r w:rsidR="006353A5" w:rsidRPr="000B5C27">
              <w:rPr>
                <w:sz w:val="20"/>
              </w:rPr>
              <w:fldChar w:fldCharType="begin">
                <w:fldData xml:space="preserve">PEVuZE5vdGU+PENpdGU+PEF1dGhvcj5DaGVuPC9BdXRob3I+PFllYXI+MjAxMDwvWWVhcj48UmVj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</w:fldData>
              </w:fldChar>
            </w:r>
            <w:r w:rsidR="006353A5" w:rsidRPr="000B5C27">
              <w:rPr>
                <w:sz w:val="20"/>
              </w:rPr>
              <w:instrText xml:space="preserve"> ADDIN EN.CITE.DATA </w:instrText>
            </w:r>
            <w:r w:rsidR="006353A5" w:rsidRPr="000B5C27">
              <w:rPr>
                <w:sz w:val="20"/>
              </w:rPr>
            </w:r>
            <w:r w:rsidR="006353A5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15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B03D86" w:rsidRPr="000B5C27" w:rsidRDefault="00B03D86" w:rsidP="003E1661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Ba2l5YW1hPC9BdXRob3I+PFllYXI+MjAxNDwvWWVhcj48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</w:fldData>
              </w:fldChar>
            </w:r>
            <w:r w:rsidRPr="000B5C27">
              <w:rPr>
                <w:sz w:val="20"/>
              </w:rPr>
              <w:instrText xml:space="preserve"> ADDIN EN.CITE </w:instrText>
            </w:r>
            <w:r w:rsidRPr="000B5C27">
              <w:rPr>
                <w:sz w:val="20"/>
              </w:rPr>
              <w:fldChar w:fldCharType="begin">
                <w:fldData xml:space="preserve">PEVuZE5vdGU+PENpdGU+PEF1dGhvcj5Ba2l5YW1hPC9BdXRob3I+PFllYXI+MjAxNDwvWWVhcj48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</w:fldData>
              </w:fldChar>
            </w:r>
            <w:r w:rsidRPr="000B5C27">
              <w:rPr>
                <w:sz w:val="20"/>
              </w:rPr>
              <w:instrText xml:space="preserve"> ADDIN EN.CITE.DATA </w:instrText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Pr="000B5C27">
              <w:rPr>
                <w:noProof/>
                <w:sz w:val="20"/>
              </w:rPr>
              <w:t>(</w:t>
            </w:r>
            <w:r w:rsidRPr="000B5C27">
              <w:rPr>
                <w:i/>
                <w:noProof/>
                <w:sz w:val="20"/>
              </w:rPr>
              <w:t>25</w:t>
            </w:r>
            <w:r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3E1661" w:rsidRPr="000B5C27" w:rsidRDefault="003E1661" w:rsidP="00B03D86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B03D86" w:rsidRPr="000B5C27">
              <w:rPr>
                <w:sz w:val="20"/>
              </w:rPr>
              <w:instrText xml:space="preserve"> ADDIN EN.CITE &lt;EndNote&gt;&lt;Cite&gt;&lt;Author&gt;Piotti&lt;/Author&gt;&lt;Year&gt;2013&lt;/Year&gt;&lt;RecNum&gt;1679&lt;/RecNum&gt;&lt;DisplayText&gt;(&lt;style face="italic"&gt;26&lt;/style&gt;)&lt;/DisplayText&gt;&lt;record&gt;&lt;rec-number&gt;1679&lt;/rec-number&gt;&lt;foreign-keys&gt;&lt;key app="EN" db-id="59v9drvxgvws0pepdfsprwruwxddt29ze29v" timestamp="1530696451"&gt;1679&lt;/key&gt;&lt;/foreign-keys&gt;&lt;ref-type name="Journal Article"&gt;17&lt;/ref-type&gt;&lt;contributors&gt;&lt;authors&gt;&lt;author&gt;Piotti, Kathryn C.&lt;/author&gt;&lt;author&gt;Scognamiglio, Theresa&lt;/author&gt;&lt;author&gt;Chiu, Rita&lt;/author&gt;&lt;author&gt;Chen, Yao-Tseng&lt;/author&gt;&lt;/authors&gt;&lt;/contributors&gt;&lt;titles&gt;&lt;title&gt;Expression of cancer/testis (CT) antigens in squamous cell carcinoma of the head and neck: Evaluation as markers of squamous dysplasia&lt;/title&gt;&lt;secondary-title&gt;Pathology - Research and Practice&lt;/secondary-title&gt;&lt;/titles&gt;&lt;periodical&gt;&lt;full-title&gt;Pathology - Research and Practice&lt;/full-title&gt;&lt;/periodical&gt;&lt;pages&gt;721-726&lt;/pages&gt;&lt;volume&gt;209&lt;/volume&gt;&lt;number&gt;11&lt;/number&gt;&lt;keywords&gt;&lt;keyword&gt;Tumor-specific antigens&lt;/keyword&gt;&lt;keyword&gt;Biomarkers&lt;/keyword&gt;&lt;keyword&gt;Immunohistochemistry&lt;/keyword&gt;&lt;/keywords&gt;&lt;dates&gt;&lt;year&gt;2013&lt;/year&gt;&lt;pub-dates&gt;&lt;date&gt;2013/11/01/&lt;/date&gt;&lt;/pub-dates&gt;&lt;/dates&gt;&lt;isbn&gt;0344-0338&lt;/isbn&gt;&lt;urls&gt;&lt;related-urls&gt;&lt;url&gt;http://www.sciencedirect.com/science/article/pii/S0344033813002070&lt;/url&gt;&lt;/related-urls&gt;&lt;/urls&gt;&lt;electronic-resource-num&gt;https://doi.org/10.1016/j.prp.2013.08.004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B03D86" w:rsidRPr="000B5C27">
              <w:rPr>
                <w:noProof/>
                <w:sz w:val="20"/>
              </w:rPr>
              <w:t>(</w:t>
            </w:r>
            <w:r w:rsidR="00B03D86" w:rsidRPr="000B5C27">
              <w:rPr>
                <w:i/>
                <w:noProof/>
                <w:sz w:val="20"/>
              </w:rPr>
              <w:t>26</w:t>
            </w:r>
            <w:r w:rsidR="00B03D86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EE0232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NY-SAR-35</w:t>
            </w:r>
          </w:p>
        </w:tc>
        <w:tc>
          <w:tcPr>
            <w:tcW w:w="4284" w:type="dxa"/>
          </w:tcPr>
          <w:p w:rsidR="006C6548" w:rsidRPr="000B5C27" w:rsidRDefault="006C6548">
            <w:pPr>
              <w:rPr>
                <w:sz w:val="20"/>
              </w:rPr>
            </w:pPr>
            <w:r w:rsidRPr="000B5C27">
              <w:rPr>
                <w:sz w:val="20"/>
              </w:rPr>
              <w:t>Melanoma</w:t>
            </w:r>
          </w:p>
          <w:p w:rsidR="00EE0232" w:rsidRPr="000B5C27" w:rsidRDefault="00007BD8">
            <w:pPr>
              <w:rPr>
                <w:sz w:val="20"/>
              </w:rPr>
            </w:pPr>
            <w:r w:rsidRPr="000B5C27">
              <w:rPr>
                <w:sz w:val="20"/>
              </w:rPr>
              <w:t>Lung</w:t>
            </w:r>
            <w:r w:rsidR="005A6ACF" w:rsidRPr="000B5C27">
              <w:rPr>
                <w:sz w:val="20"/>
              </w:rPr>
              <w:t>(NSCLC)</w:t>
            </w:r>
          </w:p>
          <w:p w:rsidR="006C6548" w:rsidRPr="000B5C27" w:rsidRDefault="006C6548">
            <w:pPr>
              <w:rPr>
                <w:sz w:val="20"/>
              </w:rPr>
            </w:pPr>
            <w:r w:rsidRPr="000B5C27">
              <w:rPr>
                <w:sz w:val="20"/>
              </w:rPr>
              <w:t>Bladder</w:t>
            </w:r>
          </w:p>
        </w:tc>
        <w:tc>
          <w:tcPr>
            <w:tcW w:w="3132" w:type="dxa"/>
          </w:tcPr>
          <w:p w:rsidR="00EE0232" w:rsidRPr="000B5C27" w:rsidRDefault="00007BD8" w:rsidP="003E1661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B03D86" w:rsidRPr="000B5C27">
              <w:rPr>
                <w:sz w:val="20"/>
              </w:rPr>
              <w:instrText xml:space="preserve"> ADDIN EN.CITE &lt;EndNote&gt;&lt;Cite&gt;&lt;Author&gt;Lee&lt;/Author&gt;&lt;Year&gt;2003&lt;/Year&gt;&lt;RecNum&gt;1637&lt;/RecNum&gt;&lt;DisplayText&gt;(&lt;style face="italic"&gt;27&lt;/style&gt;)&lt;/DisplayText&gt;&lt;record&gt;&lt;rec-number&gt;1637&lt;/rec-number&gt;&lt;foreign-keys&gt;&lt;key app="EN" db-id="59v9drvxgvws0pepdfsprwruwxddt29ze29v" timestamp="1530607937"&gt;1637&lt;/key&gt;&lt;/foreign-keys&gt;&lt;ref-type name="Journal Article"&gt;17&lt;/ref-type&gt;&lt;contributors&gt;&lt;authors&gt;&lt;author&gt;Lee, Sang-Yull&lt;/author&gt;&lt;author&gt;Obata, Yuichi&lt;/author&gt;&lt;author&gt;Yoshida, Masahiro&lt;/author&gt;&lt;author&gt;Stockert, Elisabeth&lt;/author&gt;&lt;author&gt;Williamson, Barbara&lt;/author&gt;&lt;author&gt;Jungbluth, Achim A.&lt;/author&gt;&lt;author&gt;Chen, Yao-Tseng&lt;/author&gt;&lt;author&gt;Old, Lloyd J.&lt;/author&gt;&lt;author&gt;Scanlan, Matthew J.&lt;/author&gt;&lt;/authors&gt;&lt;/contributors&gt;&lt;titles&gt;&lt;title&gt;Immunomic analysis of human sarcoma&lt;/title&gt;&lt;secondary-title&gt;Proceedings of the National Academy of Sciences&lt;/secondary-title&gt;&lt;/titles&gt;&lt;periodical&gt;&lt;full-title&gt;Proceedings of the National Academy of Sciences&lt;/full-title&gt;&lt;/periodical&gt;&lt;pages&gt;2651-2656&lt;/pages&gt;&lt;volume&gt;100&lt;/volume&gt;&lt;number&gt;5&lt;/number&gt;&lt;dates&gt;&lt;year&gt;2003&lt;/year&gt;&lt;/dates&gt;&lt;urls&gt;&lt;related-urls&gt;&lt;url&gt;http://www.pnas.org/content/pnas/100/5/2651.full.pdf&lt;/url&gt;&lt;/related-urls&gt;&lt;/urls&gt;&lt;electronic-resource-num&gt;10.1073/pnas.0437972100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B03D86" w:rsidRPr="000B5C27">
              <w:rPr>
                <w:noProof/>
                <w:sz w:val="20"/>
              </w:rPr>
              <w:t>(</w:t>
            </w:r>
            <w:r w:rsidR="00B03D86" w:rsidRPr="000B5C27">
              <w:rPr>
                <w:i/>
                <w:noProof/>
                <w:sz w:val="20"/>
              </w:rPr>
              <w:t>27</w:t>
            </w:r>
            <w:r w:rsidR="00B03D86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6C6548" w:rsidRPr="000B5C27" w:rsidRDefault="006C6548" w:rsidP="006C6548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B03D86" w:rsidRPr="000B5C27">
              <w:rPr>
                <w:sz w:val="20"/>
              </w:rPr>
              <w:instrText xml:space="preserve"> ADDIN EN.CITE &lt;EndNote&gt;&lt;Cite&gt;&lt;Author&gt;Lee&lt;/Author&gt;&lt;Year&gt;2003&lt;/Year&gt;&lt;RecNum&gt;1637&lt;/RecNum&gt;&lt;DisplayText&gt;(&lt;style face="italic"&gt;27&lt;/style&gt;)&lt;/DisplayText&gt;&lt;record&gt;&lt;rec-number&gt;1637&lt;/rec-number&gt;&lt;foreign-keys&gt;&lt;key app="EN" db-id="59v9drvxgvws0pepdfsprwruwxddt29ze29v" timestamp="1530607937"&gt;1637&lt;/key&gt;&lt;/foreign-keys&gt;&lt;ref-type name="Journal Article"&gt;17&lt;/ref-type&gt;&lt;contributors&gt;&lt;authors&gt;&lt;author&gt;Lee, Sang-Yull&lt;/author&gt;&lt;author&gt;Obata, Yuichi&lt;/author&gt;&lt;author&gt;Yoshida, Masahiro&lt;/author&gt;&lt;author&gt;Stockert, Elisabeth&lt;/author&gt;&lt;author&gt;Williamson, Barbara&lt;/author&gt;&lt;author&gt;Jungbluth, Achim A.&lt;/author&gt;&lt;author&gt;Chen, Yao-Tseng&lt;/author&gt;&lt;author&gt;Old, Lloyd J.&lt;/author&gt;&lt;author&gt;Scanlan, Matthew J.&lt;/author&gt;&lt;/authors&gt;&lt;/contributors&gt;&lt;titles&gt;&lt;title&gt;Immunomic analysis of human sarcoma&lt;/title&gt;&lt;secondary-title&gt;Proceedings of the National Academy of Sciences&lt;/secondary-title&gt;&lt;/titles&gt;&lt;periodical&gt;&lt;full-title&gt;Proceedings of the National Academy of Sciences&lt;/full-title&gt;&lt;/periodical&gt;&lt;pages&gt;2651-2656&lt;/pages&gt;&lt;volume&gt;100&lt;/volume&gt;&lt;number&gt;5&lt;/number&gt;&lt;dates&gt;&lt;year&gt;2003&lt;/year&gt;&lt;/dates&gt;&lt;urls&gt;&lt;related-urls&gt;&lt;url&gt;http://www.pnas.org/content/pnas/100/5/2651.full.pdf&lt;/url&gt;&lt;/related-urls&gt;&lt;/urls&gt;&lt;electronic-resource-num&gt;10.1073/pnas.0437972100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B03D86" w:rsidRPr="000B5C27">
              <w:rPr>
                <w:noProof/>
                <w:sz w:val="20"/>
              </w:rPr>
              <w:t>(</w:t>
            </w:r>
            <w:r w:rsidR="00B03D86" w:rsidRPr="000B5C27">
              <w:rPr>
                <w:i/>
                <w:noProof/>
                <w:sz w:val="20"/>
              </w:rPr>
              <w:t>27</w:t>
            </w:r>
            <w:r w:rsidR="00B03D86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6C6548" w:rsidRPr="000B5C27" w:rsidRDefault="006C6548" w:rsidP="00B03D86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B03D86" w:rsidRPr="000B5C27">
              <w:rPr>
                <w:sz w:val="20"/>
              </w:rPr>
              <w:instrText xml:space="preserve"> ADDIN EN.CITE &lt;EndNote&gt;&lt;Cite&gt;&lt;Author&gt;Lee&lt;/Author&gt;&lt;Year&gt;2003&lt;/Year&gt;&lt;RecNum&gt;1637&lt;/RecNum&gt;&lt;DisplayText&gt;(&lt;style face="italic"&gt;27&lt;/style&gt;)&lt;/DisplayText&gt;&lt;record&gt;&lt;rec-number&gt;1637&lt;/rec-number&gt;&lt;foreign-keys&gt;&lt;key app="EN" db-id="59v9drvxgvws0pepdfsprwruwxddt29ze29v" timestamp="1530607937"&gt;1637&lt;/key&gt;&lt;/foreign-keys&gt;&lt;ref-type name="Journal Article"&gt;17&lt;/ref-type&gt;&lt;contributors&gt;&lt;authors&gt;&lt;author&gt;Lee, Sang-Yull&lt;/author&gt;&lt;author&gt;Obata, Yuichi&lt;/author&gt;&lt;author&gt;Yoshida, Masahiro&lt;/author&gt;&lt;author&gt;Stockert, Elisabeth&lt;/author&gt;&lt;author&gt;Williamson, Barbara&lt;/author&gt;&lt;author&gt;Jungbluth, Achim A.&lt;/author&gt;&lt;author&gt;Chen, Yao-Tseng&lt;/author&gt;&lt;author&gt;Old, Lloyd J.&lt;/author&gt;&lt;author&gt;Scanlan, Matthew J.&lt;/author&gt;&lt;/authors&gt;&lt;/contributors&gt;&lt;titles&gt;&lt;title&gt;Immunomic analysis of human sarcoma&lt;/title&gt;&lt;secondary-title&gt;Proceedings of the National Academy of Sciences&lt;/secondary-title&gt;&lt;/titles&gt;&lt;periodical&gt;&lt;full-title&gt;Proceedings of the National Academy of Sciences&lt;/full-title&gt;&lt;/periodical&gt;&lt;pages&gt;2651-2656&lt;/pages&gt;&lt;volume&gt;100&lt;/volume&gt;&lt;number&gt;5&lt;/number&gt;&lt;dates&gt;&lt;year&gt;2003&lt;/year&gt;&lt;/dates&gt;&lt;urls&gt;&lt;related-urls&gt;&lt;url&gt;http://www.pnas.org/content/pnas/100/5/2651.full.pdf&lt;/url&gt;&lt;/related-urls&gt;&lt;/urls&gt;&lt;electronic-resource-num&gt;10.1073/pnas.0437972100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B03D86" w:rsidRPr="000B5C27">
              <w:rPr>
                <w:noProof/>
                <w:sz w:val="20"/>
              </w:rPr>
              <w:t>(</w:t>
            </w:r>
            <w:r w:rsidR="00B03D86" w:rsidRPr="000B5C27">
              <w:rPr>
                <w:i/>
                <w:noProof/>
                <w:sz w:val="20"/>
              </w:rPr>
              <w:t>27</w:t>
            </w:r>
            <w:r w:rsidR="00B03D86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EE0232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FSIP1</w:t>
            </w:r>
          </w:p>
        </w:tc>
        <w:tc>
          <w:tcPr>
            <w:tcW w:w="4284" w:type="dxa"/>
          </w:tcPr>
          <w:p w:rsidR="00EE0232" w:rsidRPr="000B5C27" w:rsidRDefault="004922F0">
            <w:pPr>
              <w:rPr>
                <w:sz w:val="20"/>
              </w:rPr>
            </w:pPr>
            <w:r w:rsidRPr="000B5C27">
              <w:rPr>
                <w:sz w:val="20"/>
              </w:rPr>
              <w:t>Bladder</w:t>
            </w:r>
          </w:p>
        </w:tc>
        <w:tc>
          <w:tcPr>
            <w:tcW w:w="3132" w:type="dxa"/>
          </w:tcPr>
          <w:p w:rsidR="00EE0232" w:rsidRPr="000B5C27" w:rsidRDefault="004922F0" w:rsidP="00B03D86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B03D86" w:rsidRPr="000B5C27">
              <w:rPr>
                <w:sz w:val="20"/>
              </w:rPr>
              <w:instrText xml:space="preserve"> ADDIN EN.CITE &lt;EndNote&gt;&lt;Cite&gt;&lt;Author&gt;Sun&lt;/Author&gt;&lt;Year&gt;2017&lt;/Year&gt;&lt;RecNum&gt;1683&lt;/RecNum&gt;&lt;DisplayText&gt;(&lt;style face="italic"&gt;28&lt;/style&gt;)&lt;/DisplayText&gt;&lt;record&gt;&lt;rec-number&gt;1683&lt;/rec-number&gt;&lt;foreign-keys&gt;&lt;key app="EN" db-id="59v9drvxgvws0pepdfsprwruwxddt29ze29v" timestamp="1530701062"&gt;1683&lt;/key&gt;&lt;/foreign-keys&gt;&lt;ref-type name="Journal Article"&gt;17&lt;/ref-type&gt;&lt;contributors&gt;&lt;authors&gt;&lt;author&gt;Sun, Ming&lt;/author&gt;&lt;author&gt;Zhao, Wenyan&lt;/author&gt;&lt;author&gt;Zeng, Yuecan&lt;/author&gt;&lt;author&gt;Zhang, Di&lt;/author&gt;&lt;author&gt;Chen, Zhaofu&lt;/author&gt;&lt;author&gt;Liu, Caigang&lt;/author&gt;&lt;author&gt;Wu, Bin&lt;/author&gt;&lt;/authors&gt;&lt;/contributors&gt;&lt;titles&gt;&lt;title&gt;Fibrous sheath interacting protein 1 overexpression is associated with unfavorable prognosis in bladder cancer: a potential therapeutic target&lt;/title&gt;&lt;secondary-title&gt;OncoTargets and therapy&lt;/secondary-title&gt;&lt;/titles&gt;&lt;periodical&gt;&lt;full-title&gt;OncoTargets and therapy&lt;/full-title&gt;&lt;/periodical&gt;&lt;pages&gt;3949-3956&lt;/pages&gt;&lt;volume&gt;10&lt;/volume&gt;&lt;dates&gt;&lt;year&gt;2017&lt;/year&gt;&lt;pub-dates&gt;&lt;date&gt;08/07&lt;/date&gt;&lt;/pub-dates&gt;&lt;/dates&gt;&lt;publisher&gt;Dove Medical Press&lt;/publisher&gt;&lt;isbn&gt;1178-6930&lt;/isbn&gt;&lt;accession-num&gt;PMC5558570&lt;/accession-num&gt;&lt;urls&gt;&lt;related-urls&gt;&lt;url&gt;http://www.ncbi.nlm.nih.gov/pmc/articles/PMC5558570/&lt;/url&gt;&lt;/related-urls&gt;&lt;/urls&gt;&lt;electronic-resource-num&gt;10.2147/OTT.S143491&lt;/electronic-resource-num&gt;&lt;remote-database-name&gt;PMC&lt;/remote-database-name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B03D86" w:rsidRPr="000B5C27">
              <w:rPr>
                <w:noProof/>
                <w:sz w:val="20"/>
              </w:rPr>
              <w:t>(</w:t>
            </w:r>
            <w:r w:rsidR="00B03D86" w:rsidRPr="000B5C27">
              <w:rPr>
                <w:i/>
                <w:noProof/>
                <w:sz w:val="20"/>
              </w:rPr>
              <w:t>28</w:t>
            </w:r>
            <w:r w:rsidR="00B03D86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EE0232" w:rsidRPr="000B5C27" w:rsidTr="00672908">
        <w:tc>
          <w:tcPr>
            <w:tcW w:w="1980" w:type="dxa"/>
          </w:tcPr>
          <w:p w:rsidR="00EE0232" w:rsidRPr="000B5C27" w:rsidRDefault="00007BD8">
            <w:pPr>
              <w:rPr>
                <w:sz w:val="20"/>
              </w:rPr>
            </w:pPr>
            <w:r w:rsidRPr="000B5C27">
              <w:rPr>
                <w:sz w:val="20"/>
              </w:rPr>
              <w:t>HOM-TES-85</w:t>
            </w:r>
          </w:p>
        </w:tc>
        <w:tc>
          <w:tcPr>
            <w:tcW w:w="4284" w:type="dxa"/>
          </w:tcPr>
          <w:p w:rsidR="00EE0232" w:rsidRPr="000B5C27" w:rsidRDefault="00007BD8">
            <w:pPr>
              <w:rPr>
                <w:sz w:val="20"/>
              </w:rPr>
            </w:pPr>
            <w:r w:rsidRPr="000B5C27">
              <w:rPr>
                <w:sz w:val="20"/>
              </w:rPr>
              <w:t>Lung</w:t>
            </w:r>
            <w:r w:rsidR="005A6ACF" w:rsidRPr="000B5C27">
              <w:rPr>
                <w:sz w:val="20"/>
              </w:rPr>
              <w:t>(NSCLC)</w:t>
            </w:r>
          </w:p>
          <w:p w:rsidR="00636BC7" w:rsidRPr="000B5C27" w:rsidRDefault="00636BC7">
            <w:pPr>
              <w:rPr>
                <w:sz w:val="20"/>
              </w:rPr>
            </w:pPr>
            <w:r w:rsidRPr="000B5C27">
              <w:rPr>
                <w:sz w:val="20"/>
              </w:rPr>
              <w:t>HNSCC</w:t>
            </w:r>
          </w:p>
        </w:tc>
        <w:tc>
          <w:tcPr>
            <w:tcW w:w="3132" w:type="dxa"/>
          </w:tcPr>
          <w:p w:rsidR="00EE0232" w:rsidRPr="000B5C27" w:rsidRDefault="00007BD8" w:rsidP="004922F0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B03D86" w:rsidRPr="000B5C27">
              <w:rPr>
                <w:sz w:val="20"/>
              </w:rPr>
              <w:instrText xml:space="preserve"> ADDIN EN.CITE &lt;EndNote&gt;&lt;Cite&gt;&lt;Author&gt;Carolin&lt;/Author&gt;&lt;Year&gt;2006&lt;/Year&gt;&lt;RecNum&gt;1638&lt;/RecNum&gt;&lt;DisplayText&gt;(&lt;style face="italic"&gt;29&lt;/style&gt;)&lt;/DisplayText&gt;&lt;record&gt;&lt;rec-number&gt;1638&lt;/rec-number&gt;&lt;foreign-keys&gt;&lt;key app="EN" db-id="59v9drvxgvws0pepdfsprwruwxddt29ze29v" timestamp="1530608344"&gt;1638&lt;/key&gt;&lt;/foreign-keys&gt;&lt;ref-type name="Journal Article"&gt;17&lt;/ref-type&gt;&lt;contributors&gt;&lt;authors&gt;&lt;author&gt;Grunwald Carolin&lt;/author&gt;&lt;author&gt;Koslowski Michael&lt;/author&gt;&lt;author&gt;Arsiray Tülin&lt;/author&gt;&lt;author&gt;Dhaene Karl&lt;/author&gt;&lt;author&gt;Praet Marleen&lt;/author&gt;&lt;author&gt;Victor Anja&lt;/author&gt;&lt;author&gt;Morresi-Hauf Alicia&lt;/author&gt;&lt;author&gt;Lindner Michael&lt;/author&gt;&lt;author&gt;Passlick Bernward&lt;/author&gt;&lt;author&gt;Lehr Hans-Anton&lt;/author&gt;&lt;author&gt;Schäfer Stephan C.&lt;/author&gt;&lt;author&gt;Seitz Gerhard&lt;/author&gt;&lt;author&gt;Huber Christoph&lt;/author&gt;&lt;author&gt;Sahin Ugur&lt;/author&gt;&lt;author&gt;Türeci Özlem&lt;/author&gt;&lt;/authors&gt;&lt;/contributors&gt;&lt;titles&gt;&lt;title&gt;Expression of multiple epigenetically regulated cancer/germline genes in nonsmall cell lung cancer&lt;/title&gt;&lt;secondary-title&gt;International Journal of Cancer&lt;/secondary-title&gt;&lt;/titles&gt;&lt;periodical&gt;&lt;full-title&gt;International Journal of Cancer&lt;/full-title&gt;&lt;/periodical&gt;&lt;pages&gt;2522-2528&lt;/pages&gt;&lt;volume&gt;118&lt;/volume&gt;&lt;number&gt;10&lt;/number&gt;&lt;dates&gt;&lt;year&gt;2006&lt;/year&gt;&lt;/dates&gt;&lt;urls&gt;&lt;related-urls&gt;&lt;url&gt;https://onlinelibrary.wiley.com/doi/abs/10.1002/ijc.21669&lt;/url&gt;&lt;/related-urls&gt;&lt;/urls&gt;&lt;electronic-resource-num&gt;doi:10.1002/ijc.21669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B03D86" w:rsidRPr="000B5C27">
              <w:rPr>
                <w:noProof/>
                <w:sz w:val="20"/>
              </w:rPr>
              <w:t>(</w:t>
            </w:r>
            <w:r w:rsidR="00B03D86" w:rsidRPr="000B5C27">
              <w:rPr>
                <w:i/>
                <w:noProof/>
                <w:sz w:val="20"/>
              </w:rPr>
              <w:t>29</w:t>
            </w:r>
            <w:r w:rsidR="00B03D86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A60953" w:rsidRPr="000B5C27" w:rsidRDefault="00A60953" w:rsidP="00B03D86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B03D86" w:rsidRPr="000B5C27">
              <w:rPr>
                <w:sz w:val="20"/>
              </w:rPr>
              <w:instrText xml:space="preserve"> ADDIN EN.CITE &lt;EndNote&gt;&lt;Cite&gt;&lt;Author&gt;Atanackovic&lt;/Author&gt;&lt;Year&gt;2006&lt;/Year&gt;&lt;RecNum&gt;1684&lt;/RecNum&gt;&lt;DisplayText&gt;(&lt;style face="italic"&gt;30&lt;/style&gt;)&lt;/DisplayText&gt;&lt;record&gt;&lt;rec-number&gt;1684&lt;/rec-number&gt;&lt;foreign-keys&gt;&lt;key app="EN" db-id="59v9drvxgvws0pepdfsprwruwxddt29ze29v" timestamp="1530701909"&gt;1684&lt;/key&gt;&lt;/foreign-keys&gt;&lt;ref-type name="Journal Article"&gt;17&lt;/ref-type&gt;&lt;contributors&gt;&lt;authors&gt;&lt;author&gt;Atanackovic, Djordje&lt;/author&gt;&lt;author&gt;Blum, Inga&lt;/author&gt;&lt;author&gt;Cao, Yanran&lt;/author&gt;&lt;author&gt;Wenzel, Sören&lt;/author&gt;&lt;author&gt;Bartels, Katrin&lt;/author&gt;&lt;author&gt;Faltz, Christiane&lt;/author&gt;&lt;author&gt;Hossfeld, Dieter Kurt&lt;/author&gt;&lt;author&gt;Hegewisch-Becker, Susanna&lt;/author&gt;&lt;author&gt;Bokemeyer, Carsten&lt;/author&gt;&lt;author&gt;Leuwer, Rudolf&lt;/author&gt;&lt;/authors&gt;&lt;/contributors&gt;&lt;titles&gt;&lt;title&gt;Expression of cancer-testis antigens as possible targets for antigen-specific immunotherapy in head and neck squamous cell carcinoma&lt;/title&gt;&lt;secondary-title&gt;Cancer Biology &amp;amp; Therapy&lt;/secondary-title&gt;&lt;/titles&gt;&lt;periodical&gt;&lt;full-title&gt;Cancer Biology &amp;amp; Therapy&lt;/full-title&gt;&lt;/periodical&gt;&lt;pages&gt;1218-1225&lt;/pages&gt;&lt;volume&gt;5&lt;/volume&gt;&lt;number&gt;9&lt;/number&gt;&lt;dates&gt;&lt;year&gt;2006&lt;/year&gt;&lt;pub-dates&gt;&lt;date&gt;2006/09/01&lt;/date&gt;&lt;/pub-dates&gt;&lt;/dates&gt;&lt;publisher&gt;Taylor &amp;amp; Francis&lt;/publisher&gt;&lt;isbn&gt;1538-4047&lt;/isbn&gt;&lt;urls&gt;&lt;related-urls&gt;&lt;url&gt;https://doi.org/10.4161/cbt.5.9.3174&lt;/url&gt;&lt;/related-urls&gt;&lt;/urls&gt;&lt;electronic-resource-num&gt;10.4161/cbt.5.9.3174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B03D86" w:rsidRPr="000B5C27">
              <w:rPr>
                <w:noProof/>
                <w:sz w:val="20"/>
              </w:rPr>
              <w:t>(</w:t>
            </w:r>
            <w:r w:rsidR="00B03D86" w:rsidRPr="000B5C27">
              <w:rPr>
                <w:i/>
                <w:noProof/>
                <w:sz w:val="20"/>
              </w:rPr>
              <w:t>30</w:t>
            </w:r>
            <w:r w:rsidR="00B03D86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0B5C27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NY-BR-1</w:t>
            </w:r>
          </w:p>
        </w:tc>
        <w:tc>
          <w:tcPr>
            <w:tcW w:w="4284" w:type="dxa"/>
          </w:tcPr>
          <w:p w:rsidR="00EE0232" w:rsidRPr="000B5C27" w:rsidRDefault="00825B91">
            <w:pPr>
              <w:rPr>
                <w:sz w:val="20"/>
              </w:rPr>
            </w:pPr>
            <w:r w:rsidRPr="000B5C27">
              <w:rPr>
                <w:sz w:val="20"/>
              </w:rPr>
              <w:t>Breast Cancer</w:t>
            </w:r>
          </w:p>
        </w:tc>
        <w:tc>
          <w:tcPr>
            <w:tcW w:w="3132" w:type="dxa"/>
          </w:tcPr>
          <w:p w:rsidR="00EE0232" w:rsidRPr="000B5C27" w:rsidRDefault="005A6ACF" w:rsidP="005A6ACF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Pr="000B5C27">
              <w:rPr>
                <w:sz w:val="20"/>
              </w:rPr>
              <w:instrText xml:space="preserve"> ADDIN EN.CITE &lt;EndNote&gt;&lt;Cite&gt;&lt;Author&gt;Balafoutas&lt;/Author&gt;&lt;Year&gt;2013&lt;/Year&gt;&lt;RecNum&gt;36&lt;/RecNum&gt;&lt;DisplayText&gt;(&lt;style face="italic"&gt;31&lt;/style&gt;)&lt;/DisplayText&gt;&lt;record&gt;&lt;rec-number&gt;36&lt;/rec-number&gt;&lt;foreign-keys&gt;&lt;key app="EN" db-id="59v9drvxgvws0pepdfsprwruwxddt29ze29v" timestamp="1528115442"&gt;36&lt;/key&gt;&lt;key app="ENWeb" db-id=""&gt;0&lt;/key&gt;&lt;/foreign-keys&gt;&lt;ref-type name="Journal Article"&gt;17&lt;/ref-type&gt;&lt;contributors&gt;&lt;authors&gt;&lt;author&gt;Balafoutas, D.&lt;/author&gt;&lt;author&gt;zur Hausen, A.&lt;/author&gt;&lt;author&gt;Mayer, S.&lt;/author&gt;&lt;author&gt;Hirschfeld, M.&lt;/author&gt;&lt;author&gt;Jaeger, M.&lt;/author&gt;&lt;author&gt;Denschlag, D.&lt;/author&gt;&lt;author&gt;Gitsch, G.&lt;/author&gt;&lt;author&gt;Jungbluth, A.&lt;/author&gt;&lt;author&gt;Stickeler, E.&lt;/author&gt;&lt;/authors&gt;&lt;/contributors&gt;&lt;auth-address&gt;Department of Obstetrics and Gynecology, University Hospital Freiburg, Freiburg 79106, Germany.&lt;/auth-address&gt;&lt;titles&gt;&lt;title&gt;Cancer testis antigens and NY-BR-1 expression in primary breast cancer: prognostic and therapeutic implications&lt;/title&gt;&lt;secondary-title&gt;BMC Cancer&lt;/secondary-title&gt;&lt;/titles&gt;&lt;periodical&gt;&lt;full-title&gt;BMC Cancer&lt;/full-title&gt;&lt;/periodical&gt;&lt;pages&gt;271&lt;/pages&gt;&lt;volume&gt;13&lt;/volume&gt;&lt;edition&gt;2013/06/05&lt;/edition&gt;&lt;keywords&gt;&lt;keyword&gt;Antigens, Neoplasm/analysis/*biosynthesis&lt;/keyword&gt;&lt;keyword&gt;Biomarkers, Tumor/*analysis&lt;/keyword&gt;&lt;keyword&gt;Breast Neoplasms/*metabolism/mortality/pathology&lt;/keyword&gt;&lt;keyword&gt;Disease-Free Survival&lt;/keyword&gt;&lt;keyword&gt;Female&lt;/keyword&gt;&lt;keyword&gt;Humans&lt;/keyword&gt;&lt;keyword&gt;Immunohistochemistry&lt;/keyword&gt;&lt;keyword&gt;Kaplan-Meier Estimate&lt;/keyword&gt;&lt;keyword&gt;Middle Aged&lt;/keyword&gt;&lt;keyword&gt;Prognosis&lt;/keyword&gt;&lt;keyword&gt;Proportional Hazards Models&lt;/keyword&gt;&lt;keyword&gt;Tissue Array Analysis&lt;/keyword&gt;&lt;/keywords&gt;&lt;dates&gt;&lt;year&gt;2013&lt;/year&gt;&lt;pub-dates&gt;&lt;date&gt;Jun 3&lt;/date&gt;&lt;/pub-dates&gt;&lt;/dates&gt;&lt;isbn&gt;1471-2407 (Electronic)&amp;#xD;1471-2407 (Linking)&lt;/isbn&gt;&lt;accession-num&gt;23731661&lt;/accession-num&gt;&lt;urls&gt;&lt;related-urls&gt;&lt;url&gt;https://www.ncbi.nlm.nih.gov/pubmed/23731661&lt;/url&gt;&lt;/related-urls&gt;&lt;/urls&gt;&lt;custom2&gt;PMC3700769&lt;/custom2&gt;&lt;electronic-resource-num&gt;10.1186/1471-2407-13-271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Pr="000B5C27">
              <w:rPr>
                <w:noProof/>
                <w:sz w:val="20"/>
              </w:rPr>
              <w:t>(</w:t>
            </w:r>
            <w:r w:rsidRPr="000B5C27">
              <w:rPr>
                <w:i/>
                <w:noProof/>
                <w:sz w:val="20"/>
              </w:rPr>
              <w:t>31</w:t>
            </w:r>
            <w:r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0B5C27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MAGE-A9</w:t>
            </w:r>
          </w:p>
        </w:tc>
        <w:tc>
          <w:tcPr>
            <w:tcW w:w="4284" w:type="dxa"/>
          </w:tcPr>
          <w:p w:rsidR="00EE0232" w:rsidRPr="000B5C27" w:rsidRDefault="00C37AB5">
            <w:pPr>
              <w:rPr>
                <w:sz w:val="20"/>
              </w:rPr>
            </w:pPr>
            <w:r w:rsidRPr="000B5C27">
              <w:rPr>
                <w:sz w:val="20"/>
              </w:rPr>
              <w:t>Melanoma</w:t>
            </w:r>
          </w:p>
          <w:p w:rsidR="00C37AB5" w:rsidRPr="000B5C27" w:rsidRDefault="00C37AB5">
            <w:pPr>
              <w:rPr>
                <w:sz w:val="20"/>
              </w:rPr>
            </w:pPr>
            <w:r w:rsidRPr="000B5C27">
              <w:rPr>
                <w:sz w:val="20"/>
              </w:rPr>
              <w:t>Bladder</w:t>
            </w:r>
          </w:p>
          <w:p w:rsidR="005C1ABC" w:rsidRPr="000B5C27" w:rsidRDefault="005C1ABC">
            <w:pPr>
              <w:rPr>
                <w:sz w:val="20"/>
              </w:rPr>
            </w:pPr>
            <w:r w:rsidRPr="000B5C27">
              <w:rPr>
                <w:sz w:val="20"/>
              </w:rPr>
              <w:t>RCC</w:t>
            </w:r>
          </w:p>
          <w:p w:rsidR="005C1ABC" w:rsidRPr="000B5C27" w:rsidRDefault="005C1ABC">
            <w:pPr>
              <w:rPr>
                <w:sz w:val="20"/>
              </w:rPr>
            </w:pPr>
            <w:r w:rsidRPr="000B5C27">
              <w:rPr>
                <w:sz w:val="20"/>
              </w:rPr>
              <w:t>HNSCC</w:t>
            </w:r>
          </w:p>
        </w:tc>
        <w:tc>
          <w:tcPr>
            <w:tcW w:w="3132" w:type="dxa"/>
          </w:tcPr>
          <w:p w:rsidR="00EE0232" w:rsidRPr="000B5C27" w:rsidRDefault="00C37AB5" w:rsidP="00C37AB5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6353A5" w:rsidRPr="000B5C27">
              <w:rPr>
                <w:sz w:val="20"/>
              </w:rPr>
              <w:instrText xml:space="preserve"> ADDIN EN.CITE &lt;EndNote&gt;&lt;Cite&gt;&lt;Author&gt;Ali&lt;/Author&gt;&lt;Year&gt;2012&lt;/Year&gt;&lt;RecNum&gt;1631&lt;/RecNum&gt;&lt;DisplayText&gt;(&lt;style face="italic"&gt;13&lt;/style&gt;)&lt;/DisplayText&gt;&lt;record&gt;&lt;rec-number&gt;1631&lt;/rec-number&gt;&lt;foreign-keys&gt;&lt;key app="EN" db-id="59v9drvxgvws0pepdfsprwruwxddt29ze29v" timestamp="1530606507"&gt;1631&lt;/key&gt;&lt;/foreign-keys&gt;&lt;ref-type name="Book"&gt;6&lt;/ref-type&gt;&lt;contributors&gt;&lt;authors&gt;&lt;author&gt;Ali, Z.&lt;/author&gt;&lt;author&gt;Fisher, R.&lt;/author&gt;&lt;author&gt;Larkin, J.&lt;/author&gt;&lt;/authors&gt;&lt;/contributors&gt;&lt;titles&gt;&lt;title&gt;Targeted therapeutics in melanoma&lt;/title&gt;&lt;/titles&gt;&lt;pages&gt;1663&lt;/pages&gt;&lt;volume&gt;107&lt;/volume&gt;&lt;dates&gt;&lt;year&gt;2012&lt;/year&gt;&lt;/dates&gt;&lt;urls&gt;&lt;/urls&gt;&lt;electronic-resource-num&gt;10.1038/bjc.2012.454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13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C37AB5" w:rsidRPr="000B5C27" w:rsidRDefault="00C37AB5" w:rsidP="00A60953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Bergeron&lt;/Author&gt;&lt;Year&gt;2009&lt;/Year&gt;&lt;RecNum&gt;44&lt;/RecNum&gt;&lt;DisplayText&gt;(&lt;style face="italic"&gt;32&lt;/style&gt;)&lt;/DisplayText&gt;&lt;record&gt;&lt;rec-number&gt;44&lt;/rec-number&gt;&lt;foreign-keys&gt;&lt;key app="EN" db-id="59v9drvxgvws0pepdfsprwruwxddt29ze29v" timestamp="1528115467"&gt;44&lt;/key&gt;&lt;key app="ENWeb" db-id=""&gt;0&lt;/key&gt;&lt;/foreign-keys&gt;&lt;ref-type name="Journal Article"&gt;17&lt;/ref-type&gt;&lt;contributors&gt;&lt;authors&gt;&lt;author&gt;Bergeron, A.&lt;/author&gt;&lt;author&gt;Picard, V.&lt;/author&gt;&lt;author&gt;LaRue, H.&lt;/author&gt;&lt;author&gt;Harel, F.&lt;/author&gt;&lt;author&gt;Hovington, H.&lt;/author&gt;&lt;author&gt;Lacombe, L.&lt;/author&gt;&lt;author&gt;Fradet, Y.&lt;/author&gt;&lt;/authors&gt;&lt;/contributors&gt;&lt;auth-address&gt;Centre de recherche en cancerologie de l&amp;apos;Universite Laval, L&amp;apos;Hotel-Dieu de Quebec, Centre Hospitalier Universitaire de Quebec, Quebec, Canada.&lt;/auth-address&gt;&lt;titles&gt;&lt;title&gt;High frequency of MAGE-A4 and MAGE-A9 expression in high-risk bladder cancer&lt;/title&gt;&lt;secondary-title&gt;Int J Cancer&lt;/secondary-title&gt;&lt;/titles&gt;&lt;periodical&gt;&lt;full-title&gt;Int J Cancer&lt;/full-title&gt;&lt;/periodical&gt;&lt;pages&gt;1365-71&lt;/pages&gt;&lt;volume&gt;125&lt;/volume&gt;&lt;number&gt;6&lt;/number&gt;&lt;edition&gt;2009/06/18&lt;/edition&gt;&lt;keywords&gt;&lt;keyword&gt;Antigens, Neoplasm/*metabolism&lt;/keyword&gt;&lt;keyword&gt;Cohort Studies&lt;/keyword&gt;&lt;keyword&gt;Humans&lt;/keyword&gt;&lt;keyword&gt;Lymphatic Metastasis&lt;/keyword&gt;&lt;keyword&gt;Muscle Neoplasms/*metabolism/pathology&lt;/keyword&gt;&lt;keyword&gt;Neoplasm Invasiveness&lt;/keyword&gt;&lt;keyword&gt;Neoplasm Proteins/*metabolism&lt;/keyword&gt;&lt;keyword&gt;Neoplasm Recurrence, Local/metabolism/pathology&lt;/keyword&gt;&lt;keyword&gt;Prognosis&lt;/keyword&gt;&lt;keyword&gt;Risk Factors&lt;/keyword&gt;&lt;keyword&gt;Survival Rate&lt;/keyword&gt;&lt;keyword&gt;Urinary Bladder Neoplasms/*metabolism/pathology&lt;/keyword&gt;&lt;/keywords&gt;&lt;dates&gt;&lt;year&gt;2009&lt;/year&gt;&lt;pub-dates&gt;&lt;date&gt;Sep 15&lt;/date&gt;&lt;/pub-dates&gt;&lt;/dates&gt;&lt;isbn&gt;1097-0215 (Electronic)&amp;#xD;0020-7136 (Linking)&lt;/isbn&gt;&lt;accession-num&gt;19533752&lt;/accession-num&gt;&lt;urls&gt;&lt;related-urls&gt;&lt;url&gt;https://www.ncbi.nlm.nih.gov/pubmed/19533752&lt;/url&gt;&lt;/related-urls&gt;&lt;/urls&gt;&lt;electronic-resource-num&gt;10.1002/ijc.24503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32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5C1ABC" w:rsidRPr="000B5C27" w:rsidRDefault="005C1ABC" w:rsidP="005C1ABC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IYXRpYm9nbHU8L0F1dGhvcj48WWVhcj4yMDEzPC9ZZWFy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IYXRpYm9nbHU8L0F1dGhvcj48WWVhcj4yMDEzPC9ZZWFy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33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5C1ABC" w:rsidRPr="000B5C27" w:rsidRDefault="005C1ABC" w:rsidP="005A6ACF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Meyer&lt;/Author&gt;&lt;Year&gt;2018&lt;/Year&gt;&lt;RecNum&gt;1686&lt;/RecNum&gt;&lt;DisplayText&gt;(&lt;style face="italic"&gt;34&lt;/style&gt;)&lt;/DisplayText&gt;&lt;record&gt;&lt;rec-number&gt;1686&lt;/rec-number&gt;&lt;foreign-keys&gt;&lt;key app="EN" db-id="59v9drvxgvws0pepdfsprwruwxddt29ze29v" timestamp="1530703184"&gt;1686&lt;/key&gt;&lt;/foreign-keys&gt;&lt;ref-type name="Journal Article"&gt;17&lt;/ref-type&gt;&lt;contributors&gt;&lt;authors&gt;&lt;author&gt;Meyer, Till J.&lt;/author&gt;&lt;author&gt;Hartmann, Stefan&lt;/author&gt;&lt;author&gt;Wohlleben, Gisela&lt;/author&gt;&lt;author&gt;Brisam, Muna&lt;/author&gt;&lt;author&gt;Seher, Axel&lt;/author&gt;&lt;author&gt;Kübler, Alexander C.&lt;/author&gt;&lt;author&gt;Polat, Bülent&lt;/author&gt;&lt;author&gt;Müller-Richter, Urs D. A.&lt;/author&gt;&lt;/authors&gt;&lt;/contributors&gt;&lt;titles&gt;&lt;title&gt;MAGE-A9 in head and neck cancer: Prognostic value and preclinical findings in the context of irradiation&lt;/title&gt;&lt;secondary-title&gt;Molecular and Clinical Oncology&lt;/secondary-title&gt;&lt;/titles&gt;&lt;periodical&gt;&lt;full-title&gt;Molecular and Clinical Oncology&lt;/full-title&gt;&lt;/periodical&gt;&lt;pages&gt;513-519&lt;/pages&gt;&lt;volume&gt;8&lt;/volume&gt;&lt;number&gt;3&lt;/number&gt;&lt;dates&gt;&lt;year&gt;2018&lt;/year&gt;&lt;pub-dates&gt;&lt;date&gt;01/19&amp;#xD;09/14/received&amp;#xD;12/08/accepted&lt;/date&gt;&lt;/pub-dates&gt;&lt;/dates&gt;&lt;publisher&gt;D.A. Spandidos&lt;/publisher&gt;&lt;isbn&gt;2049-9450&amp;#xD;2049-9469&lt;/isbn&gt;&lt;accession-num&gt;PMC5844004&lt;/accession-num&gt;&lt;urls&gt;&lt;related-urls&gt;&lt;url&gt;http://www.ncbi.nlm.nih.gov/pmc/articles/PMC5844004/&lt;/url&gt;&lt;/related-urls&gt;&lt;/urls&gt;&lt;electronic-resource-num&gt;10.3892/mco.2018.1558&lt;/electronic-resource-num&gt;&lt;remote-database-name&gt;PMC&lt;/remote-database-name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34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EE0232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SCP-1</w:t>
            </w:r>
          </w:p>
        </w:tc>
        <w:tc>
          <w:tcPr>
            <w:tcW w:w="4284" w:type="dxa"/>
          </w:tcPr>
          <w:p w:rsidR="00EE0232" w:rsidRPr="000B5C27" w:rsidRDefault="00D40FEE">
            <w:pPr>
              <w:rPr>
                <w:sz w:val="20"/>
              </w:rPr>
            </w:pPr>
            <w:r w:rsidRPr="000B5C27">
              <w:rPr>
                <w:sz w:val="20"/>
              </w:rPr>
              <w:t>Melanoma</w:t>
            </w:r>
          </w:p>
          <w:p w:rsidR="00B712B2" w:rsidRPr="000B5C27" w:rsidRDefault="00B712B2">
            <w:pPr>
              <w:rPr>
                <w:sz w:val="20"/>
              </w:rPr>
            </w:pPr>
            <w:r w:rsidRPr="000B5C27">
              <w:rPr>
                <w:sz w:val="20"/>
              </w:rPr>
              <w:t>Lung</w:t>
            </w:r>
            <w:r w:rsidR="005A6ACF" w:rsidRPr="000B5C27">
              <w:rPr>
                <w:sz w:val="20"/>
              </w:rPr>
              <w:t>(NSCLC)</w:t>
            </w:r>
          </w:p>
          <w:p w:rsidR="00B712B2" w:rsidRPr="000B5C27" w:rsidRDefault="00B712B2">
            <w:pPr>
              <w:rPr>
                <w:sz w:val="20"/>
              </w:rPr>
            </w:pPr>
            <w:r w:rsidRPr="000B5C27">
              <w:rPr>
                <w:sz w:val="20"/>
              </w:rPr>
              <w:t>CRC</w:t>
            </w:r>
          </w:p>
          <w:p w:rsidR="00B712B2" w:rsidRPr="000B5C27" w:rsidRDefault="00B712B2">
            <w:pPr>
              <w:rPr>
                <w:sz w:val="20"/>
              </w:rPr>
            </w:pPr>
            <w:r w:rsidRPr="000B5C27">
              <w:rPr>
                <w:sz w:val="20"/>
              </w:rPr>
              <w:t>Bladder</w:t>
            </w:r>
          </w:p>
          <w:p w:rsidR="00B712B2" w:rsidRPr="000B5C27" w:rsidRDefault="00B712B2">
            <w:pPr>
              <w:rPr>
                <w:sz w:val="20"/>
              </w:rPr>
            </w:pPr>
            <w:r w:rsidRPr="000B5C27">
              <w:rPr>
                <w:sz w:val="20"/>
              </w:rPr>
              <w:t>Glioma</w:t>
            </w:r>
          </w:p>
          <w:p w:rsidR="005C1ABC" w:rsidRPr="000B5C27" w:rsidRDefault="005C1ABC">
            <w:pPr>
              <w:rPr>
                <w:sz w:val="20"/>
              </w:rPr>
            </w:pPr>
            <w:r w:rsidRPr="000B5C27">
              <w:rPr>
                <w:sz w:val="20"/>
              </w:rPr>
              <w:t>HNSCC</w:t>
            </w:r>
          </w:p>
        </w:tc>
        <w:tc>
          <w:tcPr>
            <w:tcW w:w="3132" w:type="dxa"/>
          </w:tcPr>
          <w:p w:rsidR="00EE0232" w:rsidRPr="000B5C27" w:rsidRDefault="00D40FEE" w:rsidP="00D40FEE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Tureci&lt;/Author&gt;&lt;Year&gt;1998&lt;/Year&gt;&lt;RecNum&gt;661&lt;/RecNum&gt;&lt;DisplayText&gt;(&lt;style face="italic"&gt;35&lt;/style&gt;)&lt;/DisplayText&gt;&lt;record&gt;&lt;rec-number&gt;661&lt;/rec-number&gt;&lt;foreign-keys&gt;&lt;key app="EN" db-id="59v9drvxgvws0pepdfsprwruwxddt29ze29v" timestamp="1528117693"&gt;661&lt;/key&gt;&lt;key app="ENWeb" db-id=""&gt;0&lt;/key&gt;&lt;/foreign-keys&gt;&lt;ref-type name="Journal Article"&gt;17&lt;/ref-type&gt;&lt;contributors&gt;&lt;authors&gt;&lt;author&gt;Tureci, O.&lt;/author&gt;&lt;author&gt;Sahin, U.&lt;/author&gt;&lt;author&gt;Zwick, C.&lt;/author&gt;&lt;author&gt;Koslowski, M.&lt;/author&gt;&lt;author&gt;Seitz, G.&lt;/author&gt;&lt;author&gt;Pfreundschuh, M.&lt;/author&gt;&lt;/authors&gt;&lt;/contributors&gt;&lt;titles&gt;&lt;title&gt;Identification of a meiosis-specific protein as a member of the class of cancer/testis antigens&lt;/title&gt;&lt;secondary-title&gt;Proceedings of the National Academy of Sciences&lt;/secondary-title&gt;&lt;/titles&gt;&lt;periodical&gt;&lt;full-title&gt;Proceedings of the National Academy of Sciences&lt;/full-title&gt;&lt;/periodical&gt;&lt;pages&gt;5211-5216&lt;/pages&gt;&lt;volume&gt;95&lt;/volume&gt;&lt;number&gt;9&lt;/number&gt;&lt;section&gt;5211&lt;/section&gt;&lt;dates&gt;&lt;year&gt;1998&lt;/year&gt;&lt;/dates&gt;&lt;isbn&gt;0027-8424&amp;#xD;1091-6490&lt;/isbn&gt;&lt;urls&gt;&lt;/urls&gt;&lt;electronic-resource-num&gt;10.1073/pnas.95.9.5211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35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B712B2" w:rsidRPr="000B5C27" w:rsidRDefault="00B712B2" w:rsidP="00B712B2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Sahin&lt;/Author&gt;&lt;Year&gt;2000&lt;/Year&gt;&lt;RecNum&gt;1640&lt;/RecNum&gt;&lt;DisplayText&gt;(&lt;style face="italic"&gt;36&lt;/style&gt;)&lt;/DisplayText&gt;&lt;record&gt;&lt;rec-number&gt;1640&lt;/rec-number&gt;&lt;foreign-keys&gt;&lt;key app="EN" db-id="59v9drvxgvws0pepdfsprwruwxddt29ze29v" timestamp="1530609061"&gt;1640&lt;/key&gt;&lt;/foreign-keys&gt;&lt;ref-type name="Journal Article"&gt;17&lt;/ref-type&gt;&lt;contributors&gt;&lt;authors&gt;&lt;author&gt;Sahin, Ugur&lt;/author&gt;&lt;author&gt;Koslowski, Michael&lt;/author&gt;&lt;author&gt;Türeci, Özlem&lt;/author&gt;&lt;author&gt;Eberle, Thomas&lt;/author&gt;&lt;author&gt;Zwick, Carsten&lt;/author&gt;&lt;author&gt;Romeike, Bernd&lt;/author&gt;&lt;author&gt;Moringlane, Jean-Richard&lt;/author&gt;&lt;author&gt;Schwechheimer, Karl&lt;/author&gt;&lt;author&gt;Feiden, Wolfgang&lt;/author&gt;&lt;author&gt;Pfreundschuh, Michael&lt;/author&gt;&lt;/authors&gt;&lt;/contributors&gt;&lt;titles&gt;&lt;title&gt;Expression of Cancer Testis Genes in Human Brain Tumors&lt;/title&gt;&lt;secondary-title&gt;Clinical Cancer Research&lt;/secondary-title&gt;&lt;/titles&gt;&lt;periodical&gt;&lt;full-title&gt;Clinical Cancer Research&lt;/full-title&gt;&lt;/periodical&gt;&lt;pages&gt;3916-3922&lt;/pages&gt;&lt;volume&gt;6&lt;/volume&gt;&lt;number&gt;10&lt;/number&gt;&lt;dates&gt;&lt;year&gt;2000&lt;/year&gt;&lt;/dates&gt;&lt;urls&gt;&lt;related-urls&gt;&lt;url&gt;http://clincancerres.aacrjournals.org/content/clincanres/6/10/3916.full.pdf&lt;/url&gt;&lt;/related-urls&gt;&lt;/urls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36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B712B2" w:rsidRPr="000B5C27" w:rsidRDefault="00B712B2" w:rsidP="00B712B2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DaGVuPC9BdXRob3I+PFllYXI+MjAxMDwvWWVhcj48UmVj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</w:fldData>
              </w:fldChar>
            </w:r>
            <w:r w:rsidR="006353A5" w:rsidRPr="000B5C27">
              <w:rPr>
                <w:sz w:val="20"/>
              </w:rPr>
              <w:instrText xml:space="preserve"> ADDIN EN.CITE </w:instrText>
            </w:r>
            <w:r w:rsidR="006353A5" w:rsidRPr="000B5C27">
              <w:rPr>
                <w:sz w:val="20"/>
              </w:rPr>
              <w:fldChar w:fldCharType="begin">
                <w:fldData xml:space="preserve">PEVuZE5vdGU+PENpdGU+PEF1dGhvcj5DaGVuPC9BdXRob3I+PFllYXI+MjAxMDwvWWVhcj48UmVj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</w:fldData>
              </w:fldChar>
            </w:r>
            <w:r w:rsidR="006353A5" w:rsidRPr="000B5C27">
              <w:rPr>
                <w:sz w:val="20"/>
              </w:rPr>
              <w:instrText xml:space="preserve"> ADDIN EN.CITE.DATA </w:instrText>
            </w:r>
            <w:r w:rsidR="006353A5" w:rsidRPr="000B5C27">
              <w:rPr>
                <w:sz w:val="20"/>
              </w:rPr>
            </w:r>
            <w:r w:rsidR="006353A5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15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B712B2" w:rsidRPr="000B5C27" w:rsidRDefault="00B712B2" w:rsidP="00B712B2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Fradet&lt;/Author&gt;&lt;Year&gt;2006&lt;/Year&gt;&lt;RecNum&gt;1642&lt;/RecNum&gt;&lt;DisplayText&gt;(&lt;style face="italic"&gt;37&lt;/style&gt;)&lt;/DisplayText&gt;&lt;record&gt;&lt;rec-number&gt;1642&lt;/rec-number&gt;&lt;foreign-keys&gt;&lt;key app="EN" db-id="59v9drvxgvws0pepdfsprwruwxddt29ze29v" timestamp="1530609391"&gt;1642&lt;/key&gt;&lt;/foreign-keys&gt;&lt;ref-type name="Book"&gt;6&lt;/ref-type&gt;&lt;contributors&gt;&lt;authors&gt;&lt;author&gt;Fradet, Yves&lt;/author&gt;&lt;author&gt;Picard, Valérie&lt;/author&gt;&lt;author&gt;Bergeron, Alain&lt;/author&gt;&lt;author&gt;Larue, Hélène&lt;/author&gt;&lt;/authors&gt;&lt;/contributors&gt;&lt;titles&gt;&lt;title&gt;Cancer-testis antigen expression in bladder cancer&lt;/title&gt;&lt;/titles&gt;&lt;pages&gt;421-8&lt;/pages&gt;&lt;volume&gt;16&lt;/volume&gt;&lt;dates&gt;&lt;year&gt;2006&lt;/year&gt;&lt;/dates&gt;&lt;urls&gt;&lt;/urls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37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B712B2" w:rsidRPr="000B5C27" w:rsidRDefault="00B712B2" w:rsidP="005C1ABC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Lee&lt;/Author&gt;&lt;Year&gt;2008&lt;/Year&gt;&lt;RecNum&gt;1643&lt;/RecNum&gt;&lt;DisplayText&gt;(&lt;style face="italic"&gt;38&lt;/style&gt;)&lt;/DisplayText&gt;&lt;record&gt;&lt;rec-number&gt;1643&lt;/rec-number&gt;&lt;foreign-keys&gt;&lt;key app="EN" db-id="59v9drvxgvws0pepdfsprwruwxddt29ze29v" timestamp="1530609515"&gt;1643&lt;/key&gt;&lt;/foreign-keys&gt;&lt;ref-type name="Journal Article"&gt;17&lt;/ref-type&gt;&lt;contributors&gt;&lt;authors&gt;&lt;author&gt;Lee, Myoung-Hee&lt;/author&gt;&lt;author&gt;Son, Eun-Ik&lt;/author&gt;&lt;author&gt;Kim, Ealmaan&lt;/author&gt;&lt;author&gt;Kim, In-Soo&lt;/author&gt;&lt;author&gt;Yim, Man-Bin&lt;/author&gt;&lt;author&gt;Kim, Sang-Pyo&lt;/author&gt;&lt;/authors&gt;&lt;/contributors&gt;&lt;titles&gt;&lt;title&gt;Expression of Cancer-Testis Genes in Brain Tumors&lt;/title&gt;&lt;secondary-title&gt;Journal of Korean Neurosurgical Society&lt;/secondary-title&gt;&lt;/titles&gt;&lt;periodical&gt;&lt;full-title&gt;Journal of Korean Neurosurgical Society&lt;/full-title&gt;&lt;/periodical&gt;&lt;pages&gt;190-193&lt;/pages&gt;&lt;volume&gt;43&lt;/volume&gt;&lt;number&gt;4&lt;/number&gt;&lt;dates&gt;&lt;year&gt;2008&lt;/year&gt;&lt;pub-dates&gt;&lt;date&gt;04/20&amp;#xD;01/07/received&amp;#xD;04/07/accepted&lt;/date&gt;&lt;/pub-dates&gt;&lt;/dates&gt;&lt;publisher&gt;The Korean Neurosurgical Society&lt;/publisher&gt;&lt;isbn&gt;2005-3711&amp;#xD;1598-7876&lt;/isbn&gt;&lt;accession-num&gt;PMC2588259&lt;/accession-num&gt;&lt;urls&gt;&lt;related-urls&gt;&lt;url&gt;http://www.ncbi.nlm.nih.gov/pmc/articles/PMC2588259/&lt;/url&gt;&lt;/related-urls&gt;&lt;/urls&gt;&lt;electronic-resource-num&gt;10.3340/jkns.2008.43.4.190&lt;/electronic-resource-num&gt;&lt;remote-database-name&gt;PMC&lt;/remote-database-name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38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5C1ABC" w:rsidRPr="000B5C27" w:rsidRDefault="005C1ABC" w:rsidP="00B03D86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B03D86" w:rsidRPr="000B5C27">
              <w:rPr>
                <w:sz w:val="20"/>
              </w:rPr>
              <w:instrText xml:space="preserve"> ADDIN EN.CITE &lt;EndNote&gt;&lt;Cite&gt;&lt;Author&gt;Atanackovic&lt;/Author&gt;&lt;Year&gt;2006&lt;/Year&gt;&lt;RecNum&gt;1684&lt;/RecNum&gt;&lt;DisplayText&gt;(&lt;style face="italic"&gt;30&lt;/style&gt;)&lt;/DisplayText&gt;&lt;record&gt;&lt;rec-number&gt;1684&lt;/rec-number&gt;&lt;foreign-keys&gt;&lt;key app="EN" db-id="59v9drvxgvws0pepdfsprwruwxddt29ze29v" timestamp="1530701909"&gt;1684&lt;/key&gt;&lt;/foreign-keys&gt;&lt;ref-type name="Journal Article"&gt;17&lt;/ref-type&gt;&lt;contributors&gt;&lt;authors&gt;&lt;author&gt;Atanackovic, Djordje&lt;/author&gt;&lt;author&gt;Blum, Inga&lt;/author&gt;&lt;author&gt;Cao, Yanran&lt;/author&gt;&lt;author&gt;Wenzel, Sören&lt;/author&gt;&lt;author&gt;Bartels, Katrin&lt;/author&gt;&lt;author&gt;Faltz, Christiane&lt;/author&gt;&lt;author&gt;Hossfeld, Dieter Kurt&lt;/author&gt;&lt;author&gt;Hegewisch-Becker, Susanna&lt;/author&gt;&lt;author&gt;Bokemeyer, Carsten&lt;/author&gt;&lt;author&gt;Leuwer, Rudolf&lt;/author&gt;&lt;/authors&gt;&lt;/contributors&gt;&lt;titles&gt;&lt;title&gt;Expression of cancer-testis antigens as possible targets for antigen-specific immunotherapy in head and neck squamous cell carcinoma&lt;/title&gt;&lt;secondary-title&gt;Cancer Biology &amp;amp; Therapy&lt;/secondary-title&gt;&lt;/titles&gt;&lt;periodical&gt;&lt;full-title&gt;Cancer Biology &amp;amp; Therapy&lt;/full-title&gt;&lt;/periodical&gt;&lt;pages&gt;1218-1225&lt;/pages&gt;&lt;volume&gt;5&lt;/volume&gt;&lt;number&gt;9&lt;/number&gt;&lt;dates&gt;&lt;year&gt;2006&lt;/year&gt;&lt;pub-dates&gt;&lt;date&gt;2006/09/01&lt;/date&gt;&lt;/pub-dates&gt;&lt;/dates&gt;&lt;publisher&gt;Taylor &amp;amp; Francis&lt;/publisher&gt;&lt;isbn&gt;1538-4047&lt;/isbn&gt;&lt;urls&gt;&lt;related-urls&gt;&lt;url&gt;https://doi.org/10.4161/cbt.5.9.3174&lt;/url&gt;&lt;/related-urls&gt;&lt;/urls&gt;&lt;electronic-resource-num&gt;10.4161/cbt.5.9.3174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B03D86" w:rsidRPr="000B5C27">
              <w:rPr>
                <w:noProof/>
                <w:sz w:val="20"/>
              </w:rPr>
              <w:t>(</w:t>
            </w:r>
            <w:r w:rsidR="00B03D86" w:rsidRPr="000B5C27">
              <w:rPr>
                <w:i/>
                <w:noProof/>
                <w:sz w:val="20"/>
              </w:rPr>
              <w:t>30</w:t>
            </w:r>
            <w:r w:rsidR="00B03D86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0B5C27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MAGE-A1</w:t>
            </w:r>
            <w:r w:rsidR="00C37AB5" w:rsidRPr="000B5C27">
              <w:rPr>
                <w:sz w:val="20"/>
              </w:rPr>
              <w:t>2</w:t>
            </w:r>
          </w:p>
        </w:tc>
        <w:tc>
          <w:tcPr>
            <w:tcW w:w="4284" w:type="dxa"/>
          </w:tcPr>
          <w:p w:rsidR="00EE0232" w:rsidRPr="000B5C27" w:rsidRDefault="002212B7">
            <w:pPr>
              <w:rPr>
                <w:sz w:val="20"/>
              </w:rPr>
            </w:pPr>
            <w:r w:rsidRPr="000B5C27">
              <w:rPr>
                <w:sz w:val="20"/>
              </w:rPr>
              <w:t>Melanoma</w:t>
            </w:r>
          </w:p>
          <w:p w:rsidR="002212B7" w:rsidRPr="000B5C27" w:rsidRDefault="002212B7">
            <w:pPr>
              <w:rPr>
                <w:sz w:val="20"/>
              </w:rPr>
            </w:pPr>
            <w:r w:rsidRPr="000B5C27">
              <w:rPr>
                <w:sz w:val="20"/>
              </w:rPr>
              <w:t>Bladder</w:t>
            </w:r>
          </w:p>
          <w:p w:rsidR="00B03D86" w:rsidRPr="000B5C27" w:rsidRDefault="00B03D86">
            <w:pPr>
              <w:rPr>
                <w:sz w:val="20"/>
              </w:rPr>
            </w:pPr>
            <w:r w:rsidRPr="000B5C27">
              <w:rPr>
                <w:sz w:val="20"/>
              </w:rPr>
              <w:t>Glioma</w:t>
            </w:r>
          </w:p>
          <w:p w:rsidR="005C1ABC" w:rsidRPr="000B5C27" w:rsidRDefault="005C1ABC">
            <w:pPr>
              <w:rPr>
                <w:sz w:val="20"/>
              </w:rPr>
            </w:pPr>
            <w:r w:rsidRPr="000B5C27">
              <w:rPr>
                <w:sz w:val="20"/>
              </w:rPr>
              <w:t>HNSCC</w:t>
            </w:r>
          </w:p>
          <w:p w:rsidR="007404E2" w:rsidRPr="000B5C27" w:rsidRDefault="007404E2">
            <w:pPr>
              <w:rPr>
                <w:sz w:val="20"/>
              </w:rPr>
            </w:pPr>
            <w:r w:rsidRPr="000B5C27">
              <w:rPr>
                <w:sz w:val="20"/>
              </w:rPr>
              <w:t>RCC</w:t>
            </w:r>
          </w:p>
        </w:tc>
        <w:tc>
          <w:tcPr>
            <w:tcW w:w="3132" w:type="dxa"/>
          </w:tcPr>
          <w:p w:rsidR="00EE0232" w:rsidRPr="000B5C27" w:rsidRDefault="002212B7" w:rsidP="002212B7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6353A5" w:rsidRPr="000B5C27">
              <w:rPr>
                <w:sz w:val="20"/>
              </w:rPr>
              <w:instrText xml:space="preserve"> ADDIN EN.CITE &lt;EndNote&gt;&lt;Cite&gt;&lt;Author&gt;Ali&lt;/Author&gt;&lt;Year&gt;2012&lt;/Year&gt;&lt;RecNum&gt;1631&lt;/RecNum&gt;&lt;DisplayText&gt;(&lt;style face="italic"&gt;13&lt;/style&gt;)&lt;/DisplayText&gt;&lt;record&gt;&lt;rec-number&gt;1631&lt;/rec-number&gt;&lt;foreign-keys&gt;&lt;key app="EN" db-id="59v9drvxgvws0pepdfsprwruwxddt29ze29v" timestamp="1530606507"&gt;1631&lt;/key&gt;&lt;/foreign-keys&gt;&lt;ref-type name="Book"&gt;6&lt;/ref-type&gt;&lt;contributors&gt;&lt;authors&gt;&lt;author&gt;Ali, Z.&lt;/author&gt;&lt;author&gt;Fisher, R.&lt;/author&gt;&lt;author&gt;Larkin, J.&lt;/author&gt;&lt;/authors&gt;&lt;/contributors&gt;&lt;titles&gt;&lt;title&gt;Targeted therapeutics in melanoma&lt;/title&gt;&lt;/titles&gt;&lt;pages&gt;1663&lt;/pages&gt;&lt;volume&gt;107&lt;/volume&gt;&lt;dates&gt;&lt;year&gt;2012&lt;/year&gt;&lt;/dates&gt;&lt;urls&gt;&lt;/urls&gt;&lt;electronic-resource-num&gt;10.1038/bjc.2012.454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13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2212B7" w:rsidRPr="000B5C27" w:rsidRDefault="002212B7" w:rsidP="005C1ABC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IZWlkZWNrZXI8L0F1dGhvcj48WWVhcj4yMDAwPC9ZZWFy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==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IZWlkZWNrZXI8L0F1dGhvcj48WWVhcj4yMDAwPC9ZZWFy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==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39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B03D86" w:rsidRPr="000B5C27" w:rsidRDefault="00B03D86" w:rsidP="005C1ABC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Ba2l5YW1hPC9BdXRob3I+PFllYXI+MjAxNDwvWWVhcj48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</w:fldData>
              </w:fldChar>
            </w:r>
            <w:r w:rsidRPr="000B5C27">
              <w:rPr>
                <w:sz w:val="20"/>
              </w:rPr>
              <w:instrText xml:space="preserve"> ADDIN EN.CITE </w:instrText>
            </w:r>
            <w:r w:rsidRPr="000B5C27">
              <w:rPr>
                <w:sz w:val="20"/>
              </w:rPr>
              <w:fldChar w:fldCharType="begin">
                <w:fldData xml:space="preserve">PEVuZE5vdGU+PENpdGU+PEF1dGhvcj5Ba2l5YW1hPC9BdXRob3I+PFllYXI+MjAxNDwvWWVhcj48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</w:fldData>
              </w:fldChar>
            </w:r>
            <w:r w:rsidRPr="000B5C27">
              <w:rPr>
                <w:sz w:val="20"/>
              </w:rPr>
              <w:instrText xml:space="preserve"> ADDIN EN.CITE.DATA </w:instrText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Pr="000B5C27">
              <w:rPr>
                <w:noProof/>
                <w:sz w:val="20"/>
              </w:rPr>
              <w:t>(</w:t>
            </w:r>
            <w:r w:rsidRPr="000B5C27">
              <w:rPr>
                <w:i/>
                <w:noProof/>
                <w:sz w:val="20"/>
              </w:rPr>
              <w:t>25</w:t>
            </w:r>
            <w:r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5C1ABC" w:rsidRPr="000B5C27" w:rsidRDefault="005C1ABC" w:rsidP="005C1ABC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aYW11bmVyPC9BdXRob3I+PFllYXI+MjAxNTwvWWVhcj48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aYW11bmVyPC9BdXRob3I+PFllYXI+MjAxNTwvWWVhcj48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40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7404E2" w:rsidRPr="000B5C27" w:rsidRDefault="007404E2" w:rsidP="005A6ACF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Yin&lt;/Author&gt;&lt;Year&gt;2014&lt;/Year&gt;&lt;RecNum&gt;1688&lt;/RecNum&gt;&lt;DisplayText&gt;(&lt;style face="italic"&gt;41&lt;/style&gt;)&lt;/DisplayText&gt;&lt;record&gt;&lt;rec-number&gt;1688&lt;/rec-number&gt;&lt;foreign-keys&gt;&lt;key app="EN" db-id="59v9drvxgvws0pepdfsprwruwxddt29ze29v" timestamp="1530703814"&gt;1688&lt;/key&gt;&lt;/foreign-keys&gt;&lt;ref-type name="Journal Article"&gt;17&lt;/ref-type&gt;&lt;contributors&gt;&lt;authors&gt;&lt;author&gt;Yin, Bo&lt;/author&gt;&lt;author&gt;Zeng, Yu&lt;/author&gt;&lt;author&gt;Wang, Xiaosong&lt;/author&gt;&lt;author&gt;Liu, Gang&lt;/author&gt;&lt;author&gt;Zhang, Mo&lt;/author&gt;&lt;author&gt;Song, Yongsheng&lt;/author&gt;&lt;/authors&gt;&lt;/contributors&gt;&lt;titles&gt;&lt;title&gt;Expression and clinical significance of cancer-testis genes in clear cell renal cell carcinoma&lt;/title&gt;&lt;secondary-title&gt;International Journal of Clinical and Experimental Pathology&lt;/secondary-title&gt;&lt;/titles&gt;&lt;periodical&gt;&lt;full-title&gt;International Journal of Clinical and Experimental Pathology&lt;/full-title&gt;&lt;/periodical&gt;&lt;pages&gt;4112-4119&lt;/pages&gt;&lt;volume&gt;7&lt;/volume&gt;&lt;number&gt;7&lt;/number&gt;&lt;dates&gt;&lt;year&gt;2014&lt;/year&gt;&lt;pub-dates&gt;&lt;date&gt;06/15&amp;#xD;05/06/received&amp;#xD;06/25/accepted&lt;/date&gt;&lt;/pub-dates&gt;&lt;/dates&gt;&lt;publisher&gt;e-Century Publishing Corporation&lt;/publisher&gt;&lt;isbn&gt;1936-2625&lt;/isbn&gt;&lt;accession-num&gt;PMC4129025&lt;/accession-num&gt;&lt;urls&gt;&lt;related-urls&gt;&lt;url&gt;http://www.ncbi.nlm.nih.gov/pmc/articles/PMC4129025/&lt;/url&gt;&lt;/related-urls&gt;&lt;/urls&gt;&lt;remote-database-name&gt;PMC&lt;/remote-database-name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41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EE0232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lastRenderedPageBreak/>
              <w:t>MAGE-A10</w:t>
            </w:r>
          </w:p>
        </w:tc>
        <w:tc>
          <w:tcPr>
            <w:tcW w:w="4284" w:type="dxa"/>
          </w:tcPr>
          <w:p w:rsidR="00EE0232" w:rsidRPr="000B5C27" w:rsidRDefault="002212B7">
            <w:pPr>
              <w:rPr>
                <w:sz w:val="20"/>
              </w:rPr>
            </w:pPr>
            <w:r w:rsidRPr="000B5C27">
              <w:rPr>
                <w:sz w:val="20"/>
              </w:rPr>
              <w:t>Melanoma</w:t>
            </w:r>
          </w:p>
          <w:p w:rsidR="0052203A" w:rsidRPr="000B5C27" w:rsidRDefault="0052203A">
            <w:pPr>
              <w:rPr>
                <w:sz w:val="20"/>
              </w:rPr>
            </w:pPr>
            <w:r w:rsidRPr="000B5C27">
              <w:rPr>
                <w:sz w:val="20"/>
              </w:rPr>
              <w:t>CRC</w:t>
            </w:r>
          </w:p>
          <w:p w:rsidR="0052203A" w:rsidRPr="000B5C27" w:rsidRDefault="0052203A">
            <w:pPr>
              <w:rPr>
                <w:sz w:val="20"/>
              </w:rPr>
            </w:pPr>
            <w:r w:rsidRPr="000B5C27">
              <w:rPr>
                <w:sz w:val="20"/>
              </w:rPr>
              <w:t>Bladder</w:t>
            </w:r>
          </w:p>
          <w:p w:rsidR="0052203A" w:rsidRPr="000B5C27" w:rsidRDefault="0052203A">
            <w:pPr>
              <w:rPr>
                <w:sz w:val="20"/>
              </w:rPr>
            </w:pPr>
            <w:r w:rsidRPr="000B5C27">
              <w:rPr>
                <w:sz w:val="20"/>
              </w:rPr>
              <w:t>Glioma</w:t>
            </w:r>
          </w:p>
          <w:p w:rsidR="00491B7C" w:rsidRPr="000B5C27" w:rsidRDefault="00491B7C">
            <w:pPr>
              <w:rPr>
                <w:sz w:val="20"/>
              </w:rPr>
            </w:pPr>
            <w:r w:rsidRPr="000B5C27">
              <w:rPr>
                <w:sz w:val="20"/>
              </w:rPr>
              <w:t>HNSCC</w:t>
            </w:r>
          </w:p>
        </w:tc>
        <w:tc>
          <w:tcPr>
            <w:tcW w:w="3132" w:type="dxa"/>
          </w:tcPr>
          <w:p w:rsidR="00EE0232" w:rsidRPr="000B5C27" w:rsidRDefault="002212B7" w:rsidP="002212B7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6353A5" w:rsidRPr="000B5C27">
              <w:rPr>
                <w:sz w:val="20"/>
              </w:rPr>
              <w:instrText xml:space="preserve"> ADDIN EN.CITE &lt;EndNote&gt;&lt;Cite&gt;&lt;Author&gt;Ali&lt;/Author&gt;&lt;Year&gt;2012&lt;/Year&gt;&lt;RecNum&gt;1631&lt;/RecNum&gt;&lt;DisplayText&gt;(&lt;style face="italic"&gt;13&lt;/style&gt;)&lt;/DisplayText&gt;&lt;record&gt;&lt;rec-number&gt;1631&lt;/rec-number&gt;&lt;foreign-keys&gt;&lt;key app="EN" db-id="59v9drvxgvws0pepdfsprwruwxddt29ze29v" timestamp="1530606507"&gt;1631&lt;/key&gt;&lt;/foreign-keys&gt;&lt;ref-type name="Book"&gt;6&lt;/ref-type&gt;&lt;contributors&gt;&lt;authors&gt;&lt;author&gt;Ali, Z.&lt;/author&gt;&lt;author&gt;Fisher, R.&lt;/author&gt;&lt;author&gt;Larkin, J.&lt;/author&gt;&lt;/authors&gt;&lt;/contributors&gt;&lt;titles&gt;&lt;title&gt;Targeted therapeutics in melanoma&lt;/title&gt;&lt;/titles&gt;&lt;pages&gt;1663&lt;/pages&gt;&lt;volume&gt;107&lt;/volume&gt;&lt;dates&gt;&lt;year&gt;2012&lt;/year&gt;&lt;/dates&gt;&lt;urls&gt;&lt;/urls&gt;&lt;electronic-resource-num&gt;10.1038/bjc.2012.454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13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52203A" w:rsidRPr="000B5C27" w:rsidRDefault="0052203A" w:rsidP="0052203A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BbHZlczwvQXV0aG9yPjxZZWFyPjIwMDc8L1llYXI+PFJl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BbHZlczwvQXV0aG9yPjxZZWFyPjIwMDc8L1llYXI+PFJl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42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52203A" w:rsidRPr="000B5C27" w:rsidRDefault="0052203A" w:rsidP="0052203A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Mengus&lt;/Author&gt;&lt;Year&gt;2013&lt;/Year&gt;&lt;RecNum&gt;401&lt;/RecNum&gt;&lt;DisplayText&gt;(&lt;style face="italic"&gt;43&lt;/style&gt;)&lt;/DisplayText&gt;&lt;record&gt;&lt;rec-number&gt;401&lt;/rec-number&gt;&lt;foreign-keys&gt;&lt;key app="EN" db-id="59v9drvxgvws0pepdfsprwruwxddt29ze29v" timestamp="1528116755"&gt;401&lt;/key&gt;&lt;key app="ENWeb" db-id=""&gt;0&lt;/key&gt;&lt;/foreign-keys&gt;&lt;ref-type name="Journal Article"&gt;17&lt;/ref-type&gt;&lt;contributors&gt;&lt;authors&gt;&lt;author&gt;Mengus, C.&lt;/author&gt;&lt;author&gt;Schultz-Thater, E.&lt;/author&gt;&lt;author&gt;Coulot, J.&lt;/author&gt;&lt;author&gt;Kastelan, Z.&lt;/author&gt;&lt;author&gt;Goluza, E.&lt;/author&gt;&lt;author&gt;Coric, M.&lt;/author&gt;&lt;author&gt;Spagnoli, G. C.&lt;/author&gt;&lt;author&gt;Hudolin, T.&lt;/author&gt;&lt;/authors&gt;&lt;/contributors&gt;&lt;auth-address&gt;ICFS, Departments of Surgery and Biomedicine, Basel University Hospital, Basel, Switzerland. cmengus@uhbs.ch&lt;/auth-address&gt;&lt;titles&gt;&lt;title&gt;MAGE-A10 cancer/testis antigen is highly expressed in high-grade non-muscle-invasive bladder carcinomas&lt;/title&gt;&lt;secondary-title&gt;Int J Cancer&lt;/secondary-title&gt;&lt;/titles&gt;&lt;periodical&gt;&lt;full-title&gt;Int J Cancer&lt;/full-title&gt;&lt;/periodical&gt;&lt;pages&gt;2459-63&lt;/pages&gt;&lt;volume&gt;132&lt;/volume&gt;&lt;number&gt;10&lt;/number&gt;&lt;edition&gt;2012/11/06&lt;/edition&gt;&lt;keywords&gt;&lt;keyword&gt;Adult&lt;/keyword&gt;&lt;keyword&gt;Aged&lt;/keyword&gt;&lt;keyword&gt;Antigens, Neoplasm/*analysis&lt;/keyword&gt;&lt;keyword&gt;Female&lt;/keyword&gt;&lt;keyword&gt;Gene Expression Regulation, Neoplastic&lt;/keyword&gt;&lt;keyword&gt;Humans&lt;/keyword&gt;&lt;keyword&gt;Immunohistochemistry&lt;/keyword&gt;&lt;keyword&gt;Male&lt;/keyword&gt;&lt;keyword&gt;Middle Aged&lt;/keyword&gt;&lt;keyword&gt;Neoplasm Grading&lt;/keyword&gt;&lt;keyword&gt;Neoplasm Proteins/*analysis&lt;/keyword&gt;&lt;keyword&gt;Up-Regulation&lt;/keyword&gt;&lt;keyword&gt;Urinary Bladder Neoplasms/*chemistry/pathology&lt;/keyword&gt;&lt;/keywords&gt;&lt;dates&gt;&lt;year&gt;2013&lt;/year&gt;&lt;pub-dates&gt;&lt;date&gt;May 15&lt;/date&gt;&lt;/pub-dates&gt;&lt;/dates&gt;&lt;isbn&gt;1097-0215 (Electronic)&amp;#xD;0020-7136 (Linking)&lt;/isbn&gt;&lt;accession-num&gt;23125074&lt;/accession-num&gt;&lt;urls&gt;&lt;related-urls&gt;&lt;url&gt;https://www.ncbi.nlm.nih.gov/pubmed/23125074&lt;/url&gt;&lt;/related-urls&gt;&lt;/urls&gt;&lt;electronic-resource-num&gt;10.1002/ijc.27914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43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52203A" w:rsidRPr="000B5C27" w:rsidRDefault="0052203A" w:rsidP="00226B67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6353A5" w:rsidRPr="000B5C27">
              <w:rPr>
                <w:sz w:val="20"/>
              </w:rPr>
              <w:instrText xml:space="preserve"> ADDIN EN.CITE &lt;EndNote&gt;&lt;Cite&gt;&lt;Author&gt;Syed&lt;/Author&gt;&lt;Year&gt;2012&lt;/Year&gt;&lt;RecNum&gt;619&lt;/RecNum&gt;&lt;DisplayText&gt;(&lt;style face="italic"&gt;17&lt;/style&gt;)&lt;/DisplayText&gt;&lt;record&gt;&lt;rec-number&gt;619&lt;/rec-number&gt;&lt;foreign-keys&gt;&lt;key app="EN" db-id="59v9drvxgvws0pepdfsprwruwxddt29ze29v" timestamp="1528117531"&gt;619&lt;/key&gt;&lt;key app="ENWeb" db-id=""&gt;0&lt;/key&gt;&lt;/foreign-keys&gt;&lt;ref-type name="Journal Article"&gt;17&lt;/ref-type&gt;&lt;contributors&gt;&lt;authors&gt;&lt;author&gt;Syed, O. N.&lt;/author&gt;&lt;author&gt;Mandigo, C. E.&lt;/author&gt;&lt;author&gt;Killory, B. D.&lt;/author&gt;&lt;author&gt;Canoll, P.&lt;/author&gt;&lt;author&gt;Bruce, J. N.&lt;/author&gt;&lt;/authors&gt;&lt;/contributors&gt;&lt;auth-address&gt;The Bartoli Brain Tumor Laboratory, Department of Neurosurgery, Columbia University College of Physicians and Surgeons, New York, NY 10032, USA. ons2101@gmail.com&lt;/auth-address&gt;&lt;titles&gt;&lt;title&gt;Cancer-testis and melanocyte-differentiation antigen expression in malignant glioma and meningioma&lt;/title&gt;&lt;secondary-title&gt;J Clin Neurosci&lt;/secondary-title&gt;&lt;/titles&gt;&lt;periodical&gt;&lt;full-title&gt;J Clin Neurosci&lt;/full-title&gt;&lt;/periodical&gt;&lt;pages&gt;1016-21&lt;/pages&gt;&lt;volume&gt;19&lt;/volume&gt;&lt;number&gt;7&lt;/number&gt;&lt;edition&gt;2012/04/27&lt;/edition&gt;&lt;keywords&gt;&lt;keyword&gt;Antigens, Differentiation&lt;/keyword&gt;&lt;keyword&gt;Antigens, Neoplasm/genetics/*metabolism&lt;/keyword&gt;&lt;keyword&gt;Brain Neoplasms/diagnosis/*metabolism&lt;/keyword&gt;&lt;keyword&gt;Cell Line, Tumor&lt;/keyword&gt;&lt;keyword&gt;Gene Expression Regulation, Neoplastic&lt;/keyword&gt;&lt;keyword&gt;Glioma/diagnosis/*metabolism&lt;/keyword&gt;&lt;keyword&gt;Humans&lt;/keyword&gt;&lt;keyword&gt;Melanoma-Specific Antigens/genetics/*metabolism&lt;/keyword&gt;&lt;keyword&gt;Meningeal Neoplasms/diagnosis/*metabolism&lt;/keyword&gt;&lt;keyword&gt;Meningioma/diagnosis/*metabolism&lt;/keyword&gt;&lt;keyword&gt;RNA, Messenger/metabolism&lt;/keyword&gt;&lt;/keywords&gt;&lt;dates&gt;&lt;year&gt;2012&lt;/year&gt;&lt;pub-dates&gt;&lt;date&gt;Jul&lt;/date&gt;&lt;/pub-dates&gt;&lt;/dates&gt;&lt;isbn&gt;1532-2653 (Electronic)&amp;#xD;0967-5868 (Linking)&lt;/isbn&gt;&lt;accession-num&gt;22534618&lt;/accession-num&gt;&lt;urls&gt;&lt;related-urls&gt;&lt;url&gt;https://www.ncbi.nlm.nih.gov/pubmed/22534618&lt;/url&gt;&lt;/related-urls&gt;&lt;/urls&gt;&lt;electronic-resource-num&gt;10.1016/j.jocn.2011.10.008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17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491B7C" w:rsidRPr="000B5C27" w:rsidRDefault="00491B7C" w:rsidP="00CD71A8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DdWZmZWw8L0F1dGhvcj48WWVhcj4yMDExPC9ZZWFyPjxS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</w:fldData>
              </w:fldChar>
            </w:r>
            <w:r w:rsidR="00CD71A8" w:rsidRPr="000B5C27">
              <w:rPr>
                <w:sz w:val="20"/>
              </w:rPr>
              <w:instrText xml:space="preserve"> ADDIN EN.CITE </w:instrText>
            </w:r>
            <w:r w:rsidR="00CD71A8" w:rsidRPr="000B5C27">
              <w:rPr>
                <w:sz w:val="20"/>
              </w:rPr>
              <w:fldChar w:fldCharType="begin">
                <w:fldData xml:space="preserve">PEVuZE5vdGU+PENpdGU+PEF1dGhvcj5DdWZmZWw8L0F1dGhvcj48WWVhcj4yMDExPC9ZZWFyPjxS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</w:fldData>
              </w:fldChar>
            </w:r>
            <w:r w:rsidR="00CD71A8" w:rsidRPr="000B5C27">
              <w:rPr>
                <w:sz w:val="20"/>
              </w:rPr>
              <w:instrText xml:space="preserve"> ADDIN EN.CITE.DATA </w:instrText>
            </w:r>
            <w:r w:rsidR="00CD71A8" w:rsidRPr="000B5C27">
              <w:rPr>
                <w:sz w:val="20"/>
              </w:rPr>
            </w:r>
            <w:r w:rsidR="00CD71A8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CD71A8" w:rsidRPr="000B5C27">
              <w:rPr>
                <w:noProof/>
                <w:sz w:val="20"/>
              </w:rPr>
              <w:t>(</w:t>
            </w:r>
            <w:r w:rsidR="00CD71A8" w:rsidRPr="000B5C27">
              <w:rPr>
                <w:i/>
                <w:noProof/>
                <w:sz w:val="20"/>
              </w:rPr>
              <w:t>6</w:t>
            </w:r>
            <w:r w:rsidR="00CD71A8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0B5C27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GATA-3</w:t>
            </w:r>
          </w:p>
        </w:tc>
        <w:tc>
          <w:tcPr>
            <w:tcW w:w="4284" w:type="dxa"/>
          </w:tcPr>
          <w:p w:rsidR="00EE0232" w:rsidRPr="000B5C27" w:rsidRDefault="007404E2" w:rsidP="0052203A">
            <w:pPr>
              <w:rPr>
                <w:sz w:val="20"/>
              </w:rPr>
            </w:pPr>
            <w:r w:rsidRPr="000B5C27">
              <w:rPr>
                <w:sz w:val="20"/>
              </w:rPr>
              <w:t>RCC</w:t>
            </w:r>
          </w:p>
          <w:p w:rsidR="007404E2" w:rsidRPr="000B5C27" w:rsidRDefault="007404E2" w:rsidP="0052203A">
            <w:pPr>
              <w:rPr>
                <w:sz w:val="20"/>
              </w:rPr>
            </w:pPr>
            <w:r w:rsidRPr="000B5C27">
              <w:rPr>
                <w:sz w:val="20"/>
              </w:rPr>
              <w:t>HNSCC</w:t>
            </w:r>
          </w:p>
        </w:tc>
        <w:tc>
          <w:tcPr>
            <w:tcW w:w="3132" w:type="dxa"/>
          </w:tcPr>
          <w:p w:rsidR="00EE0232" w:rsidRPr="000B5C27" w:rsidRDefault="007404E2" w:rsidP="007404E2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NYW50aWxsYTwvQXV0aG9yPjxZZWFyPjIwMTc8L1llYXI+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=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NYW50aWxsYTwvQXV0aG9yPjxZZWFyPjIwMTc8L1llYXI+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=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44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7404E2" w:rsidRPr="000B5C27" w:rsidRDefault="007404E2" w:rsidP="005A6ACF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Lin&lt;/Author&gt;&lt;Year&gt;2017&lt;/Year&gt;&lt;RecNum&gt;1690&lt;/RecNum&gt;&lt;DisplayText&gt;(&lt;style face="italic"&gt;45&lt;/style&gt;)&lt;/DisplayText&gt;&lt;record&gt;&lt;rec-number&gt;1690&lt;/rec-number&gt;&lt;foreign-keys&gt;&lt;key app="EN" db-id="59v9drvxgvws0pepdfsprwruwxddt29ze29v" timestamp="1530704297"&gt;1690&lt;/key&gt;&lt;/foreign-keys&gt;&lt;ref-type name="Journal Article"&gt;17&lt;/ref-type&gt;&lt;contributors&gt;&lt;authors&gt;&lt;author&gt;Lin, M. C.&lt;/author&gt;&lt;author&gt;Lin, J. J.&lt;/author&gt;&lt;author&gt;Hsu, C. L.&lt;/author&gt;&lt;author&gt;Juan, H. F.&lt;/author&gt;&lt;author&gt;Lou, P. J.&lt;/author&gt;&lt;author&gt;Huang, M. C.&lt;/author&gt;&lt;/authors&gt;&lt;/contributors&gt;&lt;titles&gt;&lt;title&gt;GATA3 interacts with and stabilizes HIF-1α to enhance cancer cell invasiveness&lt;/title&gt;&lt;secondary-title&gt;Oncogene&lt;/secondary-title&gt;&lt;/titles&gt;&lt;periodical&gt;&lt;full-title&gt;Oncogene&lt;/full-title&gt;&lt;/periodical&gt;&lt;pages&gt;4243&lt;/pages&gt;&lt;volume&gt;36&lt;/volume&gt;&lt;dates&gt;&lt;year&gt;2017&lt;/year&gt;&lt;pub-dates&gt;&lt;date&gt;03/06/online&lt;/date&gt;&lt;/pub-dates&gt;&lt;/dates&gt;&lt;publisher&gt;The Author(s)&lt;/publisher&gt;&lt;work-type&gt;Original Article&lt;/work-type&gt;&lt;urls&gt;&lt;related-urls&gt;&lt;url&gt;http://dx.doi.org/10.1038/onc.2017.8&lt;/url&gt;&lt;/related-urls&gt;&lt;/urls&gt;&lt;electronic-resource-num&gt;10.1038/onc.2017.8&amp;#xD;https://www.nature.com/articles/onc20178#supplementary-information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45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0B5C27" w:rsidRPr="000B5C27" w:rsidTr="00672908">
        <w:tc>
          <w:tcPr>
            <w:tcW w:w="1980" w:type="dxa"/>
          </w:tcPr>
          <w:p w:rsidR="0052203A" w:rsidRPr="000B5C27" w:rsidRDefault="0052203A" w:rsidP="0052203A">
            <w:pPr>
              <w:rPr>
                <w:sz w:val="20"/>
              </w:rPr>
            </w:pPr>
            <w:r w:rsidRPr="000B5C27">
              <w:rPr>
                <w:sz w:val="20"/>
              </w:rPr>
              <w:t>GAGE-7</w:t>
            </w:r>
          </w:p>
        </w:tc>
        <w:tc>
          <w:tcPr>
            <w:tcW w:w="4284" w:type="dxa"/>
          </w:tcPr>
          <w:p w:rsidR="0052203A" w:rsidRPr="000B5C27" w:rsidRDefault="0052203A" w:rsidP="0052203A">
            <w:pPr>
              <w:rPr>
                <w:sz w:val="20"/>
              </w:rPr>
            </w:pPr>
            <w:r w:rsidRPr="000B5C27">
              <w:rPr>
                <w:sz w:val="20"/>
              </w:rPr>
              <w:t>Melanoma</w:t>
            </w:r>
          </w:p>
          <w:p w:rsidR="0052203A" w:rsidRPr="000B5C27" w:rsidRDefault="0052203A" w:rsidP="0052203A">
            <w:pPr>
              <w:rPr>
                <w:sz w:val="20"/>
              </w:rPr>
            </w:pPr>
            <w:r w:rsidRPr="000B5C27">
              <w:rPr>
                <w:sz w:val="20"/>
              </w:rPr>
              <w:t>CRC</w:t>
            </w:r>
          </w:p>
        </w:tc>
        <w:tc>
          <w:tcPr>
            <w:tcW w:w="3132" w:type="dxa"/>
          </w:tcPr>
          <w:p w:rsidR="0052203A" w:rsidRPr="000B5C27" w:rsidRDefault="0052203A" w:rsidP="0052203A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6353A5" w:rsidRPr="000B5C27">
              <w:rPr>
                <w:sz w:val="20"/>
              </w:rPr>
              <w:instrText xml:space="preserve"> ADDIN EN.CITE &lt;EndNote&gt;&lt;Cite&gt;&lt;Author&gt;Ali&lt;/Author&gt;&lt;Year&gt;2012&lt;/Year&gt;&lt;RecNum&gt;1631&lt;/RecNum&gt;&lt;DisplayText&gt;(&lt;style face="italic"&gt;13&lt;/style&gt;)&lt;/DisplayText&gt;&lt;record&gt;&lt;rec-number&gt;1631&lt;/rec-number&gt;&lt;foreign-keys&gt;&lt;key app="EN" db-id="59v9drvxgvws0pepdfsprwruwxddt29ze29v" timestamp="1530606507"&gt;1631&lt;/key&gt;&lt;/foreign-keys&gt;&lt;ref-type name="Book"&gt;6&lt;/ref-type&gt;&lt;contributors&gt;&lt;authors&gt;&lt;author&gt;Ali, Z.&lt;/author&gt;&lt;author&gt;Fisher, R.&lt;/author&gt;&lt;author&gt;Larkin, J.&lt;/author&gt;&lt;/authors&gt;&lt;/contributors&gt;&lt;titles&gt;&lt;title&gt;Targeted therapeutics in melanoma&lt;/title&gt;&lt;/titles&gt;&lt;pages&gt;1663&lt;/pages&gt;&lt;volume&gt;107&lt;/volume&gt;&lt;dates&gt;&lt;year&gt;2012&lt;/year&gt;&lt;/dates&gt;&lt;urls&gt;&lt;/urls&gt;&lt;electronic-resource-num&gt;10.1038/bjc.2012.454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13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52203A" w:rsidRPr="000B5C27" w:rsidRDefault="0052203A" w:rsidP="005A6ACF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Gerhardt&lt;/Author&gt;&lt;Year&gt;2004&lt;/Year&gt;&lt;RecNum&gt;193&lt;/RecNum&gt;&lt;DisplayText&gt;(&lt;style face="italic"&gt;46&lt;/style&gt;)&lt;/DisplayText&gt;&lt;record&gt;&lt;rec-number&gt;193&lt;/rec-number&gt;&lt;foreign-keys&gt;&lt;key app="EN" db-id="59v9drvxgvws0pepdfsprwruwxddt29ze29v" timestamp="1528116048"&gt;193&lt;/key&gt;&lt;key app="ENWeb" db-id=""&gt;0&lt;/key&gt;&lt;/foreign-keys&gt;&lt;ref-type name="Journal Article"&gt;17&lt;/ref-type&gt;&lt;contributors&gt;&lt;authors&gt;&lt;author&gt;Gerhardt, A.&lt;/author&gt;&lt;author&gt;Usener, D.&lt;/author&gt;&lt;author&gt;Keese, M.&lt;/author&gt;&lt;author&gt;Sturm, J.&lt;/author&gt;&lt;author&gt;Schadendorf, D.&lt;/author&gt;&lt;author&gt;Eichmuller, S.&lt;/author&gt;&lt;/authors&gt;&lt;/contributors&gt;&lt;auth-address&gt;German Cancer Research Center (DKFZ), Skin Cancer Unit (D070), Im Neuecheimer Field 280, D-69120 Heidelberg, Germany.&lt;/auth-address&gt;&lt;titles&gt;&lt;title&gt;Tissue expression and sero-reactivity of tumor-specific antigens in colorectal cancer&lt;/title&gt;&lt;secondary-title&gt;Cancer Lett&lt;/secondary-title&gt;&lt;/titles&gt;&lt;periodical&gt;&lt;full-title&gt;Cancer Lett&lt;/full-title&gt;&lt;/periodical&gt;&lt;pages&gt;197-206&lt;/pages&gt;&lt;volume&gt;208&lt;/volume&gt;&lt;number&gt;2&lt;/number&gt;&lt;edition&gt;2004/05/15&lt;/edition&gt;&lt;keywords&gt;&lt;keyword&gt;Antigens, Differentiation, T-Lymphocyte&lt;/keyword&gt;&lt;keyword&gt;Antigens, Neoplasm/*genetics/immunology&lt;/keyword&gt;&lt;keyword&gt;Colorectal Neoplasms/*immunology&lt;/keyword&gt;&lt;keyword&gt;Humans&lt;/keyword&gt;&lt;keyword&gt;Melanoma-Specific Antigens&lt;/keyword&gt;&lt;keyword&gt;Membrane Glycoproteins&lt;/keyword&gt;&lt;keyword&gt;Neoplasm Proteins/genetics&lt;/keyword&gt;&lt;keyword&gt;RNA, Messenger/analysis&lt;/keyword&gt;&lt;keyword&gt;Reverse Transcriptase Polymerase Chain Reaction&lt;/keyword&gt;&lt;/keywords&gt;&lt;dates&gt;&lt;year&gt;2004&lt;/year&gt;&lt;pub-dates&gt;&lt;date&gt;May 28&lt;/date&gt;&lt;/pub-dates&gt;&lt;/dates&gt;&lt;isbn&gt;0304-3835 (Print)&amp;#xD;0304-3835 (Linking)&lt;/isbn&gt;&lt;accession-num&gt;15142679&lt;/accession-num&gt;&lt;urls&gt;&lt;related-urls&gt;&lt;url&gt;https://www.ncbi.nlm.nih.gov/pubmed/15142679&lt;/url&gt;&lt;/related-urls&gt;&lt;/urls&gt;&lt;electronic-resource-num&gt;10.1016/j.canlet.2003.11.021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46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EE0232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SSX-4</w:t>
            </w:r>
          </w:p>
        </w:tc>
        <w:tc>
          <w:tcPr>
            <w:tcW w:w="4284" w:type="dxa"/>
          </w:tcPr>
          <w:p w:rsidR="00EE0232" w:rsidRPr="000B5C27" w:rsidRDefault="0052203A">
            <w:pPr>
              <w:rPr>
                <w:sz w:val="20"/>
              </w:rPr>
            </w:pPr>
            <w:r w:rsidRPr="000B5C27">
              <w:rPr>
                <w:sz w:val="20"/>
              </w:rPr>
              <w:t>Melanoma</w:t>
            </w:r>
          </w:p>
          <w:p w:rsidR="00053300" w:rsidRPr="000B5C27" w:rsidRDefault="00053300">
            <w:pPr>
              <w:rPr>
                <w:sz w:val="20"/>
              </w:rPr>
            </w:pPr>
            <w:r w:rsidRPr="000B5C27">
              <w:rPr>
                <w:sz w:val="20"/>
              </w:rPr>
              <w:t>Lung</w:t>
            </w:r>
            <w:r w:rsidR="005A6ACF" w:rsidRPr="000B5C27">
              <w:rPr>
                <w:sz w:val="20"/>
              </w:rPr>
              <w:t>(NSCLC)</w:t>
            </w:r>
          </w:p>
          <w:p w:rsidR="00053300" w:rsidRPr="000B5C27" w:rsidRDefault="00053300">
            <w:pPr>
              <w:rPr>
                <w:sz w:val="20"/>
              </w:rPr>
            </w:pPr>
            <w:r w:rsidRPr="000B5C27">
              <w:rPr>
                <w:sz w:val="20"/>
              </w:rPr>
              <w:t>CRC</w:t>
            </w:r>
          </w:p>
          <w:p w:rsidR="00053300" w:rsidRPr="000B5C27" w:rsidRDefault="00053300">
            <w:pPr>
              <w:rPr>
                <w:sz w:val="20"/>
              </w:rPr>
            </w:pPr>
            <w:r w:rsidRPr="000B5C27">
              <w:rPr>
                <w:sz w:val="20"/>
              </w:rPr>
              <w:t>Bladder</w:t>
            </w:r>
          </w:p>
          <w:p w:rsidR="00053300" w:rsidRPr="000B5C27" w:rsidRDefault="00053300">
            <w:pPr>
              <w:rPr>
                <w:sz w:val="20"/>
              </w:rPr>
            </w:pPr>
            <w:r w:rsidRPr="000B5C27">
              <w:rPr>
                <w:sz w:val="20"/>
              </w:rPr>
              <w:t>Glioma</w:t>
            </w:r>
          </w:p>
          <w:p w:rsidR="00491B7C" w:rsidRPr="000B5C27" w:rsidRDefault="00491B7C">
            <w:pPr>
              <w:rPr>
                <w:sz w:val="20"/>
              </w:rPr>
            </w:pPr>
            <w:r w:rsidRPr="000B5C27">
              <w:rPr>
                <w:sz w:val="20"/>
              </w:rPr>
              <w:t>HNSCC</w:t>
            </w:r>
          </w:p>
        </w:tc>
        <w:tc>
          <w:tcPr>
            <w:tcW w:w="3132" w:type="dxa"/>
          </w:tcPr>
          <w:p w:rsidR="00EE0232" w:rsidRPr="000B5C27" w:rsidRDefault="0052203A" w:rsidP="0052203A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Ugur&lt;/Author&gt;&lt;Year&gt;1998&lt;/Year&gt;&lt;RecNum&gt;1648&lt;/RecNum&gt;&lt;DisplayText&gt;(&lt;style face="italic"&gt;47&lt;/style&gt;)&lt;/DisplayText&gt;&lt;record&gt;&lt;rec-number&gt;1648&lt;/rec-number&gt;&lt;foreign-keys&gt;&lt;key app="EN" db-id="59v9drvxgvws0pepdfsprwruwxddt29ze29v" timestamp="1530611087"&gt;1648&lt;/key&gt;&lt;/foreign-keys&gt;&lt;ref-type name="Journal Article"&gt;17&lt;/ref-type&gt;&lt;contributors&gt;&lt;authors&gt;&lt;author&gt;Sahin Ugur&lt;/author&gt;&lt;author&gt;Türeci Özlem&lt;/author&gt;&lt;author&gt;Chen Yao-Tseng&lt;/author&gt;&lt;author&gt;Seitz Gerhard&lt;/author&gt;&lt;author&gt;Villena-Heinsen Carlos&lt;/author&gt;&lt;author&gt;Old Lloyd J.&lt;/author&gt;&lt;author&gt;Pfreundschuh Michael&lt;/author&gt;&lt;/authors&gt;&lt;/contributors&gt;&lt;titles&gt;&lt;title&gt;Expression of multiple cancer/testis (CT) antigens in breast cancer and melanoma: Basis for polyvalent CT vaccine strategies&lt;/title&gt;&lt;secondary-title&gt;International Journal of Cancer&lt;/secondary-title&gt;&lt;/titles&gt;&lt;periodical&gt;&lt;full-title&gt;International Journal of Cancer&lt;/full-title&gt;&lt;/periodical&gt;&lt;pages&gt;387-389&lt;/pages&gt;&lt;volume&gt;78&lt;/volume&gt;&lt;number&gt;3&lt;/number&gt;&lt;dates&gt;&lt;year&gt;1998&lt;/year&gt;&lt;/dates&gt;&lt;urls&gt;&lt;related-urls&gt;&lt;url&gt;https://onlinelibrary.wiley.com/doi/abs/10.1002/%28SICI%291097-0215%2819981029%2978%3A3%3C387%3A%3AAID-IJC22%3E3.0.CO%3B2-2&lt;/url&gt;&lt;/related-urls&gt;&lt;/urls&gt;&lt;electronic-resource-num&gt;doi:10.1002/(SICI)1097-0215(19981029)78:3&amp;lt;387::AID-IJC22&amp;gt;3.0.CO;2-2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47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053300" w:rsidRPr="000B5C27" w:rsidRDefault="00053300" w:rsidP="00053300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Türeci&lt;/Author&gt;&lt;Year&gt;1998&lt;/Year&gt;&lt;RecNum&gt;660&lt;/RecNum&gt;&lt;DisplayText&gt;(&lt;style face="italic"&gt;48&lt;/style&gt;)&lt;/DisplayText&gt;&lt;record&gt;&lt;rec-number&gt;660&lt;/rec-number&gt;&lt;foreign-keys&gt;&lt;key app="EN" db-id="59v9drvxgvws0pepdfsprwruwxddt29ze29v" timestamp="1528117691"&gt;660&lt;/key&gt;&lt;key app="ENWeb" db-id=""&gt;0&lt;/key&gt;&lt;/foreign-keys&gt;&lt;ref-type name="Journal Article"&gt;17&lt;/ref-type&gt;&lt;contributors&gt;&lt;authors&gt;&lt;author&gt;Türeci, Özlem&lt;/author&gt;&lt;author&gt;Chen, Yao-Tseng&lt;/author&gt;&lt;author&gt;Sahin, Ugur&lt;/author&gt;&lt;author&gt;Güre, Ali O.&lt;/author&gt;&lt;author&gt;Zwick, Carsten&lt;/author&gt;&lt;author&gt;Villena, Carlos&lt;/author&gt;&lt;author&gt;Tsang, Solam&lt;/author&gt;&lt;author&gt;Seitz, Gerhard&lt;/author&gt;&lt;author&gt;Old, Lloyd J.&lt;/author&gt;&lt;author&gt;Pfreundschuh, Michael&lt;/author&gt;&lt;/authors&gt;&lt;/contributors&gt;&lt;titles&gt;&lt;title&gt;Expression ofSSX genes in human tumors&lt;/title&gt;&lt;secondary-title&gt;International Journal of Cancer&lt;/secondary-title&gt;&lt;/titles&gt;&lt;periodical&gt;&lt;full-title&gt;International Journal of Cancer&lt;/full-title&gt;&lt;/periodical&gt;&lt;pages&gt;19-23&lt;/pages&gt;&lt;volume&gt;77&lt;/volume&gt;&lt;number&gt;1&lt;/number&gt;&lt;section&gt;19&lt;/section&gt;&lt;dates&gt;&lt;year&gt;1998&lt;/year&gt;&lt;/dates&gt;&lt;isbn&gt;00207136&amp;#xD;10970215&lt;/isbn&gt;&lt;urls&gt;&lt;/urls&gt;&lt;electronic-resource-num&gt;10.1002/(sici)1097-0215(19980703)77:1&amp;lt;19::Aid-ijc4&amp;gt;3.0.Co;2-2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48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053300" w:rsidRPr="000B5C27" w:rsidRDefault="00053300" w:rsidP="00053300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Türeci&lt;/Author&gt;&lt;Year&gt;1998&lt;/Year&gt;&lt;RecNum&gt;660&lt;/RecNum&gt;&lt;DisplayText&gt;(&lt;style face="italic"&gt;48&lt;/style&gt;)&lt;/DisplayText&gt;&lt;record&gt;&lt;rec-number&gt;660&lt;/rec-number&gt;&lt;foreign-keys&gt;&lt;key app="EN" db-id="59v9drvxgvws0pepdfsprwruwxddt29ze29v" timestamp="1528117691"&gt;660&lt;/key&gt;&lt;key app="ENWeb" db-id=""&gt;0&lt;/key&gt;&lt;/foreign-keys&gt;&lt;ref-type name="Journal Article"&gt;17&lt;/ref-type&gt;&lt;contributors&gt;&lt;authors&gt;&lt;author&gt;Türeci, Özlem&lt;/author&gt;&lt;author&gt;Chen, Yao-Tseng&lt;/author&gt;&lt;author&gt;Sahin, Ugur&lt;/author&gt;&lt;author&gt;Güre, Ali O.&lt;/author&gt;&lt;author&gt;Zwick, Carsten&lt;/author&gt;&lt;author&gt;Villena, Carlos&lt;/author&gt;&lt;author&gt;Tsang, Solam&lt;/author&gt;&lt;author&gt;Seitz, Gerhard&lt;/author&gt;&lt;author&gt;Old, Lloyd J.&lt;/author&gt;&lt;author&gt;Pfreundschuh, Michael&lt;/author&gt;&lt;/authors&gt;&lt;/contributors&gt;&lt;titles&gt;&lt;title&gt;Expression ofSSX genes in human tumors&lt;/title&gt;&lt;secondary-title&gt;International Journal of Cancer&lt;/secondary-title&gt;&lt;/titles&gt;&lt;periodical&gt;&lt;full-title&gt;International Journal of Cancer&lt;/full-title&gt;&lt;/periodical&gt;&lt;pages&gt;19-23&lt;/pages&gt;&lt;volume&gt;77&lt;/volume&gt;&lt;number&gt;1&lt;/number&gt;&lt;section&gt;19&lt;/section&gt;&lt;dates&gt;&lt;year&gt;1998&lt;/year&gt;&lt;/dates&gt;&lt;isbn&gt;00207136&amp;#xD;10970215&lt;/isbn&gt;&lt;urls&gt;&lt;/urls&gt;&lt;electronic-resource-num&gt;10.1002/(sici)1097-0215(19980703)77:1&amp;lt;19::Aid-ijc4&amp;gt;3.0.Co;2-2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48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053300" w:rsidRPr="000B5C27" w:rsidRDefault="00053300" w:rsidP="00053300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Fradet&lt;/Author&gt;&lt;Year&gt;2006&lt;/Year&gt;&lt;RecNum&gt;1642&lt;/RecNum&gt;&lt;DisplayText&gt;(&lt;style face="italic"&gt;37&lt;/style&gt;)&lt;/DisplayText&gt;&lt;record&gt;&lt;rec-number&gt;1642&lt;/rec-number&gt;&lt;foreign-keys&gt;&lt;key app="EN" db-id="59v9drvxgvws0pepdfsprwruwxddt29ze29v" timestamp="1530609391"&gt;1642&lt;/key&gt;&lt;/foreign-keys&gt;&lt;ref-type name="Book"&gt;6&lt;/ref-type&gt;&lt;contributors&gt;&lt;authors&gt;&lt;author&gt;Fradet, Yves&lt;/author&gt;&lt;author&gt;Picard, Valérie&lt;/author&gt;&lt;author&gt;Bergeron, Alain&lt;/author&gt;&lt;author&gt;Larue, Hélène&lt;/author&gt;&lt;/authors&gt;&lt;/contributors&gt;&lt;titles&gt;&lt;title&gt;Cancer-testis antigen expression in bladder cancer&lt;/title&gt;&lt;/titles&gt;&lt;pages&gt;421-8&lt;/pages&gt;&lt;volume&gt;16&lt;/volume&gt;&lt;dates&gt;&lt;year&gt;2006&lt;/year&gt;&lt;/dates&gt;&lt;urls&gt;&lt;/urls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37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053300" w:rsidRPr="000B5C27" w:rsidRDefault="00053300" w:rsidP="00226B67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Lee&lt;/Author&gt;&lt;Year&gt;2008&lt;/Year&gt;&lt;RecNum&gt;1643&lt;/RecNum&gt;&lt;DisplayText&gt;(&lt;style face="italic"&gt;38&lt;/style&gt;)&lt;/DisplayText&gt;&lt;record&gt;&lt;rec-number&gt;1643&lt;/rec-number&gt;&lt;foreign-keys&gt;&lt;key app="EN" db-id="59v9drvxgvws0pepdfsprwruwxddt29ze29v" timestamp="1530609515"&gt;1643&lt;/key&gt;&lt;/foreign-keys&gt;&lt;ref-type name="Journal Article"&gt;17&lt;/ref-type&gt;&lt;contributors&gt;&lt;authors&gt;&lt;author&gt;Lee, Myoung-Hee&lt;/author&gt;&lt;author&gt;Son, Eun-Ik&lt;/author&gt;&lt;author&gt;Kim, Ealmaan&lt;/author&gt;&lt;author&gt;Kim, In-Soo&lt;/author&gt;&lt;author&gt;Yim, Man-Bin&lt;/author&gt;&lt;author&gt;Kim, Sang-Pyo&lt;/author&gt;&lt;/authors&gt;&lt;/contributors&gt;&lt;titles&gt;&lt;title&gt;Expression of Cancer-Testis Genes in Brain Tumors&lt;/title&gt;&lt;secondary-title&gt;Journal of Korean Neurosurgical Society&lt;/secondary-title&gt;&lt;/titles&gt;&lt;periodical&gt;&lt;full-title&gt;Journal of Korean Neurosurgical Society&lt;/full-title&gt;&lt;/periodical&gt;&lt;pages&gt;190-193&lt;/pages&gt;&lt;volume&gt;43&lt;/volume&gt;&lt;number&gt;4&lt;/number&gt;&lt;dates&gt;&lt;year&gt;2008&lt;/year&gt;&lt;pub-dates&gt;&lt;date&gt;04/20&amp;#xD;01/07/received&amp;#xD;04/07/accepted&lt;/date&gt;&lt;/pub-dates&gt;&lt;/dates&gt;&lt;publisher&gt;The Korean Neurosurgical Society&lt;/publisher&gt;&lt;isbn&gt;2005-3711&amp;#xD;1598-7876&lt;/isbn&gt;&lt;accession-num&gt;PMC2588259&lt;/accession-num&gt;&lt;urls&gt;&lt;related-urls&gt;&lt;url&gt;http://www.ncbi.nlm.nih.gov/pmc/articles/PMC2588259/&lt;/url&gt;&lt;/related-urls&gt;&lt;/urls&gt;&lt;electronic-resource-num&gt;10.3340/jkns.2008.43.4.190&lt;/electronic-resource-num&gt;&lt;remote-database-name&gt;PMC&lt;/remote-database-name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38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491B7C" w:rsidRPr="000B5C27" w:rsidRDefault="00491B7C" w:rsidP="00CD71A8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DdWZmZWw8L0F1dGhvcj48WWVhcj4yMDExPC9ZZWFyPjxS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</w:fldData>
              </w:fldChar>
            </w:r>
            <w:r w:rsidR="00CD71A8" w:rsidRPr="000B5C27">
              <w:rPr>
                <w:sz w:val="20"/>
              </w:rPr>
              <w:instrText xml:space="preserve"> ADDIN EN.CITE </w:instrText>
            </w:r>
            <w:r w:rsidR="00CD71A8" w:rsidRPr="000B5C27">
              <w:rPr>
                <w:sz w:val="20"/>
              </w:rPr>
              <w:fldChar w:fldCharType="begin">
                <w:fldData xml:space="preserve">PEVuZE5vdGU+PENpdGU+PEF1dGhvcj5DdWZmZWw8L0F1dGhvcj48WWVhcj4yMDExPC9ZZWFyPjxS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</w:fldData>
              </w:fldChar>
            </w:r>
            <w:r w:rsidR="00CD71A8" w:rsidRPr="000B5C27">
              <w:rPr>
                <w:sz w:val="20"/>
              </w:rPr>
              <w:instrText xml:space="preserve"> ADDIN EN.CITE.DATA </w:instrText>
            </w:r>
            <w:r w:rsidR="00CD71A8" w:rsidRPr="000B5C27">
              <w:rPr>
                <w:sz w:val="20"/>
              </w:rPr>
            </w:r>
            <w:r w:rsidR="00CD71A8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CD71A8" w:rsidRPr="000B5C27">
              <w:rPr>
                <w:noProof/>
                <w:sz w:val="20"/>
              </w:rPr>
              <w:t>(</w:t>
            </w:r>
            <w:r w:rsidR="00CD71A8" w:rsidRPr="000B5C27">
              <w:rPr>
                <w:i/>
                <w:noProof/>
                <w:sz w:val="20"/>
              </w:rPr>
              <w:t>6</w:t>
            </w:r>
            <w:r w:rsidR="00CD71A8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0B5C27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SPANXC</w:t>
            </w:r>
          </w:p>
        </w:tc>
        <w:tc>
          <w:tcPr>
            <w:tcW w:w="4284" w:type="dxa"/>
          </w:tcPr>
          <w:p w:rsidR="006C6548" w:rsidRPr="000B5C27" w:rsidRDefault="006C6548">
            <w:pPr>
              <w:rPr>
                <w:sz w:val="20"/>
              </w:rPr>
            </w:pPr>
            <w:r w:rsidRPr="000B5C27">
              <w:rPr>
                <w:sz w:val="20"/>
              </w:rPr>
              <w:t>Melanoma</w:t>
            </w:r>
          </w:p>
          <w:p w:rsidR="006C6548" w:rsidRPr="000B5C27" w:rsidRDefault="006C6548">
            <w:pPr>
              <w:rPr>
                <w:sz w:val="20"/>
              </w:rPr>
            </w:pPr>
            <w:r w:rsidRPr="000B5C27">
              <w:rPr>
                <w:sz w:val="20"/>
              </w:rPr>
              <w:t>Lung</w:t>
            </w:r>
            <w:r w:rsidR="005A6ACF" w:rsidRPr="000B5C27">
              <w:rPr>
                <w:sz w:val="20"/>
              </w:rPr>
              <w:t>(NSCLC)</w:t>
            </w:r>
          </w:p>
          <w:p w:rsidR="00EE0232" w:rsidRPr="000B5C27" w:rsidRDefault="00053300">
            <w:pPr>
              <w:rPr>
                <w:sz w:val="20"/>
              </w:rPr>
            </w:pPr>
            <w:r w:rsidRPr="000B5C27">
              <w:rPr>
                <w:sz w:val="20"/>
              </w:rPr>
              <w:t>CRC</w:t>
            </w:r>
          </w:p>
          <w:p w:rsidR="006C6548" w:rsidRPr="000B5C27" w:rsidRDefault="006C6548">
            <w:pPr>
              <w:rPr>
                <w:sz w:val="20"/>
              </w:rPr>
            </w:pPr>
            <w:r w:rsidRPr="000B5C27">
              <w:rPr>
                <w:sz w:val="20"/>
              </w:rPr>
              <w:t>Bladder</w:t>
            </w:r>
          </w:p>
          <w:p w:rsidR="007404E2" w:rsidRPr="000B5C27" w:rsidRDefault="007404E2">
            <w:pPr>
              <w:rPr>
                <w:sz w:val="20"/>
              </w:rPr>
            </w:pPr>
            <w:r w:rsidRPr="000B5C27">
              <w:rPr>
                <w:sz w:val="20"/>
              </w:rPr>
              <w:t>HNSCC</w:t>
            </w:r>
          </w:p>
        </w:tc>
        <w:tc>
          <w:tcPr>
            <w:tcW w:w="3132" w:type="dxa"/>
          </w:tcPr>
          <w:p w:rsidR="00EE0232" w:rsidRPr="000B5C27" w:rsidRDefault="00053300" w:rsidP="003E1661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aZW5kbWFuPC9BdXRob3I+PFllYXI+MTk5OTwvWWVhcj48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aZW5kbWFuPC9BdXRob3I+PFllYXI+MTk5OTwvWWVhcj48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49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6C6548" w:rsidRPr="000B5C27" w:rsidRDefault="006C6548" w:rsidP="006C6548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aZW5kbWFuPC9BdXRob3I+PFllYXI+MTk5OTwvWWVhcj48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aZW5kbWFuPC9BdXRob3I+PFllYXI+MTk5OTwvWWVhcj48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49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6C6548" w:rsidRPr="000B5C27" w:rsidRDefault="006C6548" w:rsidP="006C6548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aZW5kbWFuPC9BdXRob3I+PFllYXI+MTk5OTwvWWVhcj48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aZW5kbWFuPC9BdXRob3I+PFllYXI+MTk5OTwvWWVhcj48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49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6C6548" w:rsidRPr="000B5C27" w:rsidRDefault="006C6548" w:rsidP="005C1ABC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aZW5kbWFuPC9BdXRob3I+PFllYXI+MTk5OTwvWWVhcj48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aZW5kbWFuPC9BdXRob3I+PFllYXI+MTk5OTwvWWVhcj48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49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7404E2" w:rsidRPr="000B5C27" w:rsidRDefault="007404E2" w:rsidP="005A6ACF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aYW11bmVyPC9BdXRob3I+PFllYXI+MjAxNTwvWWVhcj48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aYW11bmVyPC9BdXRob3I+PFllYXI+MjAxNTwvWWVhcj48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40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0B5C27" w:rsidRPr="000B5C27" w:rsidTr="00672908">
        <w:tc>
          <w:tcPr>
            <w:tcW w:w="1980" w:type="dxa"/>
          </w:tcPr>
          <w:p w:rsidR="00EE0232" w:rsidRPr="000B5C27" w:rsidRDefault="00053300">
            <w:pPr>
              <w:rPr>
                <w:sz w:val="20"/>
              </w:rPr>
            </w:pPr>
            <w:r w:rsidRPr="000B5C27">
              <w:rPr>
                <w:sz w:val="20"/>
              </w:rPr>
              <w:t>CT</w:t>
            </w:r>
            <w:r w:rsidR="00EE0232" w:rsidRPr="000B5C27">
              <w:rPr>
                <w:sz w:val="20"/>
              </w:rPr>
              <w:t>46</w:t>
            </w:r>
          </w:p>
        </w:tc>
        <w:tc>
          <w:tcPr>
            <w:tcW w:w="4284" w:type="dxa"/>
          </w:tcPr>
          <w:p w:rsidR="00EE0232" w:rsidRPr="000B5C27" w:rsidRDefault="00053300">
            <w:pPr>
              <w:rPr>
                <w:sz w:val="20"/>
              </w:rPr>
            </w:pPr>
            <w:r w:rsidRPr="000B5C27">
              <w:rPr>
                <w:sz w:val="20"/>
              </w:rPr>
              <w:t>Bladder</w:t>
            </w:r>
          </w:p>
        </w:tc>
        <w:tc>
          <w:tcPr>
            <w:tcW w:w="3132" w:type="dxa"/>
          </w:tcPr>
          <w:p w:rsidR="00EE0232" w:rsidRPr="000B5C27" w:rsidRDefault="00053300" w:rsidP="005A6ACF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Chen&lt;/Author&gt;&lt;Year&gt;2005&lt;/Year&gt;&lt;RecNum&gt;1650&lt;/RecNum&gt;&lt;DisplayText&gt;(&lt;style face="italic"&gt;50&lt;/style&gt;)&lt;/DisplayText&gt;&lt;record&gt;&lt;rec-number&gt;1650&lt;/rec-number&gt;&lt;foreign-keys&gt;&lt;key app="EN" db-id="59v9drvxgvws0pepdfsprwruwxddt29ze29v" timestamp="1530611996"&gt;1650&lt;/key&gt;&lt;/foreign-keys&gt;&lt;ref-type name="Book"&gt;6&lt;/ref-type&gt;&lt;contributors&gt;&lt;authors&gt;&lt;author&gt;Chen, Yao-Tseng&lt;/author&gt;&lt;author&gt;A Venditti, Charis&lt;/author&gt;&lt;author&gt;Theiler, Gregory&lt;/author&gt;&lt;author&gt;Stevenson, Brian&lt;/author&gt;&lt;author&gt;Iseli, Christian&lt;/author&gt;&lt;author&gt;Gure, Ali&lt;/author&gt;&lt;author&gt;Jongeneel, Cornelis&lt;/author&gt;&lt;author&gt;J Old, Lloyd&lt;/author&gt;&lt;author&gt;J G Simpson, Andrew&lt;/author&gt;&lt;/authors&gt;&lt;/contributors&gt;&lt;titles&gt;&lt;title&gt;Identification of CT46/HORMAD1, an immunogenic cancer/testis antigen encoding a putative meiosis-related protein&lt;/title&gt;&lt;/titles&gt;&lt;pages&gt;9&lt;/pages&gt;&lt;volume&gt;5&lt;/volume&gt;&lt;dates&gt;&lt;year&gt;2005&lt;/year&gt;&lt;/dates&gt;&lt;urls&gt;&lt;/urls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50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EE0232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MAGE-A3</w:t>
            </w:r>
          </w:p>
        </w:tc>
        <w:tc>
          <w:tcPr>
            <w:tcW w:w="4284" w:type="dxa"/>
          </w:tcPr>
          <w:p w:rsidR="00EE0232" w:rsidRPr="000B5C27" w:rsidRDefault="003F5933">
            <w:pPr>
              <w:rPr>
                <w:sz w:val="20"/>
              </w:rPr>
            </w:pPr>
            <w:r w:rsidRPr="000B5C27">
              <w:rPr>
                <w:sz w:val="20"/>
              </w:rPr>
              <w:t>Melanoma</w:t>
            </w:r>
          </w:p>
          <w:p w:rsidR="003F5933" w:rsidRPr="000B5C27" w:rsidRDefault="003F5933">
            <w:pPr>
              <w:rPr>
                <w:sz w:val="20"/>
              </w:rPr>
            </w:pPr>
            <w:r w:rsidRPr="000B5C27">
              <w:rPr>
                <w:sz w:val="20"/>
              </w:rPr>
              <w:t>Lung</w:t>
            </w:r>
            <w:r w:rsidR="005A6ACF" w:rsidRPr="000B5C27">
              <w:rPr>
                <w:sz w:val="20"/>
              </w:rPr>
              <w:t>(NSCLC)</w:t>
            </w:r>
          </w:p>
          <w:p w:rsidR="003F5933" w:rsidRPr="000B5C27" w:rsidRDefault="003F5933">
            <w:pPr>
              <w:rPr>
                <w:sz w:val="20"/>
              </w:rPr>
            </w:pPr>
            <w:r w:rsidRPr="000B5C27">
              <w:rPr>
                <w:sz w:val="20"/>
              </w:rPr>
              <w:t>CRC</w:t>
            </w:r>
          </w:p>
          <w:p w:rsidR="004C356F" w:rsidRPr="000B5C27" w:rsidRDefault="004C356F">
            <w:pPr>
              <w:rPr>
                <w:sz w:val="20"/>
              </w:rPr>
            </w:pPr>
            <w:r w:rsidRPr="000B5C27">
              <w:rPr>
                <w:sz w:val="20"/>
              </w:rPr>
              <w:t>Bladder</w:t>
            </w:r>
          </w:p>
          <w:p w:rsidR="00EB5578" w:rsidRPr="000B5C27" w:rsidRDefault="00EB5578">
            <w:pPr>
              <w:rPr>
                <w:sz w:val="20"/>
              </w:rPr>
            </w:pPr>
            <w:r w:rsidRPr="000B5C27">
              <w:rPr>
                <w:sz w:val="20"/>
              </w:rPr>
              <w:t>Glioma</w:t>
            </w:r>
          </w:p>
          <w:p w:rsidR="00491B7C" w:rsidRPr="000B5C27" w:rsidRDefault="00491B7C">
            <w:pPr>
              <w:rPr>
                <w:sz w:val="20"/>
              </w:rPr>
            </w:pPr>
            <w:r w:rsidRPr="000B5C27">
              <w:rPr>
                <w:sz w:val="20"/>
              </w:rPr>
              <w:t>HNSCC</w:t>
            </w:r>
          </w:p>
          <w:p w:rsidR="006353A5" w:rsidRPr="000B5C27" w:rsidRDefault="006353A5">
            <w:pPr>
              <w:rPr>
                <w:sz w:val="20"/>
              </w:rPr>
            </w:pPr>
            <w:r w:rsidRPr="000B5C27">
              <w:rPr>
                <w:sz w:val="20"/>
              </w:rPr>
              <w:t>RCC</w:t>
            </w:r>
          </w:p>
        </w:tc>
        <w:tc>
          <w:tcPr>
            <w:tcW w:w="3132" w:type="dxa"/>
          </w:tcPr>
          <w:p w:rsidR="00EE0232" w:rsidRPr="000B5C27" w:rsidRDefault="003F5933" w:rsidP="003F5933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HYXVnbGVyPC9BdXRob3I+PFllYXI+MTk5NDwvWWVhcj48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HYXVnbGVyPC9BdXRob3I+PFllYXI+MTk5NDwvWWVhcj48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51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3F5933" w:rsidRPr="000B5C27" w:rsidRDefault="003F5933" w:rsidP="003F5933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Linder&lt;/Author&gt;&lt;Year&gt;2012&lt;/Year&gt;&lt;RecNum&gt;1651&lt;/RecNum&gt;&lt;DisplayText&gt;(&lt;style face="italic"&gt;52&lt;/style&gt;)&lt;/DisplayText&gt;&lt;record&gt;&lt;rec-number&gt;1651&lt;/rec-number&gt;&lt;foreign-keys&gt;&lt;key app="EN" db-id="59v9drvxgvws0pepdfsprwruwxddt29ze29v" timestamp="1530612246"&gt;1651&lt;/key&gt;&lt;/foreign-keys&gt;&lt;ref-type name="Journal Article"&gt;17&lt;/ref-type&gt;&lt;contributors&gt;&lt;authors&gt;&lt;author&gt;Linder, Albert&lt;/author&gt;&lt;author&gt;Budihardjo-Welim, Henry&lt;/author&gt;&lt;author&gt;Velehorschi, Wiorika&lt;/author&gt;&lt;author&gt;Coche, Thierry&lt;/author&gt;&lt;author&gt;Gruselle, Olivier&lt;/author&gt;&lt;author&gt;D&amp;apos;Agostino, Diego&lt;/author&gt;&lt;author&gt;Louahed, Jamila&lt;/author&gt;&lt;author&gt;Lehmann, Frederic&lt;/author&gt;&lt;author&gt;Brichard, Vincent G.&lt;/author&gt;&lt;/authors&gt;&lt;/contributors&gt;&lt;titles&gt;&lt;title&gt;Prognostic value of MAGE-A3 and PRAME gene expression in non-small-cell lung cancer (NSCLC)&lt;/title&gt;&lt;secondary-title&gt;Journal of Clinical Oncology&lt;/secondary-title&gt;&lt;/titles&gt;&lt;periodical&gt;&lt;full-title&gt;Journal of Clinical Oncology&lt;/full-title&gt;&lt;/periodical&gt;&lt;pages&gt;7056-7056&lt;/pages&gt;&lt;volume&gt;30&lt;/volume&gt;&lt;number&gt;15_suppl&lt;/number&gt;&lt;dates&gt;&lt;year&gt;2012&lt;/year&gt;&lt;pub-dates&gt;&lt;date&gt;2012/05/20&lt;/date&gt;&lt;/pub-dates&gt;&lt;/dates&gt;&lt;publisher&gt;American Society of Clinical Oncology&lt;/publisher&gt;&lt;isbn&gt;0732-183X&lt;/isbn&gt;&lt;urls&gt;&lt;related-urls&gt;&lt;url&gt;http://ascopubs.org/doi/abs/10.1200/jco.2012.30.15_suppl.7056&lt;/url&gt;&lt;/related-urls&gt;&lt;/urls&gt;&lt;electronic-resource-num&gt;10.1200/jco.2012.30.15_suppl.7056&lt;/electronic-resource-num&gt;&lt;access-date&gt;2018/07/03&lt;/access-date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52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3F5933" w:rsidRPr="000B5C27" w:rsidRDefault="003F5933" w:rsidP="003F5933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DaGVuPC9BdXRob3I+PFllYXI+MjAxMDwvWWVhcj48UmVj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</w:fldData>
              </w:fldChar>
            </w:r>
            <w:r w:rsidR="006353A5" w:rsidRPr="000B5C27">
              <w:rPr>
                <w:sz w:val="20"/>
              </w:rPr>
              <w:instrText xml:space="preserve"> ADDIN EN.CITE </w:instrText>
            </w:r>
            <w:r w:rsidR="006353A5" w:rsidRPr="000B5C27">
              <w:rPr>
                <w:sz w:val="20"/>
              </w:rPr>
              <w:fldChar w:fldCharType="begin">
                <w:fldData xml:space="preserve">PEVuZE5vdGU+PENpdGU+PEF1dGhvcj5DaGVuPC9BdXRob3I+PFllYXI+MjAxMDwvWWVhcj48UmVj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</w:fldData>
              </w:fldChar>
            </w:r>
            <w:r w:rsidR="006353A5" w:rsidRPr="000B5C27">
              <w:rPr>
                <w:sz w:val="20"/>
              </w:rPr>
              <w:instrText xml:space="preserve"> ADDIN EN.CITE.DATA </w:instrText>
            </w:r>
            <w:r w:rsidR="006353A5" w:rsidRPr="000B5C27">
              <w:rPr>
                <w:sz w:val="20"/>
              </w:rPr>
            </w:r>
            <w:r w:rsidR="006353A5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15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4C356F" w:rsidRPr="000B5C27" w:rsidRDefault="004C356F" w:rsidP="004C356F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EeXJza2pvdDwvQXV0aG9yPjxZZWFyPjIwMTI8L1llYXI+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</w:fldData>
              </w:fldChar>
            </w:r>
            <w:r w:rsidR="006353A5" w:rsidRPr="000B5C27">
              <w:rPr>
                <w:sz w:val="20"/>
              </w:rPr>
              <w:instrText xml:space="preserve"> ADDIN EN.CITE </w:instrText>
            </w:r>
            <w:r w:rsidR="006353A5" w:rsidRPr="000B5C27">
              <w:rPr>
                <w:sz w:val="20"/>
              </w:rPr>
              <w:fldChar w:fldCharType="begin">
                <w:fldData xml:space="preserve">PEVuZE5vdGU+PENpdGU+PEF1dGhvcj5EeXJza2pvdDwvQXV0aG9yPjxZZWFyPjIwMTI8L1llYXI+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</w:fldData>
              </w:fldChar>
            </w:r>
            <w:r w:rsidR="006353A5" w:rsidRPr="000B5C27">
              <w:rPr>
                <w:sz w:val="20"/>
              </w:rPr>
              <w:instrText xml:space="preserve"> ADDIN EN.CITE.DATA </w:instrText>
            </w:r>
            <w:r w:rsidR="006353A5" w:rsidRPr="000B5C27">
              <w:rPr>
                <w:sz w:val="20"/>
              </w:rPr>
            </w:r>
            <w:r w:rsidR="006353A5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21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EB5578" w:rsidRPr="000B5C27" w:rsidRDefault="00EB5578" w:rsidP="00226B67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6353A5" w:rsidRPr="000B5C27">
              <w:rPr>
                <w:sz w:val="20"/>
              </w:rPr>
              <w:instrText xml:space="preserve"> ADDIN EN.CITE &lt;EndNote&gt;&lt;Cite&gt;&lt;Author&gt;Syed&lt;/Author&gt;&lt;Year&gt;2012&lt;/Year&gt;&lt;RecNum&gt;619&lt;/RecNum&gt;&lt;DisplayText&gt;(&lt;style face="italic"&gt;17&lt;/style&gt;)&lt;/DisplayText&gt;&lt;record&gt;&lt;rec-number&gt;619&lt;/rec-number&gt;&lt;foreign-keys&gt;&lt;key app="EN" db-id="59v9drvxgvws0pepdfsprwruwxddt29ze29v" timestamp="1528117531"&gt;619&lt;/key&gt;&lt;key app="ENWeb" db-id=""&gt;0&lt;/key&gt;&lt;/foreign-keys&gt;&lt;ref-type name="Journal Article"&gt;17&lt;/ref-type&gt;&lt;contributors&gt;&lt;authors&gt;&lt;author&gt;Syed, O. N.&lt;/author&gt;&lt;author&gt;Mandigo, C. E.&lt;/author&gt;&lt;author&gt;Killory, B. D.&lt;/author&gt;&lt;author&gt;Canoll, P.&lt;/author&gt;&lt;author&gt;Bruce, J. N.&lt;/author&gt;&lt;/authors&gt;&lt;/contributors&gt;&lt;auth-address&gt;The Bartoli Brain Tumor Laboratory, Department of Neurosurgery, Columbia University College of Physicians and Surgeons, New York, NY 10032, USA. ons2101@gmail.com&lt;/auth-address&gt;&lt;titles&gt;&lt;title&gt;Cancer-testis and melanocyte-differentiation antigen expression in malignant glioma and meningioma&lt;/title&gt;&lt;secondary-title&gt;J Clin Neurosci&lt;/secondary-title&gt;&lt;/titles&gt;&lt;periodical&gt;&lt;full-title&gt;J Clin Neurosci&lt;/full-title&gt;&lt;/periodical&gt;&lt;pages&gt;1016-21&lt;/pages&gt;&lt;volume&gt;19&lt;/volume&gt;&lt;number&gt;7&lt;/number&gt;&lt;edition&gt;2012/04/27&lt;/edition&gt;&lt;keywords&gt;&lt;keyword&gt;Antigens, Differentiation&lt;/keyword&gt;&lt;keyword&gt;Antigens, Neoplasm/genetics/*metabolism&lt;/keyword&gt;&lt;keyword&gt;Brain Neoplasms/diagnosis/*metabolism&lt;/keyword&gt;&lt;keyword&gt;Cell Line, Tumor&lt;/keyword&gt;&lt;keyword&gt;Gene Expression Regulation, Neoplastic&lt;/keyword&gt;&lt;keyword&gt;Glioma/diagnosis/*metabolism&lt;/keyword&gt;&lt;keyword&gt;Humans&lt;/keyword&gt;&lt;keyword&gt;Melanoma-Specific Antigens/genetics/*metabolism&lt;/keyword&gt;&lt;keyword&gt;Meningeal Neoplasms/diagnosis/*metabolism&lt;/keyword&gt;&lt;keyword&gt;Meningioma/diagnosis/*metabolism&lt;/keyword&gt;&lt;keyword&gt;RNA, Messenger/metabolism&lt;/keyword&gt;&lt;/keywords&gt;&lt;dates&gt;&lt;year&gt;2012&lt;/year&gt;&lt;pub-dates&gt;&lt;date&gt;Jul&lt;/date&gt;&lt;/pub-dates&gt;&lt;/dates&gt;&lt;isbn&gt;1532-2653 (Electronic)&amp;#xD;0967-5868 (Linking)&lt;/isbn&gt;&lt;accession-num&gt;22534618&lt;/accession-num&gt;&lt;urls&gt;&lt;related-urls&gt;&lt;url&gt;https://www.ncbi.nlm.nih.gov/pubmed/22534618&lt;/url&gt;&lt;/related-urls&gt;&lt;/urls&gt;&lt;electronic-resource-num&gt;10.1016/j.jocn.2011.10.008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17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491B7C" w:rsidRPr="000B5C27" w:rsidRDefault="00491B7C" w:rsidP="00CD71A8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DdWZmZWw8L0F1dGhvcj48WWVhcj4yMDExPC9ZZWFyPjxS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</w:fldData>
              </w:fldChar>
            </w:r>
            <w:r w:rsidR="00CD71A8" w:rsidRPr="000B5C27">
              <w:rPr>
                <w:sz w:val="20"/>
              </w:rPr>
              <w:instrText xml:space="preserve"> ADDIN EN.CITE </w:instrText>
            </w:r>
            <w:r w:rsidR="00CD71A8" w:rsidRPr="000B5C27">
              <w:rPr>
                <w:sz w:val="20"/>
              </w:rPr>
              <w:fldChar w:fldCharType="begin">
                <w:fldData xml:space="preserve">PEVuZE5vdGU+PENpdGU+PEF1dGhvcj5DdWZmZWw8L0F1dGhvcj48WWVhcj4yMDExPC9ZZWFyPjxS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</w:fldData>
              </w:fldChar>
            </w:r>
            <w:r w:rsidR="00CD71A8" w:rsidRPr="000B5C27">
              <w:rPr>
                <w:sz w:val="20"/>
              </w:rPr>
              <w:instrText xml:space="preserve"> ADDIN EN.CITE.DATA </w:instrText>
            </w:r>
            <w:r w:rsidR="00CD71A8" w:rsidRPr="000B5C27">
              <w:rPr>
                <w:sz w:val="20"/>
              </w:rPr>
            </w:r>
            <w:r w:rsidR="00CD71A8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CD71A8" w:rsidRPr="000B5C27">
              <w:rPr>
                <w:noProof/>
                <w:sz w:val="20"/>
              </w:rPr>
              <w:t>(</w:t>
            </w:r>
            <w:r w:rsidR="00CD71A8" w:rsidRPr="000B5C27">
              <w:rPr>
                <w:i/>
                <w:noProof/>
                <w:sz w:val="20"/>
              </w:rPr>
              <w:t>6</w:t>
            </w:r>
            <w:r w:rsidR="00CD71A8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6353A5" w:rsidRPr="000B5C27" w:rsidRDefault="006353A5" w:rsidP="006353A5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Pr="000B5C27">
              <w:rPr>
                <w:sz w:val="20"/>
              </w:rPr>
              <w:instrText xml:space="preserve"> ADDIN EN.CITE &lt;EndNote&gt;&lt;Cite&gt;&lt;Author&gt;Yamanaka&lt;/Author&gt;&lt;Year&gt;1998&lt;/Year&gt;&lt;RecNum&gt;1676&lt;/RecNum&gt;&lt;DisplayText&gt;(&lt;style face="italic"&gt;18&lt;/style&gt;)&lt;/DisplayText&gt;&lt;record&gt;&lt;rec-number&gt;1676&lt;/rec-number&gt;&lt;foreign-keys&gt;&lt;key app="EN" db-id="59v9drvxgvws0pepdfsprwruwxddt29ze29v" timestamp="1530695402"&gt;1676&lt;/key&gt;&lt;/foreign-keys&gt;&lt;ref-type name="Journal Article"&gt;17&lt;/ref-type&gt;&lt;contributors&gt;&lt;authors&gt;&lt;author&gt;Yamanaka, K.&lt;/author&gt;&lt;author&gt;Miyake, H.&lt;/author&gt;&lt;author&gt;Hara, I.&lt;/author&gt;&lt;author&gt;Gohji, K.&lt;/author&gt;&lt;author&gt;Arakawa, S.&lt;/author&gt;&lt;author&gt;Kamidono, S.&lt;/author&gt;&lt;/authors&gt;&lt;/contributors&gt;&lt;titles&gt;&lt;title&gt;Expression of MAGE genes in renal cell carcinoma&lt;/title&gt;&lt;secondary-title&gt;International Journal of Molecular Medicine&lt;/secondary-title&gt;&lt;/titles&gt;&lt;periodical&gt;&lt;full-title&gt;International Journal of Molecular Medicine&lt;/full-title&gt;&lt;/periodical&gt;&lt;dates&gt;&lt;year&gt;1998&lt;/year&gt;&lt;/dates&gt;&lt;isbn&gt;1107-3756&amp;#xD;1791-244X&lt;/isbn&gt;&lt;urls&gt;&lt;/urls&gt;&lt;electronic-resource-num&gt;10.3892/ijmm.2.1.57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Pr="000B5C27">
              <w:rPr>
                <w:noProof/>
                <w:sz w:val="20"/>
              </w:rPr>
              <w:t>(</w:t>
            </w:r>
            <w:r w:rsidRPr="000B5C27">
              <w:rPr>
                <w:i/>
                <w:noProof/>
                <w:sz w:val="20"/>
              </w:rPr>
              <w:t>18</w:t>
            </w:r>
            <w:r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EE0232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MAGE-C2</w:t>
            </w:r>
          </w:p>
        </w:tc>
        <w:tc>
          <w:tcPr>
            <w:tcW w:w="4284" w:type="dxa"/>
          </w:tcPr>
          <w:p w:rsidR="00EE0232" w:rsidRPr="000B5C27" w:rsidRDefault="00952508">
            <w:pPr>
              <w:rPr>
                <w:sz w:val="20"/>
              </w:rPr>
            </w:pPr>
            <w:r w:rsidRPr="000B5C27">
              <w:rPr>
                <w:sz w:val="20"/>
              </w:rPr>
              <w:t>Melanoma</w:t>
            </w:r>
          </w:p>
          <w:p w:rsidR="00952508" w:rsidRPr="000B5C27" w:rsidRDefault="00952508">
            <w:pPr>
              <w:rPr>
                <w:sz w:val="20"/>
              </w:rPr>
            </w:pPr>
            <w:r w:rsidRPr="000B5C27">
              <w:rPr>
                <w:sz w:val="20"/>
              </w:rPr>
              <w:t>Lung</w:t>
            </w:r>
            <w:r w:rsidR="005A6ACF" w:rsidRPr="000B5C27">
              <w:rPr>
                <w:sz w:val="20"/>
              </w:rPr>
              <w:t>(NSCLC)</w:t>
            </w:r>
          </w:p>
          <w:p w:rsidR="00952508" w:rsidRPr="000B5C27" w:rsidRDefault="00952508">
            <w:pPr>
              <w:rPr>
                <w:sz w:val="20"/>
              </w:rPr>
            </w:pPr>
            <w:r w:rsidRPr="000B5C27">
              <w:rPr>
                <w:sz w:val="20"/>
              </w:rPr>
              <w:t>CRC</w:t>
            </w:r>
          </w:p>
          <w:p w:rsidR="00952508" w:rsidRPr="000B5C27" w:rsidRDefault="00952508">
            <w:pPr>
              <w:rPr>
                <w:sz w:val="20"/>
              </w:rPr>
            </w:pPr>
            <w:r w:rsidRPr="000B5C27">
              <w:rPr>
                <w:sz w:val="20"/>
              </w:rPr>
              <w:t>Bladder</w:t>
            </w:r>
          </w:p>
          <w:p w:rsidR="00952508" w:rsidRPr="000B5C27" w:rsidRDefault="00952508">
            <w:pPr>
              <w:rPr>
                <w:sz w:val="20"/>
              </w:rPr>
            </w:pPr>
            <w:r w:rsidRPr="000B5C27">
              <w:rPr>
                <w:sz w:val="20"/>
              </w:rPr>
              <w:t>Glioma</w:t>
            </w:r>
          </w:p>
          <w:p w:rsidR="00491B7C" w:rsidRPr="000B5C27" w:rsidRDefault="00491B7C">
            <w:pPr>
              <w:rPr>
                <w:sz w:val="20"/>
              </w:rPr>
            </w:pPr>
            <w:r w:rsidRPr="000B5C27">
              <w:rPr>
                <w:sz w:val="20"/>
              </w:rPr>
              <w:t>HNSCC</w:t>
            </w:r>
          </w:p>
        </w:tc>
        <w:tc>
          <w:tcPr>
            <w:tcW w:w="3132" w:type="dxa"/>
          </w:tcPr>
          <w:p w:rsidR="00EE0232" w:rsidRPr="000B5C27" w:rsidRDefault="00952508" w:rsidP="00952508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Curioni-Fontecedro&lt;/Author&gt;&lt;Year&gt;2011&lt;/Year&gt;&lt;RecNum&gt;1652&lt;/RecNum&gt;&lt;DisplayText&gt;(&lt;style face="italic"&gt;53&lt;/style&gt;)&lt;/DisplayText&gt;&lt;record&gt;&lt;rec-number&gt;1652&lt;/rec-number&gt;&lt;foreign-keys&gt;&lt;key app="EN" db-id="59v9drvxgvws0pepdfsprwruwxddt29ze29v" timestamp="1530613071"&gt;1652&lt;/key&gt;&lt;/foreign-keys&gt;&lt;ref-type name="Journal Article"&gt;17&lt;/ref-type&gt;&lt;contributors&gt;&lt;authors&gt;&lt;author&gt;Curioni-Fontecedro, Alessandra&lt;/author&gt;&lt;author&gt;Nuber, Natko&lt;/author&gt;&lt;author&gt;Mihic-Probst, Daniela&lt;/author&gt;&lt;author&gt;Seifert, Burkhardt&lt;/author&gt;&lt;author&gt;Soldini, Davide&lt;/author&gt;&lt;author&gt;Dummer, Reinhard&lt;/author&gt;&lt;author&gt;Knuth, Alexander&lt;/author&gt;&lt;author&gt;van den Broek, Maries&lt;/author&gt;&lt;author&gt;Moch, Holger&lt;/author&gt;&lt;/authors&gt;&lt;/contributors&gt;&lt;titles&gt;&lt;title&gt;Expression of MAGE-C1/CT7 and MAGE-C2/CT10 Predicts Lymph Node Metastasis in Melanoma Patients&lt;/title&gt;&lt;secondary-title&gt;PLOS ONE&lt;/secondary-title&gt;&lt;/titles&gt;&lt;periodical&gt;&lt;full-title&gt;PLoS One&lt;/full-title&gt;&lt;/periodical&gt;&lt;pages&gt;e21418&lt;/pages&gt;&lt;volume&gt;6&lt;/volume&gt;&lt;number&gt;6&lt;/number&gt;&lt;dates&gt;&lt;year&gt;2011&lt;/year&gt;&lt;/dates&gt;&lt;publisher&gt;Public Library of Science&lt;/publisher&gt;&lt;urls&gt;&lt;related-urls&gt;&lt;url&gt;https://doi.org/10.1371/journal.pone.0021418&lt;/url&gt;&lt;/related-urls&gt;&lt;/urls&gt;&lt;electronic-resource-num&gt;10.1371/journal.pone.0021418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53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952508" w:rsidRPr="000B5C27" w:rsidRDefault="00952508" w:rsidP="00952508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Güre&lt;/Author&gt;&lt;Year&gt;2000&lt;/Year&gt;&lt;RecNum&gt;1040&lt;/RecNum&gt;&lt;DisplayText&gt;(&lt;style face="italic"&gt;54&lt;/style&gt;)&lt;/DisplayText&gt;&lt;record&gt;&lt;rec-number&gt;1040&lt;/rec-number&gt;&lt;foreign-keys&gt;&lt;key app="EN" db-id="59v9drvxgvws0pepdfsprwruwxddt29ze29v" timestamp="1528297411"&gt;1040&lt;/key&gt;&lt;/foreign-keys&gt;&lt;ref-type name="Journal Article"&gt;17&lt;/ref-type&gt;&lt;contributors&gt;&lt;authors&gt;&lt;author&gt;Güre, Ali O.&lt;/author&gt;&lt;author&gt;Stockert, Elisabeth&lt;/author&gt;&lt;author&gt;Arden, Karen C.&lt;/author&gt;&lt;author&gt;Boyer, Antonia D.&lt;/author&gt;&lt;author&gt;Viars, Carrie S.&lt;/author&gt;&lt;author&gt;Scanlan, Matthew J.&lt;/author&gt;&lt;author&gt;Old, Lloyd J.&lt;/author&gt;&lt;author&gt;Chen, Yao-Tseng&lt;/author&gt;&lt;/authors&gt;&lt;/contributors&gt;&lt;titles&gt;&lt;title&gt;CT10: A new cancer-testis (CT) antigen homologous to CT7 and the MAGE family, identified by representational-difference analysis&lt;/title&gt;&lt;secondary-title&gt;International Journal of Cancer&lt;/secondary-title&gt;&lt;/titles&gt;&lt;periodical&gt;&lt;full-title&gt;International Journal of Cancer&lt;/full-title&gt;&lt;/periodical&gt;&lt;pages&gt;726-732&lt;/pages&gt;&lt;volume&gt;85&lt;/volume&gt;&lt;number&gt;5&lt;/number&gt;&lt;section&gt;726&lt;/section&gt;&lt;dates&gt;&lt;year&gt;2000&lt;/year&gt;&lt;/dates&gt;&lt;isbn&gt;0020-7136&amp;#xD;1097-0215&lt;/isbn&gt;&lt;urls&gt;&lt;related-urls&gt;&lt;url&gt;https://onlinelibrary.wiley.com/doi/abs/10.1002/%28SICI%291097-0215%2820000301%2985%3A5%3C726%3A%3AAID-IJC21%3E3.0.CO%3B2-F&lt;/url&gt;&lt;/related-urls&gt;&lt;/urls&gt;&lt;electronic-resource-num&gt;10.1002/(sici)1097-0215(20000301)85:5&amp;lt;726::Aid-ijc21&amp;gt;3.0.Co;2-f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54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952508" w:rsidRPr="000B5C27" w:rsidRDefault="00952508" w:rsidP="00952508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DaGVuPC9BdXRob3I+PFllYXI+MjAxMDwvWWVhcj48UmVj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</w:fldData>
              </w:fldChar>
            </w:r>
            <w:r w:rsidR="006353A5" w:rsidRPr="000B5C27">
              <w:rPr>
                <w:sz w:val="20"/>
              </w:rPr>
              <w:instrText xml:space="preserve"> ADDIN EN.CITE </w:instrText>
            </w:r>
            <w:r w:rsidR="006353A5" w:rsidRPr="000B5C27">
              <w:rPr>
                <w:sz w:val="20"/>
              </w:rPr>
              <w:fldChar w:fldCharType="begin">
                <w:fldData xml:space="preserve">PEVuZE5vdGU+PENpdGU+PEF1dGhvcj5DaGVuPC9BdXRob3I+PFllYXI+MjAxMDwvWWVhcj48UmVj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</w:fldData>
              </w:fldChar>
            </w:r>
            <w:r w:rsidR="006353A5" w:rsidRPr="000B5C27">
              <w:rPr>
                <w:sz w:val="20"/>
              </w:rPr>
              <w:instrText xml:space="preserve"> ADDIN EN.CITE.DATA </w:instrText>
            </w:r>
            <w:r w:rsidR="006353A5" w:rsidRPr="000B5C27">
              <w:rPr>
                <w:sz w:val="20"/>
              </w:rPr>
            </w:r>
            <w:r w:rsidR="006353A5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15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952508" w:rsidRPr="000B5C27" w:rsidRDefault="00952508" w:rsidP="00952508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Sharma&lt;/Author&gt;&lt;Year&gt;2006&lt;/Year&gt;&lt;RecNum&gt;576&lt;/RecNum&gt;&lt;DisplayText&gt;(&lt;style face="italic"&gt;55&lt;/style&gt;)&lt;/DisplayText&gt;&lt;record&gt;&lt;rec-number&gt;576&lt;/rec-number&gt;&lt;foreign-keys&gt;&lt;key app="EN" db-id="59v9drvxgvws0pepdfsprwruwxddt29ze29v" timestamp="1528117368"&gt;576&lt;/key&gt;&lt;key app="ENWeb" db-id=""&gt;0&lt;/key&gt;&lt;/foreign-keys&gt;&lt;ref-type name="Journal Article"&gt;17&lt;/ref-type&gt;&lt;contributors&gt;&lt;authors&gt;&lt;author&gt;Sharma, P.&lt;/author&gt;&lt;author&gt;Shen, Y.&lt;/author&gt;&lt;author&gt;Wen, S.&lt;/author&gt;&lt;author&gt;Bajorin, D. F.&lt;/author&gt;&lt;author&gt;Reuter, V. E.&lt;/author&gt;&lt;author&gt;Old, L. J.&lt;/author&gt;&lt;author&gt;Jungbluth, A. A.&lt;/author&gt;&lt;/authors&gt;&lt;/contributors&gt;&lt;auth-address&gt;Department of Genitourinary Medical Oncology, The University of Texas M.D. Anderson Cancer Center, Houston, Texas 77030, USA. padsharma@mdanderson.org&lt;/auth-address&gt;&lt;titles&gt;&lt;title&gt;Cancer-testis antigens: expression and correlation with survival in human urothelial carcinoma&lt;/title&gt;&lt;secondary-title&gt;Clin Cancer Res&lt;/secondary-title&gt;&lt;/titles&gt;&lt;periodical&gt;&lt;full-title&gt;Clin Cancer Res&lt;/full-title&gt;&lt;/periodical&gt;&lt;pages&gt;5442-7&lt;/pages&gt;&lt;volume&gt;12&lt;/volume&gt;&lt;number&gt;18&lt;/number&gt;&lt;edition&gt;2006/09/27&lt;/edition&gt;&lt;keywords&gt;&lt;keyword&gt;Antigens, Neoplasm/*metabolism&lt;/keyword&gt;&lt;keyword&gt;Carcinoma/immunology/metabolism&lt;/keyword&gt;&lt;keyword&gt;Humans&lt;/keyword&gt;&lt;keyword&gt;Immunohistochemistry&lt;/keyword&gt;&lt;keyword&gt;Male&lt;/keyword&gt;&lt;keyword&gt;Retrospective Studies&lt;/keyword&gt;&lt;keyword&gt;Statistics as Topic&lt;/keyword&gt;&lt;keyword&gt;Survival Analysis&lt;/keyword&gt;&lt;keyword&gt;Testicular Neoplasms/*immunology/metabolism/*mortality&lt;/keyword&gt;&lt;keyword&gt;Testis/immunology/metabolism&lt;/keyword&gt;&lt;keyword&gt;Urologic Neoplasms/*immunology/metabolism&lt;/keyword&gt;&lt;/keywords&gt;&lt;dates&gt;&lt;year&gt;2006&lt;/year&gt;&lt;pub-dates&gt;&lt;date&gt;Sep 15&lt;/date&gt;&lt;/pub-dates&gt;&lt;/dates&gt;&lt;isbn&gt;1078-0432 (Print)&amp;#xD;1078-0432 (Linking)&lt;/isbn&gt;&lt;accession-num&gt;17000678&lt;/accession-num&gt;&lt;urls&gt;&lt;related-urls&gt;&lt;url&gt;https://www.ncbi.nlm.nih.gov/pubmed/17000678&lt;/url&gt;&lt;/related-urls&gt;&lt;/urls&gt;&lt;electronic-resource-num&gt;10.1158/1078-0432.CCR-06-0527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55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952508" w:rsidRPr="000B5C27" w:rsidRDefault="00952508" w:rsidP="00226B67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6353A5" w:rsidRPr="000B5C27">
              <w:rPr>
                <w:sz w:val="20"/>
              </w:rPr>
              <w:instrText xml:space="preserve"> ADDIN EN.CITE &lt;EndNote&gt;&lt;Cite&gt;&lt;Author&gt;Syed&lt;/Author&gt;&lt;Year&gt;2012&lt;/Year&gt;&lt;RecNum&gt;619&lt;/RecNum&gt;&lt;DisplayText&gt;(&lt;style face="italic"&gt;17&lt;/style&gt;)&lt;/DisplayText&gt;&lt;record&gt;&lt;rec-number&gt;619&lt;/rec-number&gt;&lt;foreign-keys&gt;&lt;key app="EN" db-id="59v9drvxgvws0pepdfsprwruwxddt29ze29v" timestamp="1528117531"&gt;619&lt;/key&gt;&lt;key app="ENWeb" db-id=""&gt;0&lt;/key&gt;&lt;/foreign-keys&gt;&lt;ref-type name="Journal Article"&gt;17&lt;/ref-type&gt;&lt;contributors&gt;&lt;authors&gt;&lt;author&gt;Syed, O. N.&lt;/author&gt;&lt;author&gt;Mandigo, C. E.&lt;/author&gt;&lt;author&gt;Killory, B. D.&lt;/author&gt;&lt;author&gt;Canoll, P.&lt;/author&gt;&lt;author&gt;Bruce, J. N.&lt;/author&gt;&lt;/authors&gt;&lt;/contributors&gt;&lt;auth-address&gt;The Bartoli Brain Tumor Laboratory, Department of Neurosurgery, Columbia University College of Physicians and Surgeons, New York, NY 10032, USA. ons2101@gmail.com&lt;/auth-address&gt;&lt;titles&gt;&lt;title&gt;Cancer-testis and melanocyte-differentiation antigen expression in malignant glioma and meningioma&lt;/title&gt;&lt;secondary-title&gt;J Clin Neurosci&lt;/secondary-title&gt;&lt;/titles&gt;&lt;periodical&gt;&lt;full-title&gt;J Clin Neurosci&lt;/full-title&gt;&lt;/periodical&gt;&lt;pages&gt;1016-21&lt;/pages&gt;&lt;volume&gt;19&lt;/volume&gt;&lt;number&gt;7&lt;/number&gt;&lt;edition&gt;2012/04/27&lt;/edition&gt;&lt;keywords&gt;&lt;keyword&gt;Antigens, Differentiation&lt;/keyword&gt;&lt;keyword&gt;Antigens, Neoplasm/genetics/*metabolism&lt;/keyword&gt;&lt;keyword&gt;Brain Neoplasms/diagnosis/*metabolism&lt;/keyword&gt;&lt;keyword&gt;Cell Line, Tumor&lt;/keyword&gt;&lt;keyword&gt;Gene Expression Regulation, Neoplastic&lt;/keyword&gt;&lt;keyword&gt;Glioma/diagnosis/*metabolism&lt;/keyword&gt;&lt;keyword&gt;Humans&lt;/keyword&gt;&lt;keyword&gt;Melanoma-Specific Antigens/genetics/*metabolism&lt;/keyword&gt;&lt;keyword&gt;Meningeal Neoplasms/diagnosis/*metabolism&lt;/keyword&gt;&lt;keyword&gt;Meningioma/diagnosis/*metabolism&lt;/keyword&gt;&lt;keyword&gt;RNA, Messenger/metabolism&lt;/keyword&gt;&lt;/keywords&gt;&lt;dates&gt;&lt;year&gt;2012&lt;/year&gt;&lt;pub-dates&gt;&lt;date&gt;Jul&lt;/date&gt;&lt;/pub-dates&gt;&lt;/dates&gt;&lt;isbn&gt;1532-2653 (Electronic)&amp;#xD;0967-5868 (Linking)&lt;/isbn&gt;&lt;accession-num&gt;22534618&lt;/accession-num&gt;&lt;urls&gt;&lt;related-urls&gt;&lt;url&gt;https://www.ncbi.nlm.nih.gov/pubmed/22534618&lt;/url&gt;&lt;/related-urls&gt;&lt;/urls&gt;&lt;electronic-resource-num&gt;10.1016/j.jocn.2011.10.008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17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491B7C" w:rsidRPr="000B5C27" w:rsidRDefault="00491B7C" w:rsidP="00CD71A8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DdWZmZWw8L0F1dGhvcj48WWVhcj4yMDExPC9ZZWFyPjxS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</w:fldData>
              </w:fldChar>
            </w:r>
            <w:r w:rsidR="00CD71A8" w:rsidRPr="000B5C27">
              <w:rPr>
                <w:sz w:val="20"/>
              </w:rPr>
              <w:instrText xml:space="preserve"> ADDIN EN.CITE </w:instrText>
            </w:r>
            <w:r w:rsidR="00CD71A8" w:rsidRPr="000B5C27">
              <w:rPr>
                <w:sz w:val="20"/>
              </w:rPr>
              <w:fldChar w:fldCharType="begin">
                <w:fldData xml:space="preserve">PEVuZE5vdGU+PENpdGU+PEF1dGhvcj5DdWZmZWw8L0F1dGhvcj48WWVhcj4yMDExPC9ZZWFyPjxS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</w:fldData>
              </w:fldChar>
            </w:r>
            <w:r w:rsidR="00CD71A8" w:rsidRPr="000B5C27">
              <w:rPr>
                <w:sz w:val="20"/>
              </w:rPr>
              <w:instrText xml:space="preserve"> ADDIN EN.CITE.DATA </w:instrText>
            </w:r>
            <w:r w:rsidR="00CD71A8" w:rsidRPr="000B5C27">
              <w:rPr>
                <w:sz w:val="20"/>
              </w:rPr>
            </w:r>
            <w:r w:rsidR="00CD71A8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CD71A8" w:rsidRPr="000B5C27">
              <w:rPr>
                <w:noProof/>
                <w:sz w:val="20"/>
              </w:rPr>
              <w:t>(</w:t>
            </w:r>
            <w:r w:rsidR="00CD71A8" w:rsidRPr="000B5C27">
              <w:rPr>
                <w:i/>
                <w:noProof/>
                <w:sz w:val="20"/>
              </w:rPr>
              <w:t>6</w:t>
            </w:r>
            <w:r w:rsidR="00CD71A8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0B5C27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TSP50</w:t>
            </w:r>
          </w:p>
        </w:tc>
        <w:tc>
          <w:tcPr>
            <w:tcW w:w="4284" w:type="dxa"/>
          </w:tcPr>
          <w:p w:rsidR="00385512" w:rsidRPr="000B5C27" w:rsidRDefault="00385512">
            <w:pPr>
              <w:rPr>
                <w:sz w:val="20"/>
              </w:rPr>
            </w:pPr>
            <w:r w:rsidRPr="000B5C27">
              <w:rPr>
                <w:sz w:val="20"/>
              </w:rPr>
              <w:t>Lung</w:t>
            </w:r>
            <w:r w:rsidR="005A6ACF" w:rsidRPr="000B5C27">
              <w:rPr>
                <w:sz w:val="20"/>
              </w:rPr>
              <w:t>(NSCLC)</w:t>
            </w:r>
          </w:p>
          <w:p w:rsidR="00EE0232" w:rsidRPr="000B5C27" w:rsidRDefault="00952508">
            <w:pPr>
              <w:rPr>
                <w:sz w:val="20"/>
              </w:rPr>
            </w:pPr>
            <w:r w:rsidRPr="000B5C27">
              <w:rPr>
                <w:sz w:val="20"/>
              </w:rPr>
              <w:t>CRC</w:t>
            </w:r>
          </w:p>
        </w:tc>
        <w:tc>
          <w:tcPr>
            <w:tcW w:w="3132" w:type="dxa"/>
          </w:tcPr>
          <w:p w:rsidR="00385512" w:rsidRPr="000B5C27" w:rsidRDefault="00385512" w:rsidP="007404E2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Qiao&lt;/Author&gt;&lt;Year&gt;2018&lt;/Year&gt;&lt;RecNum&gt;1691&lt;/RecNum&gt;&lt;DisplayText&gt;(&lt;style face="italic"&gt;56&lt;/style&gt;)&lt;/DisplayText&gt;&lt;record&gt;&lt;rec-number&gt;1691&lt;/rec-number&gt;&lt;foreign-keys&gt;&lt;key app="EN" db-id="59v9drvxgvws0pepdfsprwruwxddt29ze29v" timestamp="1530705418"&gt;1691&lt;/key&gt;&lt;/foreign-keys&gt;&lt;ref-type name="Journal Article"&gt;17&lt;/ref-type&gt;&lt;contributors&gt;&lt;authors&gt;&lt;author&gt;Qiao, Wen-Liang&lt;/author&gt;&lt;author&gt;Shi, Bo-Wen&lt;/author&gt;&lt;author&gt;Han, Yu-Dong&lt;/author&gt;&lt;author&gt;Tang, Hua-Mei&lt;/author&gt;&lt;author&gt;Lin, Jun&lt;/author&gt;&lt;author&gt;Hu, Hai-Yang&lt;/author&gt;&lt;author&gt;Lin, Qiang&lt;/author&gt;&lt;/authors&gt;&lt;/contributors&gt;&lt;titles&gt;&lt;title&gt;Testes-specific protease 50 as an independent risk factor for poor prognosis in patients with non-small cell lung cancer&lt;/title&gt;&lt;secondary-title&gt;Oncology Letters&lt;/secondary-title&gt;&lt;/titles&gt;&lt;periodical&gt;&lt;full-title&gt;Oncology Letters&lt;/full-title&gt;&lt;/periodical&gt;&lt;pages&gt;8796-8804&lt;/pages&gt;&lt;volume&gt;15&lt;/volume&gt;&lt;number&gt;6&lt;/number&gt;&lt;dates&gt;&lt;year&gt;2018&lt;/year&gt;&lt;pub-dates&gt;&lt;date&gt;03/29&amp;#xD;08/13/received&amp;#xD;02/07/accepted&amp;#xD;03/29/pmc-release&lt;/date&gt;&lt;/pub-dates&gt;&lt;/dates&gt;&lt;publisher&gt;D.A. Spandidos&lt;/publisher&gt;&lt;isbn&gt;1792-1074&amp;#xD;1792-1082&lt;/isbn&gt;&lt;accession-num&gt;PMC5950601&lt;/accession-num&gt;&lt;urls&gt;&lt;related-urls&gt;&lt;url&gt;http://www.ncbi.nlm.nih.gov/pmc/articles/PMC5950601/&lt;/url&gt;&lt;/related-urls&gt;&lt;/urls&gt;&lt;electronic-resource-num&gt;10.3892/ol.2018.8387&lt;/electronic-resource-num&gt;&lt;remote-database-name&gt;PMC&lt;/remote-database-name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56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EE0232" w:rsidRPr="000B5C27" w:rsidRDefault="00952508" w:rsidP="005A6ACF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aaGVuZzwvQXV0aG9yPjxZZWFyPjIwMTE8L1llYXI+PFJl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==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aaGVuZzwvQXV0aG9yPjxZZWFyPjIwMTE8L1llYXI+PFJl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==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57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0B5C27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proofErr w:type="spellStart"/>
            <w:r w:rsidRPr="000B5C27">
              <w:rPr>
                <w:sz w:val="20"/>
              </w:rPr>
              <w:t>EpCAM</w:t>
            </w:r>
            <w:proofErr w:type="spellEnd"/>
          </w:p>
        </w:tc>
        <w:tc>
          <w:tcPr>
            <w:tcW w:w="4284" w:type="dxa"/>
          </w:tcPr>
          <w:p w:rsidR="00D3393F" w:rsidRPr="000B5C27" w:rsidRDefault="00D3393F">
            <w:pPr>
              <w:rPr>
                <w:sz w:val="20"/>
              </w:rPr>
            </w:pPr>
            <w:r w:rsidRPr="000B5C27">
              <w:rPr>
                <w:sz w:val="20"/>
              </w:rPr>
              <w:t>Lung</w:t>
            </w:r>
            <w:r w:rsidR="005A6ACF" w:rsidRPr="000B5C27">
              <w:rPr>
                <w:sz w:val="20"/>
              </w:rPr>
              <w:t>(NSCLC)</w:t>
            </w:r>
          </w:p>
          <w:p w:rsidR="00EE0232" w:rsidRPr="000B5C27" w:rsidRDefault="00952508">
            <w:pPr>
              <w:rPr>
                <w:sz w:val="20"/>
              </w:rPr>
            </w:pPr>
            <w:r w:rsidRPr="000B5C27">
              <w:rPr>
                <w:sz w:val="20"/>
              </w:rPr>
              <w:t>CRC</w:t>
            </w:r>
          </w:p>
          <w:p w:rsidR="000A1A56" w:rsidRPr="000B5C27" w:rsidRDefault="000A1A56">
            <w:pPr>
              <w:rPr>
                <w:sz w:val="20"/>
              </w:rPr>
            </w:pPr>
            <w:r w:rsidRPr="000B5C27">
              <w:rPr>
                <w:sz w:val="20"/>
              </w:rPr>
              <w:t>Bladder</w:t>
            </w:r>
          </w:p>
          <w:p w:rsidR="00D3393F" w:rsidRPr="000B5C27" w:rsidRDefault="00D3393F">
            <w:pPr>
              <w:rPr>
                <w:sz w:val="20"/>
              </w:rPr>
            </w:pPr>
            <w:r w:rsidRPr="000B5C27">
              <w:rPr>
                <w:sz w:val="20"/>
              </w:rPr>
              <w:t>RCC</w:t>
            </w:r>
          </w:p>
        </w:tc>
        <w:tc>
          <w:tcPr>
            <w:tcW w:w="3132" w:type="dxa"/>
          </w:tcPr>
          <w:p w:rsidR="00D3393F" w:rsidRPr="000B5C27" w:rsidRDefault="00D3393F" w:rsidP="00952508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Went&lt;/Author&gt;&lt;Year&gt;2006&lt;/Year&gt;&lt;RecNum&gt;1694&lt;/RecNum&gt;&lt;DisplayText&gt;(&lt;style face="italic"&gt;58&lt;/style&gt;)&lt;/DisplayText&gt;&lt;record&gt;&lt;rec-number&gt;1694&lt;/rec-number&gt;&lt;foreign-keys&gt;&lt;key app="EN" db-id="59v9drvxgvws0pepdfsprwruwxddt29ze29v" timestamp="1530706192"&gt;1694&lt;/key&gt;&lt;/foreign-keys&gt;&lt;ref-type name="Journal Article"&gt;17&lt;/ref-type&gt;&lt;contributors&gt;&lt;authors&gt;&lt;author&gt;Went, P.&lt;/author&gt;&lt;author&gt;Vasei, M.&lt;/author&gt;&lt;author&gt;Bubendorf, L.&lt;/author&gt;&lt;author&gt;Terracciano, L.&lt;/author&gt;&lt;author&gt;Tornillo, L.&lt;/author&gt;&lt;author&gt;Riede, U.&lt;/author&gt;&lt;author&gt;Kononen, J.&lt;/author&gt;&lt;author&gt;Simon, R.&lt;/author&gt;&lt;author&gt;Sauter, G.&lt;/author&gt;&lt;author&gt;Baeuerle, P. A.&lt;/author&gt;&lt;/authors&gt;&lt;/contributors&gt;&lt;titles&gt;&lt;title&gt;Frequent high-level expression of the immunotherapeutic target Ep-CAM in colon, stomach, prostate and lung cancers&lt;/title&gt;&lt;secondary-title&gt;British Journal of Cancer&lt;/secondary-title&gt;&lt;/titles&gt;&lt;periodical&gt;&lt;full-title&gt;British Journal of Cancer&lt;/full-title&gt;&lt;/periodical&gt;&lt;pages&gt;128-135&lt;/pages&gt;&lt;volume&gt;94&lt;/volume&gt;&lt;number&gt;1&lt;/number&gt;&lt;dates&gt;&lt;year&gt;2006&lt;/year&gt;&lt;pub-dates&gt;&lt;date&gt;01/10&amp;#xD;09/09/received&amp;#xD;11/21/revised&amp;#xD;11/29/accepted&lt;/date&gt;&lt;/pub-dates&gt;&lt;/dates&gt;&lt;isbn&gt;0007-0920&amp;#xD;1532-1827&lt;/isbn&gt;&lt;accession-num&gt;PMC2361083&lt;/accession-num&gt;&lt;urls&gt;&lt;related-urls&gt;&lt;url&gt;http://www.ncbi.nlm.nih.gov/pmc/articles/PMC2361083/&lt;/url&gt;&lt;/related-urls&gt;&lt;/urls&gt;&lt;electronic-resource-num&gt;10.1038/sj.bjc.6602924&lt;/electronic-resource-num&gt;&lt;remote-database-name&gt;PMC&lt;/remote-database-name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58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EE0232" w:rsidRPr="000B5C27" w:rsidRDefault="00952508" w:rsidP="00952508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Hb29zc2Vucy1CZXVtZXI8L0F1dGhvcj48WWVhcj4yMDE0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</w:fldData>
              </w:fldChar>
            </w:r>
            <w:r w:rsidR="00CD71A8" w:rsidRPr="000B5C27">
              <w:rPr>
                <w:sz w:val="20"/>
              </w:rPr>
              <w:instrText xml:space="preserve"> ADDIN EN.CITE </w:instrText>
            </w:r>
            <w:r w:rsidR="00CD71A8" w:rsidRPr="000B5C27">
              <w:rPr>
                <w:sz w:val="20"/>
              </w:rPr>
              <w:fldChar w:fldCharType="begin">
                <w:fldData xml:space="preserve">PEVuZE5vdGU+PENpdGU+PEF1dGhvcj5Hb29zc2Vucy1CZXVtZXI8L0F1dGhvcj48WWVhcj4yMDE0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</w:fldData>
              </w:fldChar>
            </w:r>
            <w:r w:rsidR="00CD71A8" w:rsidRPr="000B5C27">
              <w:rPr>
                <w:sz w:val="20"/>
              </w:rPr>
              <w:instrText xml:space="preserve"> ADDIN EN.CITE.DATA </w:instrText>
            </w:r>
            <w:r w:rsidR="00CD71A8" w:rsidRPr="000B5C27">
              <w:rPr>
                <w:sz w:val="20"/>
              </w:rPr>
            </w:r>
            <w:r w:rsidR="00CD71A8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CD71A8" w:rsidRPr="000B5C27">
              <w:rPr>
                <w:noProof/>
                <w:sz w:val="20"/>
              </w:rPr>
              <w:t>(</w:t>
            </w:r>
            <w:r w:rsidR="00CD71A8" w:rsidRPr="000B5C27">
              <w:rPr>
                <w:i/>
                <w:noProof/>
                <w:sz w:val="20"/>
              </w:rPr>
              <w:t>9</w:t>
            </w:r>
            <w:r w:rsidR="00CD71A8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0A1A56" w:rsidRPr="000B5C27" w:rsidRDefault="000A1A56" w:rsidP="00385512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Brunner&lt;/Author&gt;&lt;Year&gt;2008&lt;/Year&gt;&lt;RecNum&gt;1655&lt;/RecNum&gt;&lt;DisplayText&gt;(&lt;style face="italic"&gt;59&lt;/style&gt;)&lt;/DisplayText&gt;&lt;record&gt;&lt;rec-number&gt;1655&lt;/rec-number&gt;&lt;foreign-keys&gt;&lt;key app="EN" db-id="59v9drvxgvws0pepdfsprwruwxddt29ze29v" timestamp="1530613696"&gt;1655&lt;/key&gt;&lt;/foreign-keys&gt;&lt;ref-type name="Journal Article"&gt;17&lt;/ref-type&gt;&lt;contributors&gt;&lt;authors&gt;&lt;author&gt;Brunner, A&lt;/author&gt;&lt;author&gt;Prelog, M&lt;/author&gt;&lt;author&gt;Verdorfer, I&lt;/author&gt;&lt;author&gt;Tzankov, A&lt;/author&gt;&lt;author&gt;Mikuz, G&lt;/author&gt;&lt;author&gt;Ensinger, C&lt;/author&gt;&lt;/authors&gt;&lt;/contributors&gt;&lt;titles&gt;&lt;title&gt;EpCAM is predominantly expressed in high grade and advanced stage urothelial carcinoma of the bladder&lt;/title&gt;&lt;secondary-title&gt;Journal of Clinical Pathology&lt;/secondary-title&gt;&lt;/titles&gt;&lt;periodical&gt;&lt;full-title&gt;Journal of Clinical Pathology&lt;/full-title&gt;&lt;/periodical&gt;&lt;pages&gt;307-310&lt;/pages&gt;&lt;volume&gt;61&lt;/volume&gt;&lt;number&gt;3&lt;/number&gt;&lt;dates&gt;&lt;year&gt;2008&lt;/year&gt;&lt;/dates&gt;&lt;urls&gt;&lt;related-urls&gt;&lt;url&gt;https://jcp.bmj.com/content/jclinpath/61/3/307.full.pdf&lt;/url&gt;&lt;/related-urls&gt;&lt;/urls&gt;&lt;electronic-resource-num&gt;10.1136/jcp.2007.049460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59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D3393F" w:rsidRPr="000B5C27" w:rsidRDefault="00D3393F" w:rsidP="005A6ACF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Went&lt;/Author&gt;&lt;Year&gt;2005&lt;/Year&gt;&lt;RecNum&gt;1693&lt;/RecNum&gt;&lt;DisplayText&gt;(&lt;style face="italic"&gt;60&lt;/style&gt;)&lt;/DisplayText&gt;&lt;record&gt;&lt;rec-number&gt;1693&lt;/rec-number&gt;&lt;foreign-keys&gt;&lt;key app="EN" db-id="59v9drvxgvws0pepdfsprwruwxddt29ze29v" timestamp="1530705991"&gt;1693&lt;/key&gt;&lt;/foreign-keys&gt;&lt;ref-type name="Journal Article"&gt;17&lt;/ref-type&gt;&lt;contributors&gt;&lt;authors&gt;&lt;author&gt;Went, Philip&lt;/author&gt;&lt;author&gt;Dirnhofer, Stephan&lt;/author&gt;&lt;author&gt;Salvisberg, Tiziana&lt;/author&gt;&lt;author&gt;Amin, Mahul B.&lt;/author&gt;&lt;author&gt;Lim, So D.&lt;/author&gt;&lt;author&gt;Diener, Pierre-Andr&lt;/author&gt;&lt;author&gt;Moch, Holger&lt;/author&gt;&lt;/authors&gt;&lt;/contributors&gt;&lt;titles&gt;&lt;title&gt;Expression of Epithelial Cell Adhesion Molecule (EpCam) in Renal Epithelial Tumors&lt;/title&gt;&lt;secondary-title&gt;The American Journal of Surgical Pathology&lt;/secondary-title&gt;&lt;/titles&gt;&lt;periodical&gt;&lt;full-title&gt;The American Journal of Surgical Pathology&lt;/full-title&gt;&lt;/periodical&gt;&lt;pages&gt;83-88&lt;/pages&gt;&lt;volume&gt;29&lt;/volume&gt;&lt;number&gt;1&lt;/number&gt;&lt;section&gt;83&lt;/section&gt;&lt;dates&gt;&lt;year&gt;2005&lt;/year&gt;&lt;/dates&gt;&lt;isbn&gt;0147-5185&lt;/isbn&gt;&lt;urls&gt;&lt;/urls&gt;&lt;electronic-resource-num&gt;10.1097/01.pas.0000.146028.70868.7a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60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EE0232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CAGE</w:t>
            </w:r>
          </w:p>
        </w:tc>
        <w:tc>
          <w:tcPr>
            <w:tcW w:w="4284" w:type="dxa"/>
          </w:tcPr>
          <w:p w:rsidR="00EE0232" w:rsidRPr="000B5C27" w:rsidRDefault="000A1A56">
            <w:pPr>
              <w:rPr>
                <w:sz w:val="20"/>
              </w:rPr>
            </w:pPr>
            <w:r w:rsidRPr="000B5C27">
              <w:rPr>
                <w:sz w:val="20"/>
              </w:rPr>
              <w:t>Lung</w:t>
            </w:r>
            <w:r w:rsidR="005A6ACF" w:rsidRPr="000B5C27">
              <w:rPr>
                <w:sz w:val="20"/>
              </w:rPr>
              <w:t>(NSCLC)</w:t>
            </w:r>
          </w:p>
          <w:p w:rsidR="000A1A56" w:rsidRPr="000B5C27" w:rsidRDefault="000A1A56">
            <w:pPr>
              <w:rPr>
                <w:sz w:val="20"/>
              </w:rPr>
            </w:pPr>
            <w:r w:rsidRPr="000B5C27">
              <w:rPr>
                <w:sz w:val="20"/>
              </w:rPr>
              <w:t>CRC</w:t>
            </w:r>
          </w:p>
          <w:p w:rsidR="003E1661" w:rsidRPr="000B5C27" w:rsidRDefault="003E1661">
            <w:pPr>
              <w:rPr>
                <w:sz w:val="20"/>
              </w:rPr>
            </w:pPr>
            <w:r w:rsidRPr="000B5C27">
              <w:rPr>
                <w:sz w:val="20"/>
              </w:rPr>
              <w:t>HNSCC</w:t>
            </w:r>
          </w:p>
        </w:tc>
        <w:tc>
          <w:tcPr>
            <w:tcW w:w="3132" w:type="dxa"/>
          </w:tcPr>
          <w:p w:rsidR="00EE0232" w:rsidRPr="000B5C27" w:rsidRDefault="000A1A56" w:rsidP="000A1A56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Park&lt;/Author&gt;&lt;Year&gt;2003&lt;/Year&gt;&lt;RecNum&gt;1656&lt;/RecNum&gt;&lt;DisplayText&gt;(&lt;style face="italic"&gt;61&lt;/style&gt;)&lt;/DisplayText&gt;&lt;record&gt;&lt;rec-number&gt;1656&lt;/rec-number&gt;&lt;foreign-keys&gt;&lt;key app="EN" db-id="59v9drvxgvws0pepdfsprwruwxddt29ze29v" timestamp="1530613914"&gt;1656&lt;/key&gt;&lt;/foreign-keys&gt;&lt;ref-type name="Journal Article"&gt;17&lt;/ref-type&gt;&lt;contributors&gt;&lt;authors&gt;&lt;author&gt;Park, Saeyoung&lt;/author&gt;&lt;author&gt;Lim, Yoon&lt;/author&gt;&lt;author&gt;Lee, Daeyeon&lt;/author&gt;&lt;author&gt;Cho, Bomsoo&lt;/author&gt;&lt;author&gt;Bang, Yung-Jue&lt;/author&gt;&lt;author&gt;Sung, Sookwhan&lt;/author&gt;&lt;author&gt;Kim, Hae-Yeong&lt;/author&gt;&lt;author&gt;Kim, Dae-Kee&lt;/author&gt;&lt;author&gt;Lee, Yun-Sil&lt;/author&gt;&lt;author&gt;Song, YeongWook&lt;/author&gt;&lt;author&gt;Jeoung, Doo-Il&lt;/author&gt;&lt;/authors&gt;&lt;/contributors&gt;&lt;titles&gt;&lt;title&gt;Identification and characterization of a novel cancer/testis antigen gene CAGE-1&lt;/title&gt;&lt;secondary-title&gt;Biochimica et Biophysica Acta (BBA) - Gene Structure and Expression&lt;/secondary-title&gt;&lt;/titles&gt;&lt;periodical&gt;&lt;full-title&gt;Biochimica et Biophysica Acta (BBA) - Gene Structure and Expression&lt;/full-title&gt;&lt;/periodical&gt;&lt;pages&gt;173-182&lt;/pages&gt;&lt;volume&gt;1625&lt;/volume&gt;&lt;number&gt;2&lt;/number&gt;&lt;keywords&gt;&lt;keyword&gt;SEREX&lt;/keyword&gt;&lt;keyword&gt;CDNA expression library&lt;/keyword&gt;&lt;keyword&gt;Immunoscreening&lt;/keyword&gt;&lt;keyword&gt;Expression profile&lt;/keyword&gt;&lt;/keywords&gt;&lt;dates&gt;&lt;year&gt;2003&lt;/year&gt;&lt;pub-dates&gt;&lt;date&gt;2003/01/27/&lt;/date&gt;&lt;/pub-dates&gt;&lt;/dates&gt;&lt;isbn&gt;0167-4781&lt;/isbn&gt;&lt;urls&gt;&lt;related-urls&gt;&lt;url&gt;http://www.sciencedirect.com/science/article/pii/S0167478102006206&lt;/url&gt;&lt;/related-urls&gt;&lt;/urls&gt;&lt;electronic-resource-num&gt;https://doi.org/10.1016/S0167-4781(02)00620-6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61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0A1A56" w:rsidRPr="000B5C27" w:rsidRDefault="000A1A56" w:rsidP="003E1661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EYWtzaGluYW11cnRoeTwvQXV0aG9yPjxZZWFyPjIwMDg8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EYWtzaGluYW11cnRoeTwvQXV0aG9yPjxZZWFyPjIwMDg8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62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3E1661" w:rsidRPr="000B5C27" w:rsidRDefault="003E1661" w:rsidP="00B03D86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B03D86" w:rsidRPr="000B5C27">
              <w:rPr>
                <w:sz w:val="20"/>
              </w:rPr>
              <w:instrText xml:space="preserve"> ADDIN EN.CITE &lt;EndNote&gt;&lt;Cite&gt;&lt;Author&gt;Piotti&lt;/Author&gt;&lt;Year&gt;2013&lt;/Year&gt;&lt;RecNum&gt;1679&lt;/RecNum&gt;&lt;DisplayText&gt;(&lt;style face="italic"&gt;26&lt;/style&gt;)&lt;/DisplayText&gt;&lt;record&gt;&lt;rec-number&gt;1679&lt;/rec-number&gt;&lt;foreign-keys&gt;&lt;key app="EN" db-id="59v9drvxgvws0pepdfsprwruwxddt29ze29v" timestamp="1530696451"&gt;1679&lt;/key&gt;&lt;/foreign-keys&gt;&lt;ref-type name="Journal Article"&gt;17&lt;/ref-type&gt;&lt;contributors&gt;&lt;authors&gt;&lt;author&gt;Piotti, Kathryn C.&lt;/author&gt;&lt;author&gt;Scognamiglio, Theresa&lt;/author&gt;&lt;author&gt;Chiu, Rita&lt;/author&gt;&lt;author&gt;Chen, Yao-Tseng&lt;/author&gt;&lt;/authors&gt;&lt;/contributors&gt;&lt;titles&gt;&lt;title&gt;Expression of cancer/testis (CT) antigens in squamous cell carcinoma of the head and neck: Evaluation as markers of squamous dysplasia&lt;/title&gt;&lt;secondary-title&gt;Pathology - Research and Practice&lt;/secondary-title&gt;&lt;/titles&gt;&lt;periodical&gt;&lt;full-title&gt;Pathology - Research and Practice&lt;/full-title&gt;&lt;/periodical&gt;&lt;pages&gt;721-726&lt;/pages&gt;&lt;volume&gt;209&lt;/volume&gt;&lt;number&gt;11&lt;/number&gt;&lt;keywords&gt;&lt;keyword&gt;Tumor-specific antigens&lt;/keyword&gt;&lt;keyword&gt;Biomarkers&lt;/keyword&gt;&lt;keyword&gt;Immunohistochemistry&lt;/keyword&gt;&lt;/keywords&gt;&lt;dates&gt;&lt;year&gt;2013&lt;/year&gt;&lt;pub-dates&gt;&lt;date&gt;2013/11/01/&lt;/date&gt;&lt;/pub-dates&gt;&lt;/dates&gt;&lt;isbn&gt;0344-0338&lt;/isbn&gt;&lt;urls&gt;&lt;related-urls&gt;&lt;url&gt;http://www.sciencedirect.com/science/article/pii/S0344033813002070&lt;/url&gt;&lt;/related-urls&gt;&lt;/urls&gt;&lt;electronic-resource-num&gt;https://doi.org/10.1016/j.prp.2013.08.004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B03D86" w:rsidRPr="000B5C27">
              <w:rPr>
                <w:noProof/>
                <w:sz w:val="20"/>
              </w:rPr>
              <w:t>(</w:t>
            </w:r>
            <w:r w:rsidR="00B03D86" w:rsidRPr="000B5C27">
              <w:rPr>
                <w:i/>
                <w:noProof/>
                <w:sz w:val="20"/>
              </w:rPr>
              <w:t>26</w:t>
            </w:r>
            <w:r w:rsidR="00B03D86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0B5C27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MAGE-A8</w:t>
            </w:r>
          </w:p>
        </w:tc>
        <w:tc>
          <w:tcPr>
            <w:tcW w:w="4284" w:type="dxa"/>
          </w:tcPr>
          <w:p w:rsidR="00EE0232" w:rsidRPr="000B5C27" w:rsidRDefault="000A1A56">
            <w:pPr>
              <w:rPr>
                <w:sz w:val="20"/>
              </w:rPr>
            </w:pPr>
            <w:r w:rsidRPr="000B5C27">
              <w:rPr>
                <w:sz w:val="20"/>
              </w:rPr>
              <w:t>Melanoma</w:t>
            </w:r>
          </w:p>
          <w:p w:rsidR="000A1A56" w:rsidRPr="000B5C27" w:rsidRDefault="000A1A56">
            <w:pPr>
              <w:rPr>
                <w:sz w:val="20"/>
              </w:rPr>
            </w:pPr>
            <w:r w:rsidRPr="000B5C27">
              <w:rPr>
                <w:sz w:val="20"/>
              </w:rPr>
              <w:t>CRC</w:t>
            </w:r>
          </w:p>
          <w:p w:rsidR="000A1A56" w:rsidRPr="000B5C27" w:rsidRDefault="000A1A56">
            <w:pPr>
              <w:rPr>
                <w:sz w:val="20"/>
              </w:rPr>
            </w:pPr>
            <w:r w:rsidRPr="000B5C27">
              <w:rPr>
                <w:sz w:val="20"/>
              </w:rPr>
              <w:t>Bladder</w:t>
            </w:r>
          </w:p>
        </w:tc>
        <w:tc>
          <w:tcPr>
            <w:tcW w:w="3132" w:type="dxa"/>
          </w:tcPr>
          <w:p w:rsidR="00EE0232" w:rsidRPr="000B5C27" w:rsidRDefault="000A1A56" w:rsidP="000A1A56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6353A5" w:rsidRPr="000B5C27">
              <w:rPr>
                <w:sz w:val="20"/>
              </w:rPr>
              <w:instrText xml:space="preserve"> ADDIN EN.CITE &lt;EndNote&gt;&lt;Cite&gt;&lt;Author&gt;Ali&lt;/Author&gt;&lt;Year&gt;2012&lt;/Year&gt;&lt;RecNum&gt;1631&lt;/RecNum&gt;&lt;DisplayText&gt;(&lt;style face="italic"&gt;13&lt;/style&gt;)&lt;/DisplayText&gt;&lt;record&gt;&lt;rec-number&gt;1631&lt;/rec-number&gt;&lt;foreign-keys&gt;&lt;key app="EN" db-id="59v9drvxgvws0pepdfsprwruwxddt29ze29v" timestamp="1530606507"&gt;1631&lt;/key&gt;&lt;/foreign-keys&gt;&lt;ref-type name="Book"&gt;6&lt;/ref-type&gt;&lt;contributors&gt;&lt;authors&gt;&lt;author&gt;Ali, Z.&lt;/author&gt;&lt;author&gt;Fisher, R.&lt;/author&gt;&lt;author&gt;Larkin, J.&lt;/author&gt;&lt;/authors&gt;&lt;/contributors&gt;&lt;titles&gt;&lt;title&gt;Targeted therapeutics in melanoma&lt;/title&gt;&lt;/titles&gt;&lt;pages&gt;1663&lt;/pages&gt;&lt;volume&gt;107&lt;/volume&gt;&lt;dates&gt;&lt;year&gt;2012&lt;/year&gt;&lt;/dates&gt;&lt;urls&gt;&lt;/urls&gt;&lt;electronic-resource-num&gt;10.1038/bjc.2012.454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13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0A1A56" w:rsidRPr="000B5C27" w:rsidRDefault="000A1A56" w:rsidP="000A1A56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IYXNlZ2F3YTwvQXV0aG9yPjxZZWFyPjE5OTg8L1llYXI+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IYXNlZ2F3YTwvQXV0aG9yPjxZZWFyPjE5OTg8L1llYXI+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63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0A1A56" w:rsidRPr="000B5C27" w:rsidRDefault="000A1A56" w:rsidP="005A6ACF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QaWNhcmQ8L0F1dGhvcj48WWVhcj4yMDA3PC9ZZWFyPjxS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=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QaWNhcmQ8L0F1dGhvcj48WWVhcj4yMDA3PC9ZZWFyPjxS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=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64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0B5C27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FBXO39</w:t>
            </w:r>
          </w:p>
        </w:tc>
        <w:tc>
          <w:tcPr>
            <w:tcW w:w="4284" w:type="dxa"/>
          </w:tcPr>
          <w:p w:rsidR="00392821" w:rsidRPr="000B5C27" w:rsidRDefault="00392821">
            <w:pPr>
              <w:rPr>
                <w:sz w:val="20"/>
              </w:rPr>
            </w:pPr>
            <w:r w:rsidRPr="000B5C27">
              <w:rPr>
                <w:sz w:val="20"/>
              </w:rPr>
              <w:t>Lung</w:t>
            </w:r>
            <w:r w:rsidR="005A6ACF" w:rsidRPr="000B5C27">
              <w:rPr>
                <w:sz w:val="20"/>
              </w:rPr>
              <w:t>(NSCLC)</w:t>
            </w:r>
          </w:p>
          <w:p w:rsidR="00EE0232" w:rsidRPr="000B5C27" w:rsidRDefault="007218E6">
            <w:pPr>
              <w:rPr>
                <w:sz w:val="20"/>
              </w:rPr>
            </w:pPr>
            <w:r w:rsidRPr="000B5C27">
              <w:rPr>
                <w:sz w:val="20"/>
              </w:rPr>
              <w:t>CRC</w:t>
            </w:r>
          </w:p>
          <w:p w:rsidR="00392821" w:rsidRPr="000B5C27" w:rsidRDefault="00392821">
            <w:pPr>
              <w:rPr>
                <w:sz w:val="20"/>
              </w:rPr>
            </w:pPr>
            <w:r w:rsidRPr="000B5C27">
              <w:rPr>
                <w:sz w:val="20"/>
              </w:rPr>
              <w:t>RCC</w:t>
            </w:r>
          </w:p>
        </w:tc>
        <w:tc>
          <w:tcPr>
            <w:tcW w:w="3132" w:type="dxa"/>
          </w:tcPr>
          <w:p w:rsidR="00392821" w:rsidRPr="000B5C27" w:rsidRDefault="00392821" w:rsidP="00D3393F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Tb25nPC9BdXRob3I+PFllYXI+MjAxMTwvWWVhcj48UmVj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Tb25nPC9BdXRob3I+PFllYXI+MjAxMTwvWWVhcj48UmVj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65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EE0232" w:rsidRPr="000B5C27" w:rsidRDefault="007218E6" w:rsidP="00D3393F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Tb25nPC9BdXRob3I+PFllYXI+MjAxMTwvWWVhcj48UmVj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Tb25nPC9BdXRob3I+PFllYXI+MjAxMTwvWWVhcj48UmVj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65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392821" w:rsidRPr="000B5C27" w:rsidRDefault="00392821" w:rsidP="005A6ACF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Tb25nPC9BdXRob3I+PFllYXI+MjAxMTwvWWVhcj48UmVj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Tb25nPC9BdXRob3I+PFllYXI+MjAxMTwvWWVhcj48UmVj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65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0B5C27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PAGE-4</w:t>
            </w:r>
          </w:p>
        </w:tc>
        <w:tc>
          <w:tcPr>
            <w:tcW w:w="4284" w:type="dxa"/>
          </w:tcPr>
          <w:p w:rsidR="00EE0232" w:rsidRPr="000B5C27" w:rsidRDefault="007218E6">
            <w:pPr>
              <w:rPr>
                <w:sz w:val="20"/>
              </w:rPr>
            </w:pPr>
            <w:r w:rsidRPr="000B5C27">
              <w:rPr>
                <w:sz w:val="20"/>
              </w:rPr>
              <w:t>Lung</w:t>
            </w:r>
            <w:r w:rsidR="005A6ACF" w:rsidRPr="000B5C27">
              <w:rPr>
                <w:sz w:val="20"/>
              </w:rPr>
              <w:t>(NSCLC)</w:t>
            </w:r>
          </w:p>
        </w:tc>
        <w:tc>
          <w:tcPr>
            <w:tcW w:w="3132" w:type="dxa"/>
          </w:tcPr>
          <w:p w:rsidR="00EE0232" w:rsidRPr="000B5C27" w:rsidRDefault="007218E6" w:rsidP="005A6ACF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Scanlan&lt;/Author&gt;&lt;Year&gt;2002&lt;/Year&gt;&lt;RecNum&gt;959&lt;/RecNum&gt;&lt;DisplayText&gt;(&lt;style face="italic"&gt;66&lt;/style&gt;)&lt;/DisplayText&gt;&lt;record&gt;&lt;rec-number&gt;959&lt;/rec-number&gt;&lt;foreign-keys&gt;&lt;key app="EN" db-id="59v9drvxgvws0pepdfsprwruwxddt29ze29v" timestamp="1528297410"&gt;959&lt;/key&gt;&lt;/foreign-keys&gt;&lt;ref-type name="Journal Article"&gt;17&lt;/ref-type&gt;&lt;contributors&gt;&lt;authors&gt;&lt;author&gt;Scanlan, M. J.&lt;/author&gt;&lt;author&gt;Gordon, C. M.&lt;/author&gt;&lt;author&gt;Williamson, B.&lt;/author&gt;&lt;author&gt;Lee, S. Y.&lt;/author&gt;&lt;author&gt;Chen, Y. T.&lt;/author&gt;&lt;author&gt;Stockert, E.&lt;/author&gt;&lt;author&gt;Jungbluth, A.&lt;/author&gt;&lt;author&gt;Ritter, G.&lt;/author&gt;&lt;author&gt;Jager, D.&lt;/author&gt;&lt;author&gt;Jager, E.&lt;/author&gt;&lt;author&gt;Knuth, A.&lt;/author&gt;&lt;author&gt;Old, L. J.&lt;/author&gt;&lt;/authors&gt;&lt;/contributors&gt;&lt;auth-address&gt;Ludwig Institute for Cancer Research, New York Branch at Memorial Sloan-Kettering Cancer Center, New York, NY 10021, USA. scanlanm@mskcc.org&lt;/auth-address&gt;&lt;titles&gt;&lt;title&gt;Identification of cancer/testis genes by database mining and mRNA expression analysis&lt;/title&gt;&lt;secondary-title&gt;Int J Cancer&lt;/secondary-title&gt;&lt;/titles&gt;&lt;periodical&gt;&lt;full-title&gt;Int J Cancer&lt;/full-title&gt;&lt;/periodical&gt;&lt;pages&gt;485-92&lt;/pages&gt;&lt;volume&gt;98&lt;/volume&gt;&lt;number&gt;4&lt;/number&gt;&lt;edition&gt;2002/03/29&lt;/edition&gt;&lt;keywords&gt;&lt;keyword&gt;Antigens, Neoplasm/genetics&lt;/keyword&gt;&lt;keyword&gt;*Databases, Nucleic Acid&lt;/keyword&gt;&lt;keyword&gt;Female&lt;/keyword&gt;&lt;keyword&gt;Gene Expression Regulation, Neoplastic&lt;/keyword&gt;&lt;keyword&gt;Humans&lt;/keyword&gt;&lt;keyword&gt;Male&lt;/keyword&gt;&lt;keyword&gt;Neoplasm Proteins/*genetics&lt;/keyword&gt;&lt;keyword&gt;Neoplasms/genetics/pathology&lt;/keyword&gt;&lt;keyword&gt;RNA, Messenger/genetics/*metabolism&lt;/keyword&gt;&lt;keyword&gt;Reverse Transcriptase Polymerase Chain Reaction&lt;/keyword&gt;&lt;keyword&gt;Testis/*metabolism&lt;/keyword&gt;&lt;keyword&gt;Tumor Cells, Cultured&lt;/keyword&gt;&lt;/keywords&gt;&lt;dates&gt;&lt;year&gt;2002&lt;/year&gt;&lt;pub-dates&gt;&lt;date&gt;Apr 1&lt;/date&gt;&lt;/pub-dates&gt;&lt;/dates&gt;&lt;isbn&gt;0020-7136 (Print)&amp;#xD;0020-7136 (Linking)&lt;/isbn&gt;&lt;accession-num&gt;11920606&lt;/accession-num&gt;&lt;urls&gt;&lt;related-urls&gt;&lt;url&gt;https://www.ncbi.nlm.nih.gov/pubmed/11920606&lt;/url&gt;&lt;/related-urls&gt;&lt;/urls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66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0B5C27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MAGE-A6</w:t>
            </w:r>
          </w:p>
        </w:tc>
        <w:tc>
          <w:tcPr>
            <w:tcW w:w="4284" w:type="dxa"/>
          </w:tcPr>
          <w:p w:rsidR="00EE0232" w:rsidRPr="000B5C27" w:rsidRDefault="007218E6">
            <w:pPr>
              <w:rPr>
                <w:sz w:val="20"/>
              </w:rPr>
            </w:pPr>
            <w:r w:rsidRPr="000B5C27">
              <w:rPr>
                <w:sz w:val="20"/>
              </w:rPr>
              <w:t>Melanoma</w:t>
            </w:r>
          </w:p>
          <w:p w:rsidR="007218E6" w:rsidRPr="000B5C27" w:rsidRDefault="007218E6">
            <w:pPr>
              <w:rPr>
                <w:sz w:val="20"/>
              </w:rPr>
            </w:pPr>
            <w:r w:rsidRPr="000B5C27">
              <w:rPr>
                <w:sz w:val="20"/>
              </w:rPr>
              <w:t>CRC</w:t>
            </w:r>
          </w:p>
          <w:p w:rsidR="006E3D2C" w:rsidRPr="000B5C27" w:rsidRDefault="006E3D2C">
            <w:pPr>
              <w:rPr>
                <w:sz w:val="20"/>
              </w:rPr>
            </w:pPr>
            <w:r w:rsidRPr="000B5C27">
              <w:rPr>
                <w:sz w:val="20"/>
              </w:rPr>
              <w:lastRenderedPageBreak/>
              <w:t>Bladder</w:t>
            </w:r>
          </w:p>
          <w:p w:rsidR="00392821" w:rsidRPr="000B5C27" w:rsidRDefault="00392821">
            <w:pPr>
              <w:rPr>
                <w:sz w:val="20"/>
              </w:rPr>
            </w:pPr>
            <w:r w:rsidRPr="000B5C27">
              <w:rPr>
                <w:sz w:val="20"/>
              </w:rPr>
              <w:t>RCC</w:t>
            </w:r>
          </w:p>
        </w:tc>
        <w:tc>
          <w:tcPr>
            <w:tcW w:w="3132" w:type="dxa"/>
          </w:tcPr>
          <w:p w:rsidR="00EE0232" w:rsidRPr="000B5C27" w:rsidRDefault="007218E6" w:rsidP="007218E6">
            <w:pPr>
              <w:rPr>
                <w:sz w:val="20"/>
              </w:rPr>
            </w:pPr>
            <w:r w:rsidRPr="000B5C27">
              <w:rPr>
                <w:sz w:val="20"/>
              </w:rPr>
              <w:lastRenderedPageBreak/>
              <w:fldChar w:fldCharType="begin"/>
            </w:r>
            <w:r w:rsidR="006353A5" w:rsidRPr="000B5C27">
              <w:rPr>
                <w:sz w:val="20"/>
              </w:rPr>
              <w:instrText xml:space="preserve"> ADDIN EN.CITE &lt;EndNote&gt;&lt;Cite&gt;&lt;Author&gt;Ali&lt;/Author&gt;&lt;Year&gt;2012&lt;/Year&gt;&lt;RecNum&gt;1631&lt;/RecNum&gt;&lt;DisplayText&gt;(&lt;style face="italic"&gt;13&lt;/style&gt;)&lt;/DisplayText&gt;&lt;record&gt;&lt;rec-number&gt;1631&lt;/rec-number&gt;&lt;foreign-keys&gt;&lt;key app="EN" db-id="59v9drvxgvws0pepdfsprwruwxddt29ze29v" timestamp="1530606507"&gt;1631&lt;/key&gt;&lt;/foreign-keys&gt;&lt;ref-type name="Book"&gt;6&lt;/ref-type&gt;&lt;contributors&gt;&lt;authors&gt;&lt;author&gt;Ali, Z.&lt;/author&gt;&lt;author&gt;Fisher, R.&lt;/author&gt;&lt;author&gt;Larkin, J.&lt;/author&gt;&lt;/authors&gt;&lt;/contributors&gt;&lt;titles&gt;&lt;title&gt;Targeted therapeutics in melanoma&lt;/title&gt;&lt;/titles&gt;&lt;pages&gt;1663&lt;/pages&gt;&lt;volume&gt;107&lt;/volume&gt;&lt;dates&gt;&lt;year&gt;2012&lt;/year&gt;&lt;/dates&gt;&lt;urls&gt;&lt;/urls&gt;&lt;electronic-resource-num&gt;10.1038/bjc.2012.454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13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7218E6" w:rsidRPr="000B5C27" w:rsidRDefault="007218E6" w:rsidP="007218E6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DaGVuPC9BdXRob3I+PFllYXI+MjAxMDwvWWVhcj48UmVj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</w:fldData>
              </w:fldChar>
            </w:r>
            <w:r w:rsidR="006353A5" w:rsidRPr="000B5C27">
              <w:rPr>
                <w:sz w:val="20"/>
              </w:rPr>
              <w:instrText xml:space="preserve"> ADDIN EN.CITE </w:instrText>
            </w:r>
            <w:r w:rsidR="006353A5" w:rsidRPr="000B5C27">
              <w:rPr>
                <w:sz w:val="20"/>
              </w:rPr>
              <w:fldChar w:fldCharType="begin">
                <w:fldData xml:space="preserve">PEVuZE5vdGU+PENpdGU+PEF1dGhvcj5DaGVuPC9BdXRob3I+PFllYXI+MjAxMDwvWWVhcj48UmVj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</w:fldData>
              </w:fldChar>
            </w:r>
            <w:r w:rsidR="006353A5" w:rsidRPr="000B5C27">
              <w:rPr>
                <w:sz w:val="20"/>
              </w:rPr>
              <w:instrText xml:space="preserve"> ADDIN EN.CITE.DATA </w:instrText>
            </w:r>
            <w:r w:rsidR="006353A5" w:rsidRPr="000B5C27">
              <w:rPr>
                <w:sz w:val="20"/>
              </w:rPr>
            </w:r>
            <w:r w:rsidR="006353A5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15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7218E6" w:rsidRPr="000B5C27" w:rsidRDefault="00385512" w:rsidP="00D3393F">
            <w:pPr>
              <w:rPr>
                <w:sz w:val="20"/>
              </w:rPr>
            </w:pPr>
            <w:r w:rsidRPr="000B5C27">
              <w:rPr>
                <w:sz w:val="20"/>
              </w:rPr>
              <w:lastRenderedPageBreak/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Pierre&lt;/Author&gt;&lt;Year&gt;2002&lt;/Year&gt;&lt;RecNum&gt;1692&lt;/RecNum&gt;&lt;DisplayText&gt;(&lt;style face="italic"&gt;67&lt;/style&gt;)&lt;/DisplayText&gt;&lt;record&gt;&lt;rec-number&gt;1692&lt;/rec-number&gt;&lt;foreign-keys&gt;&lt;key app="EN" db-id="59v9drvxgvws0pepdfsprwruwxddt29ze29v" timestamp="1530705806"&gt;1692&lt;/key&gt;&lt;/foreign-keys&gt;&lt;ref-type name="Journal Article"&gt;17&lt;/ref-type&gt;&lt;contributors&gt;&lt;authors&gt;&lt;author&gt;Van Der Bruggen Pierre&lt;/author&gt;&lt;author&gt;Zhang Yi&lt;/author&gt;&lt;author&gt;Chaux Pascal&lt;/author&gt;&lt;author&gt;Stroobant Vincent&lt;/author&gt;&lt;author&gt;Panichelli Christophe&lt;/author&gt;&lt;author&gt;Schultz Erwin S.&lt;/author&gt;&lt;author&gt;Chapiro Jacques&lt;/author&gt;&lt;author&gt;Van den Eynde Benoît J.&lt;/author&gt;&lt;author&gt;Brasseur Francis&lt;/author&gt;&lt;author&gt;Boon Thierry&lt;/author&gt;&lt;/authors&gt;&lt;/contributors&gt;&lt;titles&gt;&lt;title&gt;Tumor-specific shared antigenic peptides recognized by human T cells&lt;/title&gt;&lt;secondary-title&gt;Immunological Reviews&lt;/secondary-title&gt;&lt;/titles&gt;&lt;periodical&gt;&lt;full-title&gt;Immunological Reviews&lt;/full-title&gt;&lt;/periodical&gt;&lt;pages&gt;51-64&lt;/pages&gt;&lt;volume&gt;188&lt;/volume&gt;&lt;number&gt;1&lt;/number&gt;&lt;dates&gt;&lt;year&gt;2002&lt;/year&gt;&lt;/dates&gt;&lt;urls&gt;&lt;related-urls&gt;&lt;url&gt;https://onlinelibrary.wiley.com/doi/abs/10.1034/j.1600-065X.2002.18806.x&lt;/url&gt;&lt;/related-urls&gt;&lt;/urls&gt;&lt;electronic-resource-num&gt;doi:10.1034/j.1600-065X.2002.18806.x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67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392821" w:rsidRPr="000B5C27" w:rsidRDefault="00392821" w:rsidP="005A6ACF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Ye&lt;/Author&gt;&lt;Year&gt;2017&lt;/Year&gt;&lt;RecNum&gt;1696&lt;/RecNum&gt;&lt;DisplayText&gt;(&lt;style face="italic"&gt;68&lt;/style&gt;)&lt;/DisplayText&gt;&lt;record&gt;&lt;rec-number&gt;1696&lt;/rec-number&gt;&lt;foreign-keys&gt;&lt;key app="EN" db-id="59v9drvxgvws0pepdfsprwruwxddt29ze29v" timestamp="1530708541"&gt;1696&lt;/key&gt;&lt;/foreign-keys&gt;&lt;ref-type name="Journal Article"&gt;17&lt;/ref-type&gt;&lt;contributors&gt;&lt;authors&gt;&lt;author&gt;Ye, X.&lt;/author&gt;&lt;author&gt;Xie, J.&lt;/author&gt;&lt;author&gt;Huang, H.&lt;/author&gt;&lt;author&gt;Deng, Z.&lt;/author&gt;&lt;/authors&gt;&lt;/contributors&gt;&lt;titles&gt;&lt;title&gt;Knockdown of MAGEA6 Activates AMP-Activated Protein Kinase (AMPK) Signaling to Inhibit Human Renal Cell Carcinoma Cells&lt;/title&gt;&lt;secondary-title&gt;Cellular Physiology and Biochemistry&lt;/secondary-title&gt;&lt;/titles&gt;&lt;periodical&gt;&lt;full-title&gt;Cellular Physiology and Biochemistry&lt;/full-title&gt;&lt;/periodical&gt;&lt;pages&gt;1205-1218&lt;/pages&gt;&lt;volume&gt;43&lt;/volume&gt;&lt;number&gt;5&lt;/number&gt;&lt;dates&gt;&lt;year&gt;2017&lt;/year&gt;&lt;/dates&gt;&lt;isbn&gt;1015-8987&lt;/isbn&gt;&lt;urls&gt;&lt;related-urls&gt;&lt;url&gt;https://www.karger.com/DOI/10.1159/000487452&lt;/url&gt;&lt;/related-urls&gt;&lt;/urls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68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EE0232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lastRenderedPageBreak/>
              <w:t>BAGE-4</w:t>
            </w:r>
          </w:p>
        </w:tc>
        <w:tc>
          <w:tcPr>
            <w:tcW w:w="4284" w:type="dxa"/>
          </w:tcPr>
          <w:p w:rsidR="00825B91" w:rsidRPr="000B5C27" w:rsidRDefault="00236DF1">
            <w:pPr>
              <w:rPr>
                <w:sz w:val="20"/>
              </w:rPr>
            </w:pPr>
            <w:r w:rsidRPr="000B5C27">
              <w:rPr>
                <w:sz w:val="20"/>
              </w:rPr>
              <w:t>CRC</w:t>
            </w:r>
          </w:p>
          <w:p w:rsidR="00236DF1" w:rsidRPr="000B5C27" w:rsidRDefault="00236DF1">
            <w:pPr>
              <w:rPr>
                <w:sz w:val="20"/>
              </w:rPr>
            </w:pPr>
            <w:r w:rsidRPr="000B5C27">
              <w:rPr>
                <w:sz w:val="20"/>
              </w:rPr>
              <w:t>Bladder</w:t>
            </w:r>
          </w:p>
          <w:p w:rsidR="00236DF1" w:rsidRPr="000B5C27" w:rsidRDefault="00236DF1">
            <w:pPr>
              <w:rPr>
                <w:sz w:val="20"/>
              </w:rPr>
            </w:pPr>
            <w:r w:rsidRPr="000B5C27">
              <w:rPr>
                <w:sz w:val="20"/>
              </w:rPr>
              <w:t>Glioma</w:t>
            </w:r>
          </w:p>
          <w:p w:rsidR="00491B7C" w:rsidRPr="000B5C27" w:rsidRDefault="00491B7C" w:rsidP="00825B91">
            <w:pPr>
              <w:rPr>
                <w:sz w:val="20"/>
              </w:rPr>
            </w:pPr>
            <w:r w:rsidRPr="000B5C27">
              <w:rPr>
                <w:sz w:val="20"/>
              </w:rPr>
              <w:t xml:space="preserve">HNSCC </w:t>
            </w:r>
          </w:p>
        </w:tc>
        <w:tc>
          <w:tcPr>
            <w:tcW w:w="3132" w:type="dxa"/>
          </w:tcPr>
          <w:p w:rsidR="00EE0232" w:rsidRPr="000B5C27" w:rsidRDefault="00236DF1" w:rsidP="00236DF1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Gerhardt&lt;/Author&gt;&lt;Year&gt;2004&lt;/Year&gt;&lt;RecNum&gt;193&lt;/RecNum&gt;&lt;DisplayText&gt;(&lt;style face="italic"&gt;46&lt;/style&gt;)&lt;/DisplayText&gt;&lt;record&gt;&lt;rec-number&gt;193&lt;/rec-number&gt;&lt;foreign-keys&gt;&lt;key app="EN" db-id="59v9drvxgvws0pepdfsprwruwxddt29ze29v" timestamp="1528116048"&gt;193&lt;/key&gt;&lt;key app="ENWeb" db-id=""&gt;0&lt;/key&gt;&lt;/foreign-keys&gt;&lt;ref-type name="Journal Article"&gt;17&lt;/ref-type&gt;&lt;contributors&gt;&lt;authors&gt;&lt;author&gt;Gerhardt, A.&lt;/author&gt;&lt;author&gt;Usener, D.&lt;/author&gt;&lt;author&gt;Keese, M.&lt;/author&gt;&lt;author&gt;Sturm, J.&lt;/author&gt;&lt;author&gt;Schadendorf, D.&lt;/author&gt;&lt;author&gt;Eichmuller, S.&lt;/author&gt;&lt;/authors&gt;&lt;/contributors&gt;&lt;auth-address&gt;German Cancer Research Center (DKFZ), Skin Cancer Unit (D070), Im Neuecheimer Field 280, D-69120 Heidelberg, Germany.&lt;/auth-address&gt;&lt;titles&gt;&lt;title&gt;Tissue expression and sero-reactivity of tumor-specific antigens in colorectal cancer&lt;/title&gt;&lt;secondary-title&gt;Cancer Lett&lt;/secondary-title&gt;&lt;/titles&gt;&lt;periodical&gt;&lt;full-title&gt;Cancer Lett&lt;/full-title&gt;&lt;/periodical&gt;&lt;pages&gt;197-206&lt;/pages&gt;&lt;volume&gt;208&lt;/volume&gt;&lt;number&gt;2&lt;/number&gt;&lt;edition&gt;2004/05/15&lt;/edition&gt;&lt;keywords&gt;&lt;keyword&gt;Antigens, Differentiation, T-Lymphocyte&lt;/keyword&gt;&lt;keyword&gt;Antigens, Neoplasm/*genetics/immunology&lt;/keyword&gt;&lt;keyword&gt;Colorectal Neoplasms/*immunology&lt;/keyword&gt;&lt;keyword&gt;Humans&lt;/keyword&gt;&lt;keyword&gt;Melanoma-Specific Antigens&lt;/keyword&gt;&lt;keyword&gt;Membrane Glycoproteins&lt;/keyword&gt;&lt;keyword&gt;Neoplasm Proteins/genetics&lt;/keyword&gt;&lt;keyword&gt;RNA, Messenger/analysis&lt;/keyword&gt;&lt;keyword&gt;Reverse Transcriptase Polymerase Chain Reaction&lt;/keyword&gt;&lt;/keywords&gt;&lt;dates&gt;&lt;year&gt;2004&lt;/year&gt;&lt;pub-dates&gt;&lt;date&gt;May 28&lt;/date&gt;&lt;/pub-dates&gt;&lt;/dates&gt;&lt;isbn&gt;0304-3835 (Print)&amp;#xD;0304-3835 (Linking)&lt;/isbn&gt;&lt;accession-num&gt;15142679&lt;/accession-num&gt;&lt;urls&gt;&lt;related-urls&gt;&lt;url&gt;https://www.ncbi.nlm.nih.gov/pubmed/15142679&lt;/url&gt;&lt;/related-urls&gt;&lt;/urls&gt;&lt;electronic-resource-num&gt;10.1016/j.canlet.2003.11.021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46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236DF1" w:rsidRPr="000B5C27" w:rsidRDefault="00236DF1" w:rsidP="00236DF1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Boël&lt;/Author&gt;&lt;Year&gt;1995&lt;/Year&gt;&lt;RecNum&gt;1658&lt;/RecNum&gt;&lt;DisplayText&gt;(&lt;style face="italic"&gt;69&lt;/style&gt;)&lt;/DisplayText&gt;&lt;record&gt;&lt;rec-number&gt;1658&lt;/rec-number&gt;&lt;foreign-keys&gt;&lt;key app="EN" db-id="59v9drvxgvws0pepdfsprwruwxddt29ze29v" timestamp="1530619837"&gt;1658&lt;/key&gt;&lt;/foreign-keys&gt;&lt;ref-type name="Journal Article"&gt;17&lt;/ref-type&gt;&lt;contributors&gt;&lt;authors&gt;&lt;author&gt;Boël, Pascale&lt;/author&gt;&lt;author&gt;Wildmann, Claude&lt;/author&gt;&lt;author&gt;Sensi, Maria Luisa&lt;/author&gt;&lt;author&gt;Brasseur, Robert&lt;/author&gt;&lt;author&gt;Renauld, Jean-Christophe&lt;/author&gt;&lt;author&gt;Coulie, Pierre&lt;/author&gt;&lt;author&gt;Boon, Thierry&lt;/author&gt;&lt;author&gt;van der Bruggen, Pierre&lt;/author&gt;&lt;/authors&gt;&lt;/contributors&gt;&lt;titles&gt;&lt;title&gt;&amp;lt;em&amp;gt;BAGE&amp;lt;/em&amp;gt;: a new gene encoding an antigen recognized on human melanomas by cytolytic T lymphocytes&lt;/title&gt;&lt;secondary-title&gt;Immunity&lt;/secondary-title&gt;&lt;/titles&gt;&lt;periodical&gt;&lt;full-title&gt;Immunity&lt;/full-title&gt;&lt;/periodical&gt;&lt;pages&gt;167-175&lt;/pages&gt;&lt;volume&gt;2&lt;/volume&gt;&lt;number&gt;2&lt;/number&gt;&lt;dates&gt;&lt;year&gt;1995&lt;/year&gt;&lt;/dates&gt;&lt;publisher&gt;Elsevier&lt;/publisher&gt;&lt;isbn&gt;1074-7613&lt;/isbn&gt;&lt;urls&gt;&lt;related-urls&gt;&lt;url&gt;http://dx.doi.org/10.1016/S1074-7613(95)80053-0&lt;/url&gt;&lt;/related-urls&gt;&lt;/urls&gt;&lt;electronic-resource-num&gt;10.1016/S1074-7613(95)80053-0&lt;/electronic-resource-num&gt;&lt;access-date&gt;2018/07/03&lt;/access-date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69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236DF1" w:rsidRPr="000B5C27" w:rsidRDefault="00236DF1" w:rsidP="00226B67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6353A5" w:rsidRPr="000B5C27">
              <w:rPr>
                <w:sz w:val="20"/>
              </w:rPr>
              <w:instrText xml:space="preserve"> ADDIN EN.CITE &lt;EndNote&gt;&lt;Cite&gt;&lt;Author&gt;Syed&lt;/Author&gt;&lt;Year&gt;2012&lt;/Year&gt;&lt;RecNum&gt;619&lt;/RecNum&gt;&lt;DisplayText&gt;(&lt;style face="italic"&gt;17&lt;/style&gt;)&lt;/DisplayText&gt;&lt;record&gt;&lt;rec-number&gt;619&lt;/rec-number&gt;&lt;foreign-keys&gt;&lt;key app="EN" db-id="59v9drvxgvws0pepdfsprwruwxddt29ze29v" timestamp="1528117531"&gt;619&lt;/key&gt;&lt;key app="ENWeb" db-id=""&gt;0&lt;/key&gt;&lt;/foreign-keys&gt;&lt;ref-type name="Journal Article"&gt;17&lt;/ref-type&gt;&lt;contributors&gt;&lt;authors&gt;&lt;author&gt;Syed, O. N.&lt;/author&gt;&lt;author&gt;Mandigo, C. E.&lt;/author&gt;&lt;author&gt;Killory, B. D.&lt;/author&gt;&lt;author&gt;Canoll, P.&lt;/author&gt;&lt;author&gt;Bruce, J. N.&lt;/author&gt;&lt;/authors&gt;&lt;/contributors&gt;&lt;auth-address&gt;The Bartoli Brain Tumor Laboratory, Department of Neurosurgery, Columbia University College of Physicians and Surgeons, New York, NY 10032, USA. ons2101@gmail.com&lt;/auth-address&gt;&lt;titles&gt;&lt;title&gt;Cancer-testis and melanocyte-differentiation antigen expression in malignant glioma and meningioma&lt;/title&gt;&lt;secondary-title&gt;J Clin Neurosci&lt;/secondary-title&gt;&lt;/titles&gt;&lt;periodical&gt;&lt;full-title&gt;J Clin Neurosci&lt;/full-title&gt;&lt;/periodical&gt;&lt;pages&gt;1016-21&lt;/pages&gt;&lt;volume&gt;19&lt;/volume&gt;&lt;number&gt;7&lt;/number&gt;&lt;edition&gt;2012/04/27&lt;/edition&gt;&lt;keywords&gt;&lt;keyword&gt;Antigens, Differentiation&lt;/keyword&gt;&lt;keyword&gt;Antigens, Neoplasm/genetics/*metabolism&lt;/keyword&gt;&lt;keyword&gt;Brain Neoplasms/diagnosis/*metabolism&lt;/keyword&gt;&lt;keyword&gt;Cell Line, Tumor&lt;/keyword&gt;&lt;keyword&gt;Gene Expression Regulation, Neoplastic&lt;/keyword&gt;&lt;keyword&gt;Glioma/diagnosis/*metabolism&lt;/keyword&gt;&lt;keyword&gt;Humans&lt;/keyword&gt;&lt;keyword&gt;Melanoma-Specific Antigens/genetics/*metabolism&lt;/keyword&gt;&lt;keyword&gt;Meningeal Neoplasms/diagnosis/*metabolism&lt;/keyword&gt;&lt;keyword&gt;Meningioma/diagnosis/*metabolism&lt;/keyword&gt;&lt;keyword&gt;RNA, Messenger/metabolism&lt;/keyword&gt;&lt;/keywords&gt;&lt;dates&gt;&lt;year&gt;2012&lt;/year&gt;&lt;pub-dates&gt;&lt;date&gt;Jul&lt;/date&gt;&lt;/pub-dates&gt;&lt;/dates&gt;&lt;isbn&gt;1532-2653 (Electronic)&amp;#xD;0967-5868 (Linking)&lt;/isbn&gt;&lt;accession-num&gt;22534618&lt;/accession-num&gt;&lt;urls&gt;&lt;related-urls&gt;&lt;url&gt;https://www.ncbi.nlm.nih.gov/pubmed/22534618&lt;/url&gt;&lt;/related-urls&gt;&lt;/urls&gt;&lt;electronic-resource-num&gt;10.1016/j.jocn.2011.10.008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17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491B7C" w:rsidRPr="000B5C27" w:rsidRDefault="00491B7C" w:rsidP="00CD71A8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DdWZmZWw8L0F1dGhvcj48WWVhcj4yMDExPC9ZZWFyPjxS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</w:fldData>
              </w:fldChar>
            </w:r>
            <w:r w:rsidR="00CD71A8" w:rsidRPr="000B5C27">
              <w:rPr>
                <w:sz w:val="20"/>
              </w:rPr>
              <w:instrText xml:space="preserve"> ADDIN EN.CITE </w:instrText>
            </w:r>
            <w:r w:rsidR="00CD71A8" w:rsidRPr="000B5C27">
              <w:rPr>
                <w:sz w:val="20"/>
              </w:rPr>
              <w:fldChar w:fldCharType="begin">
                <w:fldData xml:space="preserve">PEVuZE5vdGU+PENpdGU+PEF1dGhvcj5DdWZmZWw8L0F1dGhvcj48WWVhcj4yMDExPC9ZZWFyPjxS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</w:fldData>
              </w:fldChar>
            </w:r>
            <w:r w:rsidR="00CD71A8" w:rsidRPr="000B5C27">
              <w:rPr>
                <w:sz w:val="20"/>
              </w:rPr>
              <w:instrText xml:space="preserve"> ADDIN EN.CITE.DATA </w:instrText>
            </w:r>
            <w:r w:rsidR="00CD71A8" w:rsidRPr="000B5C27">
              <w:rPr>
                <w:sz w:val="20"/>
              </w:rPr>
            </w:r>
            <w:r w:rsidR="00CD71A8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CD71A8" w:rsidRPr="000B5C27">
              <w:rPr>
                <w:noProof/>
                <w:sz w:val="20"/>
              </w:rPr>
              <w:t>(</w:t>
            </w:r>
            <w:r w:rsidR="00CD71A8" w:rsidRPr="000B5C27">
              <w:rPr>
                <w:i/>
                <w:noProof/>
                <w:sz w:val="20"/>
              </w:rPr>
              <w:t>6</w:t>
            </w:r>
            <w:r w:rsidR="00CD71A8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952508" w:rsidRPr="000B5C27" w:rsidTr="00672908">
        <w:tc>
          <w:tcPr>
            <w:tcW w:w="1980" w:type="dxa"/>
          </w:tcPr>
          <w:p w:rsidR="00952508" w:rsidRPr="000B5C27" w:rsidRDefault="00952508" w:rsidP="00952508">
            <w:pPr>
              <w:rPr>
                <w:sz w:val="20"/>
              </w:rPr>
            </w:pPr>
            <w:r w:rsidRPr="000B5C27">
              <w:rPr>
                <w:sz w:val="20"/>
              </w:rPr>
              <w:t>MAGE-C1</w:t>
            </w:r>
          </w:p>
        </w:tc>
        <w:tc>
          <w:tcPr>
            <w:tcW w:w="4284" w:type="dxa"/>
          </w:tcPr>
          <w:p w:rsidR="00952508" w:rsidRPr="000B5C27" w:rsidRDefault="00952508" w:rsidP="00952508">
            <w:pPr>
              <w:rPr>
                <w:sz w:val="20"/>
              </w:rPr>
            </w:pPr>
            <w:r w:rsidRPr="000B5C27">
              <w:rPr>
                <w:sz w:val="20"/>
              </w:rPr>
              <w:t>Melanoma</w:t>
            </w:r>
          </w:p>
          <w:p w:rsidR="00236DF1" w:rsidRPr="000B5C27" w:rsidRDefault="00236DF1" w:rsidP="00952508">
            <w:pPr>
              <w:rPr>
                <w:sz w:val="20"/>
              </w:rPr>
            </w:pPr>
            <w:r w:rsidRPr="000B5C27">
              <w:rPr>
                <w:sz w:val="20"/>
              </w:rPr>
              <w:t>Lung</w:t>
            </w:r>
            <w:r w:rsidR="005A6ACF" w:rsidRPr="000B5C27">
              <w:rPr>
                <w:sz w:val="20"/>
              </w:rPr>
              <w:t>(NSCLC)</w:t>
            </w:r>
          </w:p>
          <w:p w:rsidR="00236DF1" w:rsidRPr="000B5C27" w:rsidRDefault="00236DF1" w:rsidP="00952508">
            <w:pPr>
              <w:rPr>
                <w:sz w:val="20"/>
              </w:rPr>
            </w:pPr>
            <w:r w:rsidRPr="000B5C27">
              <w:rPr>
                <w:sz w:val="20"/>
              </w:rPr>
              <w:t>CRC</w:t>
            </w:r>
          </w:p>
          <w:p w:rsidR="00236DF1" w:rsidRPr="000B5C27" w:rsidRDefault="00236DF1" w:rsidP="00952508">
            <w:pPr>
              <w:rPr>
                <w:sz w:val="20"/>
              </w:rPr>
            </w:pPr>
            <w:r w:rsidRPr="000B5C27">
              <w:rPr>
                <w:sz w:val="20"/>
              </w:rPr>
              <w:t>Bladder</w:t>
            </w:r>
          </w:p>
          <w:p w:rsidR="005C1ABC" w:rsidRPr="000B5C27" w:rsidRDefault="005C1ABC" w:rsidP="00952508">
            <w:pPr>
              <w:rPr>
                <w:sz w:val="20"/>
              </w:rPr>
            </w:pPr>
            <w:r w:rsidRPr="000B5C27">
              <w:rPr>
                <w:sz w:val="20"/>
              </w:rPr>
              <w:t>HNSCC</w:t>
            </w:r>
          </w:p>
        </w:tc>
        <w:tc>
          <w:tcPr>
            <w:tcW w:w="3132" w:type="dxa"/>
          </w:tcPr>
          <w:p w:rsidR="00952508" w:rsidRPr="000B5C27" w:rsidRDefault="00952508" w:rsidP="00952508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Curioni-Fontecedro&lt;/Author&gt;&lt;Year&gt;2011&lt;/Year&gt;&lt;RecNum&gt;1652&lt;/RecNum&gt;&lt;DisplayText&gt;(&lt;style face="italic"&gt;53&lt;/style&gt;)&lt;/DisplayText&gt;&lt;record&gt;&lt;rec-number&gt;1652&lt;/rec-number&gt;&lt;foreign-keys&gt;&lt;key app="EN" db-id="59v9drvxgvws0pepdfsprwruwxddt29ze29v" timestamp="1530613071"&gt;1652&lt;/key&gt;&lt;/foreign-keys&gt;&lt;ref-type name="Journal Article"&gt;17&lt;/ref-type&gt;&lt;contributors&gt;&lt;authors&gt;&lt;author&gt;Curioni-Fontecedro, Alessandra&lt;/author&gt;&lt;author&gt;Nuber, Natko&lt;/author&gt;&lt;author&gt;Mihic-Probst, Daniela&lt;/author&gt;&lt;author&gt;Seifert, Burkhardt&lt;/author&gt;&lt;author&gt;Soldini, Davide&lt;/author&gt;&lt;author&gt;Dummer, Reinhard&lt;/author&gt;&lt;author&gt;Knuth, Alexander&lt;/author&gt;&lt;author&gt;van den Broek, Maries&lt;/author&gt;&lt;author&gt;Moch, Holger&lt;/author&gt;&lt;/authors&gt;&lt;/contributors&gt;&lt;titles&gt;&lt;title&gt;Expression of MAGE-C1/CT7 and MAGE-C2/CT10 Predicts Lymph Node Metastasis in Melanoma Patients&lt;/title&gt;&lt;secondary-title&gt;PLOS ONE&lt;/secondary-title&gt;&lt;/titles&gt;&lt;periodical&gt;&lt;full-title&gt;PLoS One&lt;/full-title&gt;&lt;/periodical&gt;&lt;pages&gt;e21418&lt;/pages&gt;&lt;volume&gt;6&lt;/volume&gt;&lt;number&gt;6&lt;/number&gt;&lt;dates&gt;&lt;year&gt;2011&lt;/year&gt;&lt;/dates&gt;&lt;publisher&gt;Public Library of Science&lt;/publisher&gt;&lt;urls&gt;&lt;related-urls&gt;&lt;url&gt;https://doi.org/10.1371/journal.pone.0021418&lt;/url&gt;&lt;/related-urls&gt;&lt;/urls&gt;&lt;electronic-resource-num&gt;10.1371/journal.pone.0021418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53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236DF1" w:rsidRPr="000B5C27" w:rsidRDefault="00236DF1" w:rsidP="00236DF1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Chen&lt;/Author&gt;&lt;Year&gt;1998&lt;/Year&gt;&lt;RecNum&gt;1058&lt;/RecNum&gt;&lt;DisplayText&gt;(&lt;style face="italic"&gt;70&lt;/style&gt;)&lt;/DisplayText&gt;&lt;record&gt;&lt;rec-number&gt;1058&lt;/rec-number&gt;&lt;foreign-keys&gt;&lt;key app="EN" db-id="59v9drvxgvws0pepdfsprwruwxddt29ze29v" timestamp="1528297412"&gt;1058&lt;/key&gt;&lt;/foreign-keys&gt;&lt;ref-type name="Journal Article"&gt;17&lt;/ref-type&gt;&lt;contributors&gt;&lt;authors&gt;&lt;author&gt;Chen, Y. T.&lt;/author&gt;&lt;author&gt;Gure, A. O.&lt;/author&gt;&lt;author&gt;Tsang, S.&lt;/author&gt;&lt;author&gt;Stockert, E.&lt;/author&gt;&lt;author&gt;Jager, E.&lt;/author&gt;&lt;author&gt;Knuth, A.&lt;/author&gt;&lt;author&gt;Old, L. J.&lt;/author&gt;&lt;/authors&gt;&lt;/contributors&gt;&lt;auth-address&gt;Cornell University Medical College, New York Branch at Memorial Sloan-Kettering Cancer Center, New York, NY 10021, USA. ytchen@mail.med.cornell.edu&lt;/auth-address&gt;&lt;titles&gt;&lt;title&gt;Identification of multiple cancer/testis antigens by allogeneic antibody screening of a melanoma cell line library&lt;/title&gt;&lt;secondary-title&gt;Proc Natl Acad Sci U S A&lt;/secondary-title&gt;&lt;/titles&gt;&lt;periodical&gt;&lt;full-title&gt;Proc Natl Acad Sci U S A&lt;/full-title&gt;&lt;/periodical&gt;&lt;pages&gt;6919-23&lt;/pages&gt;&lt;volume&gt;95&lt;/volume&gt;&lt;number&gt;12&lt;/number&gt;&lt;edition&gt;1998/06/17&lt;/edition&gt;&lt;keywords&gt;&lt;keyword&gt;Amino Acid Sequence&lt;/keyword&gt;&lt;keyword&gt;Antibodies/*immunology&lt;/keyword&gt;&lt;keyword&gt;Antigens/genetics/immunology&lt;/keyword&gt;&lt;keyword&gt;Antigens, Neoplasm/*genetics/*immunology&lt;/keyword&gt;&lt;keyword&gt;DNA, Complementary/analysis/genetics&lt;/keyword&gt;&lt;keyword&gt;Gene Library&lt;/keyword&gt;&lt;keyword&gt;Humans&lt;/keyword&gt;&lt;keyword&gt;Male&lt;/keyword&gt;&lt;keyword&gt;Melanoma/*genetics/immunology&lt;/keyword&gt;&lt;keyword&gt;Molecular Sequence Data&lt;/keyword&gt;&lt;keyword&gt;Testis/*immunology&lt;/keyword&gt;&lt;keyword&gt;Tumor Cells, Cultured&lt;/keyword&gt;&lt;/keywords&gt;&lt;dates&gt;&lt;year&gt;1998&lt;/year&gt;&lt;pub-dates&gt;&lt;date&gt;Jun 9&lt;/date&gt;&lt;/pub-dates&gt;&lt;/dates&gt;&lt;publisher&gt;The National Academy of Sciences&lt;/publisher&gt;&lt;isbn&gt;0027-8424 (Print)&amp;#xD;0027-8424 (Linking)&lt;/isbn&gt;&lt;accession-num&gt;9618514&lt;/accession-num&gt;&lt;urls&gt;&lt;related-urls&gt;&lt;url&gt;https://www.ncbi.nlm.nih.gov/pubmed/9618514&lt;/url&gt;&lt;/related-urls&gt;&lt;/urls&gt;&lt;custom2&gt;PMC22686&lt;/custom2&gt;&lt;remote-database-name&gt;PMC&lt;/remote-database-name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70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236DF1" w:rsidRPr="000B5C27" w:rsidRDefault="00236DF1" w:rsidP="00236DF1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DaGVuPC9BdXRob3I+PFllYXI+MjAxMDwvWWVhcj48UmVj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</w:fldData>
              </w:fldChar>
            </w:r>
            <w:r w:rsidR="006353A5" w:rsidRPr="000B5C27">
              <w:rPr>
                <w:sz w:val="20"/>
              </w:rPr>
              <w:instrText xml:space="preserve"> ADDIN EN.CITE </w:instrText>
            </w:r>
            <w:r w:rsidR="006353A5" w:rsidRPr="000B5C27">
              <w:rPr>
                <w:sz w:val="20"/>
              </w:rPr>
              <w:fldChar w:fldCharType="begin">
                <w:fldData xml:space="preserve">PEVuZE5vdGU+PENpdGU+PEF1dGhvcj5DaGVuPC9BdXRob3I+PFllYXI+MjAxMDwvWWVhcj48UmVj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</w:fldData>
              </w:fldChar>
            </w:r>
            <w:r w:rsidR="006353A5" w:rsidRPr="000B5C27">
              <w:rPr>
                <w:sz w:val="20"/>
              </w:rPr>
              <w:instrText xml:space="preserve"> ADDIN EN.CITE.DATA </w:instrText>
            </w:r>
            <w:r w:rsidR="006353A5" w:rsidRPr="000B5C27">
              <w:rPr>
                <w:sz w:val="20"/>
              </w:rPr>
            </w:r>
            <w:r w:rsidR="006353A5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15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236DF1" w:rsidRPr="000B5C27" w:rsidRDefault="00236DF1" w:rsidP="005C1ABC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Sharma&lt;/Author&gt;&lt;Year&gt;2006&lt;/Year&gt;&lt;RecNum&gt;576&lt;/RecNum&gt;&lt;DisplayText&gt;(&lt;style face="italic"&gt;55&lt;/style&gt;)&lt;/DisplayText&gt;&lt;record&gt;&lt;rec-number&gt;576&lt;/rec-number&gt;&lt;foreign-keys&gt;&lt;key app="EN" db-id="59v9drvxgvws0pepdfsprwruwxddt29ze29v" timestamp="1528117368"&gt;576&lt;/key&gt;&lt;key app="ENWeb" db-id=""&gt;0&lt;/key&gt;&lt;/foreign-keys&gt;&lt;ref-type name="Journal Article"&gt;17&lt;/ref-type&gt;&lt;contributors&gt;&lt;authors&gt;&lt;author&gt;Sharma, P.&lt;/author&gt;&lt;author&gt;Shen, Y.&lt;/author&gt;&lt;author&gt;Wen, S.&lt;/author&gt;&lt;author&gt;Bajorin, D. F.&lt;/author&gt;&lt;author&gt;Reuter, V. E.&lt;/author&gt;&lt;author&gt;Old, L. J.&lt;/author&gt;&lt;author&gt;Jungbluth, A. A.&lt;/author&gt;&lt;/authors&gt;&lt;/contributors&gt;&lt;auth-address&gt;Department of Genitourinary Medical Oncology, The University of Texas M.D. Anderson Cancer Center, Houston, Texas 77030, USA. padsharma@mdanderson.org&lt;/auth-address&gt;&lt;titles&gt;&lt;title&gt;Cancer-testis antigens: expression and correlation with survival in human urothelial carcinoma&lt;/title&gt;&lt;secondary-title&gt;Clin Cancer Res&lt;/secondary-title&gt;&lt;/titles&gt;&lt;periodical&gt;&lt;full-title&gt;Clin Cancer Res&lt;/full-title&gt;&lt;/periodical&gt;&lt;pages&gt;5442-7&lt;/pages&gt;&lt;volume&gt;12&lt;/volume&gt;&lt;number&gt;18&lt;/number&gt;&lt;edition&gt;2006/09/27&lt;/edition&gt;&lt;keywords&gt;&lt;keyword&gt;Antigens, Neoplasm/*metabolism&lt;/keyword&gt;&lt;keyword&gt;Carcinoma/immunology/metabolism&lt;/keyword&gt;&lt;keyword&gt;Humans&lt;/keyword&gt;&lt;keyword&gt;Immunohistochemistry&lt;/keyword&gt;&lt;keyword&gt;Male&lt;/keyword&gt;&lt;keyword&gt;Retrospective Studies&lt;/keyword&gt;&lt;keyword&gt;Statistics as Topic&lt;/keyword&gt;&lt;keyword&gt;Survival Analysis&lt;/keyword&gt;&lt;keyword&gt;Testicular Neoplasms/*immunology/metabolism/*mortality&lt;/keyword&gt;&lt;keyword&gt;Testis/immunology/metabolism&lt;/keyword&gt;&lt;keyword&gt;Urologic Neoplasms/*immunology/metabolism&lt;/keyword&gt;&lt;/keywords&gt;&lt;dates&gt;&lt;year&gt;2006&lt;/year&gt;&lt;pub-dates&gt;&lt;date&gt;Sep 15&lt;/date&gt;&lt;/pub-dates&gt;&lt;/dates&gt;&lt;isbn&gt;1078-0432 (Print)&amp;#xD;1078-0432 (Linking)&lt;/isbn&gt;&lt;accession-num&gt;17000678&lt;/accession-num&gt;&lt;urls&gt;&lt;related-urls&gt;&lt;url&gt;https://www.ncbi.nlm.nih.gov/pubmed/17000678&lt;/url&gt;&lt;/related-urls&gt;&lt;/urls&gt;&lt;electronic-resource-num&gt;10.1158/1078-0432.CCR-06-0527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55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5C1ABC" w:rsidRPr="000B5C27" w:rsidRDefault="005C1ABC" w:rsidP="00B03D86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B03D86" w:rsidRPr="000B5C27">
              <w:rPr>
                <w:sz w:val="20"/>
              </w:rPr>
              <w:instrText xml:space="preserve"> ADDIN EN.CITE &lt;EndNote&gt;&lt;Cite&gt;&lt;Author&gt;Atanackovic&lt;/Author&gt;&lt;Year&gt;2006&lt;/Year&gt;&lt;RecNum&gt;1684&lt;/RecNum&gt;&lt;DisplayText&gt;(&lt;style face="italic"&gt;30&lt;/style&gt;)&lt;/DisplayText&gt;&lt;record&gt;&lt;rec-number&gt;1684&lt;/rec-number&gt;&lt;foreign-keys&gt;&lt;key app="EN" db-id="59v9drvxgvws0pepdfsprwruwxddt29ze29v" timestamp="1530701909"&gt;1684&lt;/key&gt;&lt;/foreign-keys&gt;&lt;ref-type name="Journal Article"&gt;17&lt;/ref-type&gt;&lt;contributors&gt;&lt;authors&gt;&lt;author&gt;Atanackovic, Djordje&lt;/author&gt;&lt;author&gt;Blum, Inga&lt;/author&gt;&lt;author&gt;Cao, Yanran&lt;/author&gt;&lt;author&gt;Wenzel, Sören&lt;/author&gt;&lt;author&gt;Bartels, Katrin&lt;/author&gt;&lt;author&gt;Faltz, Christiane&lt;/author&gt;&lt;author&gt;Hossfeld, Dieter Kurt&lt;/author&gt;&lt;author&gt;Hegewisch-Becker, Susanna&lt;/author&gt;&lt;author&gt;Bokemeyer, Carsten&lt;/author&gt;&lt;author&gt;Leuwer, Rudolf&lt;/author&gt;&lt;/authors&gt;&lt;/contributors&gt;&lt;titles&gt;&lt;title&gt;Expression of cancer-testis antigens as possible targets for antigen-specific immunotherapy in head and neck squamous cell carcinoma&lt;/title&gt;&lt;secondary-title&gt;Cancer Biology &amp;amp; Therapy&lt;/secondary-title&gt;&lt;/titles&gt;&lt;periodical&gt;&lt;full-title&gt;Cancer Biology &amp;amp; Therapy&lt;/full-title&gt;&lt;/periodical&gt;&lt;pages&gt;1218-1225&lt;/pages&gt;&lt;volume&gt;5&lt;/volume&gt;&lt;number&gt;9&lt;/number&gt;&lt;dates&gt;&lt;year&gt;2006&lt;/year&gt;&lt;pub-dates&gt;&lt;date&gt;2006/09/01&lt;/date&gt;&lt;/pub-dates&gt;&lt;/dates&gt;&lt;publisher&gt;Taylor &amp;amp; Francis&lt;/publisher&gt;&lt;isbn&gt;1538-4047&lt;/isbn&gt;&lt;urls&gt;&lt;related-urls&gt;&lt;url&gt;https://doi.org/10.4161/cbt.5.9.3174&lt;/url&gt;&lt;/related-urls&gt;&lt;/urls&gt;&lt;electronic-resource-num&gt;10.4161/cbt.5.9.3174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B03D86" w:rsidRPr="000B5C27">
              <w:rPr>
                <w:noProof/>
                <w:sz w:val="20"/>
              </w:rPr>
              <w:t>(</w:t>
            </w:r>
            <w:r w:rsidR="00B03D86" w:rsidRPr="000B5C27">
              <w:rPr>
                <w:i/>
                <w:noProof/>
                <w:sz w:val="20"/>
              </w:rPr>
              <w:t>30</w:t>
            </w:r>
            <w:r w:rsidR="00B03D86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0B5C27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NY-ESO-1</w:t>
            </w:r>
          </w:p>
        </w:tc>
        <w:tc>
          <w:tcPr>
            <w:tcW w:w="4284" w:type="dxa"/>
          </w:tcPr>
          <w:p w:rsidR="00EE0232" w:rsidRPr="000B5C27" w:rsidRDefault="003A1BE4">
            <w:pPr>
              <w:rPr>
                <w:sz w:val="20"/>
              </w:rPr>
            </w:pPr>
            <w:r w:rsidRPr="000B5C27">
              <w:rPr>
                <w:sz w:val="20"/>
              </w:rPr>
              <w:t>Melanoma</w:t>
            </w:r>
          </w:p>
          <w:p w:rsidR="003A1BE4" w:rsidRPr="000B5C27" w:rsidRDefault="003A1BE4">
            <w:pPr>
              <w:rPr>
                <w:sz w:val="20"/>
              </w:rPr>
            </w:pPr>
            <w:r w:rsidRPr="000B5C27">
              <w:rPr>
                <w:sz w:val="20"/>
              </w:rPr>
              <w:t>Lung</w:t>
            </w:r>
            <w:r w:rsidR="005A6ACF" w:rsidRPr="000B5C27">
              <w:rPr>
                <w:sz w:val="20"/>
              </w:rPr>
              <w:t>(NSCLC)</w:t>
            </w:r>
          </w:p>
          <w:p w:rsidR="003A1BE4" w:rsidRPr="000B5C27" w:rsidRDefault="003A1BE4">
            <w:pPr>
              <w:rPr>
                <w:sz w:val="20"/>
              </w:rPr>
            </w:pPr>
            <w:r w:rsidRPr="000B5C27">
              <w:rPr>
                <w:sz w:val="20"/>
              </w:rPr>
              <w:t>CRC</w:t>
            </w:r>
          </w:p>
          <w:p w:rsidR="003A1BE4" w:rsidRPr="000B5C27" w:rsidRDefault="003A1BE4">
            <w:pPr>
              <w:rPr>
                <w:sz w:val="20"/>
              </w:rPr>
            </w:pPr>
            <w:r w:rsidRPr="000B5C27">
              <w:rPr>
                <w:sz w:val="20"/>
              </w:rPr>
              <w:t>Bladder</w:t>
            </w:r>
          </w:p>
          <w:p w:rsidR="003A1BE4" w:rsidRPr="000B5C27" w:rsidRDefault="003A1BE4">
            <w:pPr>
              <w:rPr>
                <w:sz w:val="20"/>
              </w:rPr>
            </w:pPr>
            <w:r w:rsidRPr="000B5C27">
              <w:rPr>
                <w:sz w:val="20"/>
              </w:rPr>
              <w:t>Glioma</w:t>
            </w:r>
          </w:p>
          <w:p w:rsidR="00491B7C" w:rsidRPr="000B5C27" w:rsidRDefault="00491B7C">
            <w:pPr>
              <w:rPr>
                <w:sz w:val="20"/>
              </w:rPr>
            </w:pPr>
            <w:r w:rsidRPr="000B5C27">
              <w:rPr>
                <w:sz w:val="20"/>
              </w:rPr>
              <w:t>HNSCC</w:t>
            </w:r>
          </w:p>
          <w:p w:rsidR="000059C5" w:rsidRPr="000B5C27" w:rsidRDefault="000059C5">
            <w:pPr>
              <w:rPr>
                <w:sz w:val="20"/>
              </w:rPr>
            </w:pPr>
            <w:r w:rsidRPr="000B5C27">
              <w:rPr>
                <w:sz w:val="20"/>
              </w:rPr>
              <w:t>RCC</w:t>
            </w:r>
          </w:p>
        </w:tc>
        <w:tc>
          <w:tcPr>
            <w:tcW w:w="3132" w:type="dxa"/>
          </w:tcPr>
          <w:p w:rsidR="00EE0232" w:rsidRPr="000B5C27" w:rsidRDefault="003A1BE4" w:rsidP="003A1BE4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Zendman AJ&lt;/Author&gt;&lt;Year&gt;2001&lt;/Year&gt;&lt;RecNum&gt;755&lt;/RecNum&gt;&lt;DisplayText&gt;(&lt;style face="italic"&gt;71&lt;/style&gt;)&lt;/DisplayText&gt;&lt;record&gt;&lt;rec-number&gt;755&lt;/rec-number&gt;&lt;foreign-keys&gt;&lt;key app="EN" db-id="59v9drvxgvws0pepdfsprwruwxddt29ze29v" timestamp="1528118018"&gt;755&lt;/key&gt;&lt;key app="ENWeb" db-id=""&gt;0&lt;/key&gt;&lt;/foreign-keys&gt;&lt;ref-type name="Journal Article"&gt;17&lt;/ref-type&gt;&lt;contributors&gt;&lt;authors&gt;&lt;author&gt;Zendman AJ, &lt;/author&gt;&lt;author&gt;de Wit NJ, &lt;/author&gt;&lt;author&gt;van Kraats AA, &lt;/author&gt;&lt;author&gt;Weidle UH, &lt;/author&gt;&lt;author&gt;Ruiter DJ, &lt;/author&gt;&lt;author&gt;van Muijen GN&lt;/author&gt;&lt;/authors&gt;&lt;/contributors&gt;&lt;titles&gt;&lt;title&gt;Expression profile of genes coding for melanoma differentiation antigens and cancer/testis antigens in metastatic lesions of human cutaneous melanoma&lt;/title&gt;&lt;secondary-title&gt;&lt;style face="normal" font="default" charset="238" size="100%"&gt;Melanoma Research&lt;/style&gt;&lt;/secondary-title&gt;&lt;/titles&gt;&lt;periodical&gt;&lt;full-title&gt;Melanoma Research&lt;/full-title&gt;&lt;/periodical&gt;&lt;pages&gt;&lt;style face="normal" font="default" charset="238" size="100%"&gt;451-9&lt;/style&gt;&lt;/pages&gt;&lt;volume&gt;&lt;style face="normal" font="default" charset="238" size="100%"&gt;11&lt;/style&gt;&lt;/volume&gt;&lt;number&gt;&lt;style face="normal" font="default" charset="238" size="100%"&gt;5&lt;/style&gt;&lt;/number&gt;&lt;dates&gt;&lt;year&gt;&lt;style face="normal" font="default" charset="238" size="100%"&gt;2001&lt;/style&gt;&lt;/year&gt;&lt;/dates&gt;&lt;urls&gt;&lt;/urls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71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3A1BE4" w:rsidRPr="000B5C27" w:rsidRDefault="003A1BE4" w:rsidP="003A1BE4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Shan&lt;/Author&gt;&lt;Year&gt;2013&lt;/Year&gt;&lt;RecNum&gt;1659&lt;/RecNum&gt;&lt;DisplayText&gt;(&lt;style face="italic"&gt;72&lt;/style&gt;)&lt;/DisplayText&gt;&lt;record&gt;&lt;rec-number&gt;1659&lt;/rec-number&gt;&lt;foreign-keys&gt;&lt;key app="EN" db-id="59v9drvxgvws0pepdfsprwruwxddt29ze29v" timestamp="1530687133"&gt;1659&lt;/key&gt;&lt;/foreign-keys&gt;&lt;ref-type name="Journal Article"&gt;17&lt;/ref-type&gt;&lt;contributors&gt;&lt;authors&gt;&lt;author&gt;Shan, Qiang&lt;/author&gt;&lt;author&gt;Lou, Xiaomin&lt;/author&gt;&lt;author&gt;Xiao, Ting&lt;/author&gt;&lt;author&gt;Zhang, Ju&lt;/author&gt;&lt;author&gt;Sun, Huiying&lt;/author&gt;&lt;author&gt;Gao, Yanning&lt;/author&gt;&lt;author&gt;Cheng, Shujun&lt;/author&gt;&lt;author&gt;Wu, Lin&lt;/author&gt;&lt;author&gt;Xu, Ningzhi&lt;/author&gt;&lt;author&gt;Liu, Siqi&lt;/author&gt;&lt;/authors&gt;&lt;/contributors&gt;&lt;titles&gt;&lt;title&gt;A cancer/testis antigen microarray to screen autoantibody biomarkers of non-small cell lung cancer&lt;/title&gt;&lt;secondary-title&gt;Cancer Letters&lt;/secondary-title&gt;&lt;/titles&gt;&lt;periodical&gt;&lt;full-title&gt;Cancer Letters&lt;/full-title&gt;&lt;/periodical&gt;&lt;pages&gt;160-167&lt;/pages&gt;&lt;volume&gt;328&lt;/volume&gt;&lt;number&gt;1&lt;/number&gt;&lt;dates&gt;&lt;year&gt;2013&lt;/year&gt;&lt;/dates&gt;&lt;publisher&gt;Elsevier&lt;/publisher&gt;&lt;isbn&gt;0304-3835&lt;/isbn&gt;&lt;urls&gt;&lt;related-urls&gt;&lt;url&gt;http://dx.doi.org/10.1016/j.canlet.2012.08.019&lt;/url&gt;&lt;/related-urls&gt;&lt;/urls&gt;&lt;electronic-resource-num&gt;10.1016/j.canlet.2012.08.019&lt;/electronic-resource-num&gt;&lt;access-date&gt;2018/07/03&lt;/access-date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72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3A1BE4" w:rsidRPr="000B5C27" w:rsidRDefault="003A1BE4" w:rsidP="003A1BE4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DaGVuPC9BdXRob3I+PFllYXI+MjAxMDwvWWVhcj48UmVj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</w:fldData>
              </w:fldChar>
            </w:r>
            <w:r w:rsidR="006353A5" w:rsidRPr="000B5C27">
              <w:rPr>
                <w:sz w:val="20"/>
              </w:rPr>
              <w:instrText xml:space="preserve"> ADDIN EN.CITE </w:instrText>
            </w:r>
            <w:r w:rsidR="006353A5" w:rsidRPr="000B5C27">
              <w:rPr>
                <w:sz w:val="20"/>
              </w:rPr>
              <w:fldChar w:fldCharType="begin">
                <w:fldData xml:space="preserve">PEVuZE5vdGU+PENpdGU+PEF1dGhvcj5DaGVuPC9BdXRob3I+PFllYXI+MjAxMDwvWWVhcj48UmVj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</w:fldData>
              </w:fldChar>
            </w:r>
            <w:r w:rsidR="006353A5" w:rsidRPr="000B5C27">
              <w:rPr>
                <w:sz w:val="20"/>
              </w:rPr>
              <w:instrText xml:space="preserve"> ADDIN EN.CITE.DATA </w:instrText>
            </w:r>
            <w:r w:rsidR="006353A5" w:rsidRPr="000B5C27">
              <w:rPr>
                <w:sz w:val="20"/>
              </w:rPr>
            </w:r>
            <w:r w:rsidR="006353A5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15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3A1BE4" w:rsidRPr="000B5C27" w:rsidRDefault="003A1BE4" w:rsidP="003A1BE4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EeXJza2pvdDwvQXV0aG9yPjxZZWFyPjIwMTI8L1llYXI+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</w:fldData>
              </w:fldChar>
            </w:r>
            <w:r w:rsidR="006353A5" w:rsidRPr="000B5C27">
              <w:rPr>
                <w:sz w:val="20"/>
              </w:rPr>
              <w:instrText xml:space="preserve"> ADDIN EN.CITE </w:instrText>
            </w:r>
            <w:r w:rsidR="006353A5" w:rsidRPr="000B5C27">
              <w:rPr>
                <w:sz w:val="20"/>
              </w:rPr>
              <w:fldChar w:fldCharType="begin">
                <w:fldData xml:space="preserve">PEVuZE5vdGU+PENpdGU+PEF1dGhvcj5EeXJza2pvdDwvQXV0aG9yPjxZZWFyPjIwMTI8L1llYXI+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</w:fldData>
              </w:fldChar>
            </w:r>
            <w:r w:rsidR="006353A5" w:rsidRPr="000B5C27">
              <w:rPr>
                <w:sz w:val="20"/>
              </w:rPr>
              <w:instrText xml:space="preserve"> ADDIN EN.CITE.DATA </w:instrText>
            </w:r>
            <w:r w:rsidR="006353A5" w:rsidRPr="000B5C27">
              <w:rPr>
                <w:sz w:val="20"/>
              </w:rPr>
            </w:r>
            <w:r w:rsidR="006353A5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21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3A1BE4" w:rsidRPr="000B5C27" w:rsidRDefault="003A1BE4" w:rsidP="00226B67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6353A5" w:rsidRPr="000B5C27">
              <w:rPr>
                <w:sz w:val="20"/>
              </w:rPr>
              <w:instrText xml:space="preserve"> ADDIN EN.CITE &lt;EndNote&gt;&lt;Cite&gt;&lt;Author&gt;Syed&lt;/Author&gt;&lt;Year&gt;2012&lt;/Year&gt;&lt;RecNum&gt;619&lt;/RecNum&gt;&lt;DisplayText&gt;(&lt;style face="italic"&gt;17&lt;/style&gt;)&lt;/DisplayText&gt;&lt;record&gt;&lt;rec-number&gt;619&lt;/rec-number&gt;&lt;foreign-keys&gt;&lt;key app="EN" db-id="59v9drvxgvws0pepdfsprwruwxddt29ze29v" timestamp="1528117531"&gt;619&lt;/key&gt;&lt;key app="ENWeb" db-id=""&gt;0&lt;/key&gt;&lt;/foreign-keys&gt;&lt;ref-type name="Journal Article"&gt;17&lt;/ref-type&gt;&lt;contributors&gt;&lt;authors&gt;&lt;author&gt;Syed, O. N.&lt;/author&gt;&lt;author&gt;Mandigo, C. E.&lt;/author&gt;&lt;author&gt;Killory, B. D.&lt;/author&gt;&lt;author&gt;Canoll, P.&lt;/author&gt;&lt;author&gt;Bruce, J. N.&lt;/author&gt;&lt;/authors&gt;&lt;/contributors&gt;&lt;auth-address&gt;The Bartoli Brain Tumor Laboratory, Department of Neurosurgery, Columbia University College of Physicians and Surgeons, New York, NY 10032, USA. ons2101@gmail.com&lt;/auth-address&gt;&lt;titles&gt;&lt;title&gt;Cancer-testis and melanocyte-differentiation antigen expression in malignant glioma and meningioma&lt;/title&gt;&lt;secondary-title&gt;J Clin Neurosci&lt;/secondary-title&gt;&lt;/titles&gt;&lt;periodical&gt;&lt;full-title&gt;J Clin Neurosci&lt;/full-title&gt;&lt;/periodical&gt;&lt;pages&gt;1016-21&lt;/pages&gt;&lt;volume&gt;19&lt;/volume&gt;&lt;number&gt;7&lt;/number&gt;&lt;edition&gt;2012/04/27&lt;/edition&gt;&lt;keywords&gt;&lt;keyword&gt;Antigens, Differentiation&lt;/keyword&gt;&lt;keyword&gt;Antigens, Neoplasm/genetics/*metabolism&lt;/keyword&gt;&lt;keyword&gt;Brain Neoplasms/diagnosis/*metabolism&lt;/keyword&gt;&lt;keyword&gt;Cell Line, Tumor&lt;/keyword&gt;&lt;keyword&gt;Gene Expression Regulation, Neoplastic&lt;/keyword&gt;&lt;keyword&gt;Glioma/diagnosis/*metabolism&lt;/keyword&gt;&lt;keyword&gt;Humans&lt;/keyword&gt;&lt;keyword&gt;Melanoma-Specific Antigens/genetics/*metabolism&lt;/keyword&gt;&lt;keyword&gt;Meningeal Neoplasms/diagnosis/*metabolism&lt;/keyword&gt;&lt;keyword&gt;Meningioma/diagnosis/*metabolism&lt;/keyword&gt;&lt;keyword&gt;RNA, Messenger/metabolism&lt;/keyword&gt;&lt;/keywords&gt;&lt;dates&gt;&lt;year&gt;2012&lt;/year&gt;&lt;pub-dates&gt;&lt;date&gt;Jul&lt;/date&gt;&lt;/pub-dates&gt;&lt;/dates&gt;&lt;isbn&gt;1532-2653 (Electronic)&amp;#xD;0967-5868 (Linking)&lt;/isbn&gt;&lt;accession-num&gt;22534618&lt;/accession-num&gt;&lt;urls&gt;&lt;related-urls&gt;&lt;url&gt;https://www.ncbi.nlm.nih.gov/pubmed/22534618&lt;/url&gt;&lt;/related-urls&gt;&lt;/urls&gt;&lt;electronic-resource-num&gt;10.1016/j.jocn.2011.10.008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17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491B7C" w:rsidRPr="000B5C27" w:rsidRDefault="00491B7C" w:rsidP="00CD71A8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DdWZmZWw8L0F1dGhvcj48WWVhcj4yMDExPC9ZZWFyPjxS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</w:fldData>
              </w:fldChar>
            </w:r>
            <w:r w:rsidR="00CD71A8" w:rsidRPr="000B5C27">
              <w:rPr>
                <w:sz w:val="20"/>
              </w:rPr>
              <w:instrText xml:space="preserve"> ADDIN EN.CITE </w:instrText>
            </w:r>
            <w:r w:rsidR="00CD71A8" w:rsidRPr="000B5C27">
              <w:rPr>
                <w:sz w:val="20"/>
              </w:rPr>
              <w:fldChar w:fldCharType="begin">
                <w:fldData xml:space="preserve">PEVuZE5vdGU+PENpdGU+PEF1dGhvcj5DdWZmZWw8L0F1dGhvcj48WWVhcj4yMDExPC9ZZWFyPjxS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</w:fldData>
              </w:fldChar>
            </w:r>
            <w:r w:rsidR="00CD71A8" w:rsidRPr="000B5C27">
              <w:rPr>
                <w:sz w:val="20"/>
              </w:rPr>
              <w:instrText xml:space="preserve"> ADDIN EN.CITE.DATA </w:instrText>
            </w:r>
            <w:r w:rsidR="00CD71A8" w:rsidRPr="000B5C27">
              <w:rPr>
                <w:sz w:val="20"/>
              </w:rPr>
            </w:r>
            <w:r w:rsidR="00CD71A8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CD71A8" w:rsidRPr="000B5C27">
              <w:rPr>
                <w:noProof/>
                <w:sz w:val="20"/>
              </w:rPr>
              <w:t>(</w:t>
            </w:r>
            <w:r w:rsidR="00CD71A8" w:rsidRPr="000B5C27">
              <w:rPr>
                <w:i/>
                <w:noProof/>
                <w:sz w:val="20"/>
              </w:rPr>
              <w:t>6</w:t>
            </w:r>
            <w:r w:rsidR="00CD71A8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0059C5" w:rsidRPr="000B5C27" w:rsidRDefault="000059C5" w:rsidP="005A6ACF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Giesen&lt;/Author&gt;&lt;Year&gt;2014&lt;/Year&gt;&lt;RecNum&gt;1697&lt;/RecNum&gt;&lt;DisplayText&gt;(&lt;style face="italic"&gt;73&lt;/style&gt;)&lt;/DisplayText&gt;&lt;record&gt;&lt;rec-number&gt;1697&lt;/rec-number&gt;&lt;foreign-keys&gt;&lt;key app="EN" db-id="59v9drvxgvws0pepdfsprwruwxddt29ze29v" timestamp="1530708733"&gt;1697&lt;/key&gt;&lt;/foreign-keys&gt;&lt;ref-type name="Journal Article"&gt;17&lt;/ref-type&gt;&lt;contributors&gt;&lt;authors&gt;&lt;author&gt;Giesen, Eva&lt;/author&gt;&lt;author&gt;Jilaveanu, Lucia B.&lt;/author&gt;&lt;author&gt;Parisi, Fabio&lt;/author&gt;&lt;author&gt;Kluger, Yuval&lt;/author&gt;&lt;author&gt;Camp, Robert L.&lt;/author&gt;&lt;author&gt;Kluger, Harriet M.&lt;/author&gt;&lt;/authors&gt;&lt;/contributors&gt;&lt;titles&gt;&lt;title&gt;NY-ESO-1 as a potential immunotherapeutic target in renal cell carcinoma&lt;/title&gt;&lt;secondary-title&gt;Oncotarget&lt;/secondary-title&gt;&lt;/titles&gt;&lt;periodical&gt;&lt;full-title&gt;Oncotarget&lt;/full-title&gt;&lt;/periodical&gt;&lt;pages&gt;5209-5217&lt;/pages&gt;&lt;volume&gt;5&lt;/volume&gt;&lt;number&gt;14&lt;/number&gt;&lt;dates&gt;&lt;year&gt;2014&lt;/year&gt;&lt;pub-dates&gt;&lt;date&gt;06/13&amp;#xD;04/15/received&amp;#xD;06/12/accepted&lt;/date&gt;&lt;/pub-dates&gt;&lt;/dates&gt;&lt;publisher&gt;Impact Journals LLC&lt;/publisher&gt;&lt;isbn&gt;1949-2553&lt;/isbn&gt;&lt;accession-num&gt;PMC4170640&lt;/accession-num&gt;&lt;urls&gt;&lt;related-urls&gt;&lt;url&gt;http://www.ncbi.nlm.nih.gov/pmc/articles/PMC4170640/&lt;/url&gt;&lt;/related-urls&gt;&lt;/urls&gt;&lt;remote-database-name&gt;PMC&lt;/remote-database-name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73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EE0232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MAGE-A2</w:t>
            </w:r>
          </w:p>
        </w:tc>
        <w:tc>
          <w:tcPr>
            <w:tcW w:w="4284" w:type="dxa"/>
          </w:tcPr>
          <w:p w:rsidR="00EE0232" w:rsidRPr="000B5C27" w:rsidRDefault="007670C4">
            <w:pPr>
              <w:rPr>
                <w:sz w:val="20"/>
              </w:rPr>
            </w:pPr>
            <w:r w:rsidRPr="000B5C27">
              <w:rPr>
                <w:sz w:val="20"/>
              </w:rPr>
              <w:t>Melanoma</w:t>
            </w:r>
          </w:p>
          <w:p w:rsidR="007670C4" w:rsidRPr="000B5C27" w:rsidRDefault="007670C4">
            <w:pPr>
              <w:rPr>
                <w:sz w:val="20"/>
              </w:rPr>
            </w:pPr>
            <w:r w:rsidRPr="000B5C27">
              <w:rPr>
                <w:sz w:val="20"/>
              </w:rPr>
              <w:t>CRC</w:t>
            </w:r>
          </w:p>
          <w:p w:rsidR="007670C4" w:rsidRPr="000B5C27" w:rsidRDefault="007670C4">
            <w:pPr>
              <w:rPr>
                <w:sz w:val="20"/>
              </w:rPr>
            </w:pPr>
            <w:r w:rsidRPr="000B5C27">
              <w:rPr>
                <w:sz w:val="20"/>
              </w:rPr>
              <w:t>Bladder</w:t>
            </w:r>
          </w:p>
          <w:p w:rsidR="007670C4" w:rsidRPr="000B5C27" w:rsidRDefault="007670C4">
            <w:pPr>
              <w:rPr>
                <w:sz w:val="20"/>
              </w:rPr>
            </w:pPr>
            <w:r w:rsidRPr="000B5C27">
              <w:rPr>
                <w:sz w:val="20"/>
              </w:rPr>
              <w:t>Glioma</w:t>
            </w:r>
          </w:p>
          <w:p w:rsidR="000059C5" w:rsidRPr="000B5C27" w:rsidRDefault="000059C5">
            <w:pPr>
              <w:rPr>
                <w:sz w:val="20"/>
              </w:rPr>
            </w:pPr>
            <w:r w:rsidRPr="000B5C27">
              <w:rPr>
                <w:sz w:val="20"/>
              </w:rPr>
              <w:t>HNSCC</w:t>
            </w:r>
          </w:p>
          <w:p w:rsidR="006353A5" w:rsidRPr="000B5C27" w:rsidRDefault="006353A5">
            <w:pPr>
              <w:rPr>
                <w:sz w:val="20"/>
              </w:rPr>
            </w:pPr>
            <w:r w:rsidRPr="000B5C27">
              <w:rPr>
                <w:sz w:val="20"/>
              </w:rPr>
              <w:t>RCC</w:t>
            </w:r>
          </w:p>
        </w:tc>
        <w:tc>
          <w:tcPr>
            <w:tcW w:w="3132" w:type="dxa"/>
          </w:tcPr>
          <w:p w:rsidR="00EE0232" w:rsidRPr="000B5C27" w:rsidRDefault="007670C4" w:rsidP="007670C4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Francis&lt;/Author&gt;&lt;Year&gt;1995&lt;/Year&gt;&lt;RecNum&gt;1660&lt;/RecNum&gt;&lt;DisplayText&gt;(&lt;style face="italic"&gt;74&lt;/style&gt;)&lt;/DisplayText&gt;&lt;record&gt;&lt;rec-number&gt;1660&lt;/rec-number&gt;&lt;foreign-keys&gt;&lt;key app="EN" db-id="59v9drvxgvws0pepdfsprwruwxddt29ze29v" timestamp="1530687439"&gt;1660&lt;/key&gt;&lt;/foreign-keys&gt;&lt;ref-type name="Journal Article"&gt;17&lt;/ref-type&gt;&lt;contributors&gt;&lt;authors&gt;&lt;author&gt;Brasseur Francis&lt;/author&gt;&lt;author&gt;Rimoldi Donata&lt;/author&gt;&lt;author&gt;Liénard Danielle&lt;/author&gt;&lt;author&gt;Lethé Bernard&lt;/author&gt;&lt;author&gt;Carrel Stefan&lt;/author&gt;&lt;author&gt;Arienti Flavio&lt;/author&gt;&lt;author&gt;Suter Ludwig&lt;/author&gt;&lt;author&gt;Vanwijck Romain&lt;/author&gt;&lt;author&gt;Bourlond André&lt;/author&gt;&lt;author&gt;Humblet Yves&lt;/author&gt;&lt;author&gt;Vacca Angelo&lt;/author&gt;&lt;author&gt;Conese Marina&lt;/author&gt;&lt;author&gt;Lahaye Thierry&lt;/author&gt;&lt;author&gt;Degiovanni Gérard&lt;/author&gt;&lt;author&gt;Deraemaecker Rika&lt;/author&gt;&lt;author&gt;Beauduin Marc&lt;/author&gt;&lt;author&gt;Sastre Xavier&lt;/author&gt;&lt;author&gt;Salamon Emile&lt;/author&gt;&lt;author&gt;Dréno Brigitte&lt;/author&gt;&lt;author&gt;Jäger Elke&lt;/author&gt;&lt;author&gt;Knuth Alex&lt;/author&gt;&lt;author&gt;Chevreau Christine&lt;/author&gt;&lt;author&gt;Suciu Stefan&lt;/author&gt;&lt;author&gt;Lachapelle Jean-Marie&lt;/author&gt;&lt;author&gt;Pouillart Pierre&lt;/author&gt;&lt;author&gt;Parmiani Giorgio&lt;/author&gt;&lt;author&gt;Lejeune Ferdy&lt;/author&gt;&lt;author&gt;Cerottini Jean-Charles&lt;/author&gt;&lt;author&gt;Boon Thierry&lt;/author&gt;&lt;author&gt;Marchand Marie&lt;/author&gt;&lt;/authors&gt;&lt;/contributors&gt;&lt;titles&gt;&lt;title&gt;Expression of MAGE genes in primary and metastatic cutaneous melanoma&lt;/title&gt;&lt;secondary-title&gt;International Journal of Cancer&lt;/secondary-title&gt;&lt;/titles&gt;&lt;periodical&gt;&lt;full-title&gt;International Journal of Cancer&lt;/full-title&gt;&lt;/periodical&gt;&lt;pages&gt;375-380&lt;/pages&gt;&lt;volume&gt;63&lt;/volume&gt;&lt;number&gt;3&lt;/number&gt;&lt;dates&gt;&lt;year&gt;1995&lt;/year&gt;&lt;/dates&gt;&lt;urls&gt;&lt;related-urls&gt;&lt;url&gt;https://onlinelibrary.wiley.com/doi/abs/10.1002/ijc.2910630313&lt;/url&gt;&lt;/related-urls&gt;&lt;/urls&gt;&lt;electronic-resource-num&gt;doi:10.1002/ijc.2910630313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74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7670C4" w:rsidRPr="000B5C27" w:rsidRDefault="007670C4" w:rsidP="007670C4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DaGVuPC9BdXRob3I+PFllYXI+MjAxMDwvWWVhcj48UmVj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</w:fldData>
              </w:fldChar>
            </w:r>
            <w:r w:rsidR="006353A5" w:rsidRPr="000B5C27">
              <w:rPr>
                <w:sz w:val="20"/>
              </w:rPr>
              <w:instrText xml:space="preserve"> ADDIN EN.CITE </w:instrText>
            </w:r>
            <w:r w:rsidR="006353A5" w:rsidRPr="000B5C27">
              <w:rPr>
                <w:sz w:val="20"/>
              </w:rPr>
              <w:fldChar w:fldCharType="begin">
                <w:fldData xml:space="preserve">PEVuZE5vdGU+PENpdGU+PEF1dGhvcj5DaGVuPC9BdXRob3I+PFllYXI+MjAxMDwvWWVhcj48UmVj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</w:fldData>
              </w:fldChar>
            </w:r>
            <w:r w:rsidR="006353A5" w:rsidRPr="000B5C27">
              <w:rPr>
                <w:sz w:val="20"/>
              </w:rPr>
              <w:instrText xml:space="preserve"> ADDIN EN.CITE.DATA </w:instrText>
            </w:r>
            <w:r w:rsidR="006353A5" w:rsidRPr="000B5C27">
              <w:rPr>
                <w:sz w:val="20"/>
              </w:rPr>
            </w:r>
            <w:r w:rsidR="006353A5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15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7670C4" w:rsidRPr="000B5C27" w:rsidRDefault="007670C4" w:rsidP="007670C4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Patard&lt;/Author&gt;&lt;Year&gt;1995&lt;/Year&gt;&lt;RecNum&gt;475&lt;/RecNum&gt;&lt;DisplayText&gt;(&lt;style face="italic"&gt;75&lt;/style&gt;)&lt;/DisplayText&gt;&lt;record&gt;&lt;rec-number&gt;475&lt;/rec-number&gt;&lt;foreign-keys&gt;&lt;key app="EN" db-id="59v9drvxgvws0pepdfsprwruwxddt29ze29v" timestamp="1528117001"&gt;475&lt;/key&gt;&lt;key app="ENWeb" db-id=""&gt;0&lt;/key&gt;&lt;/foreign-keys&gt;&lt;ref-type name="Journal Article"&gt;17&lt;/ref-type&gt;&lt;contributors&gt;&lt;authors&gt;&lt;author&gt;Patard, Jean-Jacques&lt;/author&gt;&lt;author&gt;Brasseur, Francis&lt;/author&gt;&lt;author&gt;Gil-Diez, Sixtina&lt;/author&gt;&lt;author&gt;Radvanyi, François&lt;/author&gt;&lt;author&gt;Marchand, Marie&lt;/author&gt;&lt;author&gt;François, Philippe&lt;/author&gt;&lt;author&gt;Abi-Aad, Antoine&lt;/author&gt;&lt;author&gt;Van Cangh, Paul&lt;/author&gt;&lt;author&gt;Abbou, Clément Claude&lt;/author&gt;&lt;author&gt;Chopin, Dominique&lt;/author&gt;&lt;author&gt;Boon, Thierry&lt;/author&gt;&lt;/authors&gt;&lt;/contributors&gt;&lt;titles&gt;&lt;title&gt;Expression ofmage genes in transitional-cell carcinomas of the urinary bladder&lt;/title&gt;&lt;secondary-title&gt;International Journal of Cancer&lt;/secondary-title&gt;&lt;/titles&gt;&lt;periodical&gt;&lt;full-title&gt;International Journal of Cancer&lt;/full-title&gt;&lt;/periodical&gt;&lt;pages&gt;60-64&lt;/pages&gt;&lt;volume&gt;64&lt;/volume&gt;&lt;number&gt;1&lt;/number&gt;&lt;section&gt;60&lt;/section&gt;&lt;dates&gt;&lt;year&gt;1995&lt;/year&gt;&lt;/dates&gt;&lt;isbn&gt;00207136&amp;#xD;10970215&lt;/isbn&gt;&lt;urls&gt;&lt;/urls&gt;&lt;electronic-resource-num&gt;10.1002/ijc.2910640112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75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7670C4" w:rsidRPr="000B5C27" w:rsidRDefault="007670C4" w:rsidP="006353A5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Scarcella&lt;/Author&gt;&lt;Year&gt;1999&lt;/Year&gt;&lt;RecNum&gt;1661&lt;/RecNum&gt;&lt;DisplayText&gt;(&lt;style face="italic"&gt;76&lt;/style&gt;)&lt;/DisplayText&gt;&lt;record&gt;&lt;rec-number&gt;1661&lt;/rec-number&gt;&lt;foreign-keys&gt;&lt;key app="EN" db-id="59v9drvxgvws0pepdfsprwruwxddt29ze29v" timestamp="1530687768"&gt;1661&lt;/key&gt;&lt;/foreign-keys&gt;&lt;ref-type name="Journal Article"&gt;17&lt;/ref-type&gt;&lt;contributors&gt;&lt;authors&gt;&lt;author&gt;Scarcella, Deborah L.&lt;/author&gt;&lt;author&gt;Chow, C. W.&lt;/author&gt;&lt;author&gt;Gonzales, Michael F.&lt;/author&gt;&lt;author&gt;Economou, Catherine&lt;/author&gt;&lt;author&gt;Brasseur, Francis&lt;/author&gt;&lt;author&gt;Ashley, David M.&lt;/author&gt;&lt;/authors&gt;&lt;/contributors&gt;&lt;titles&gt;&lt;title&gt;Expression of MAGE and GAGE in High-Grade Brain Tumors: A Potential Target for Specific Immunotherapy and Diagnostic Markers&lt;/title&gt;&lt;secondary-title&gt;Clinical Cancer Research&lt;/secondary-title&gt;&lt;/titles&gt;&lt;periodical&gt;&lt;full-title&gt;Clinical Cancer Research&lt;/full-title&gt;&lt;/periodical&gt;&lt;pages&gt;335-341&lt;/pages&gt;&lt;volume&gt;5&lt;/volume&gt;&lt;number&gt;2&lt;/number&gt;&lt;dates&gt;&lt;year&gt;1999&lt;/year&gt;&lt;/dates&gt;&lt;urls&gt;&lt;related-urls&gt;&lt;url&gt;http://clincancerres.aacrjournals.org/content/clincanres/5/2/335.full.pdf&lt;/url&gt;&lt;/related-urls&gt;&lt;/urls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76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0059C5" w:rsidRPr="000B5C27" w:rsidRDefault="000059C5" w:rsidP="006353A5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Glazer&lt;/Author&gt;&lt;Year&gt;2011&lt;/Year&gt;&lt;RecNum&gt;1698&lt;/RecNum&gt;&lt;DisplayText&gt;(&lt;style face="italic"&gt;77&lt;/style&gt;)&lt;/DisplayText&gt;&lt;record&gt;&lt;rec-number&gt;1698&lt;/rec-number&gt;&lt;foreign-keys&gt;&lt;key app="EN" db-id="59v9drvxgvws0pepdfsprwruwxddt29ze29v" timestamp="1530708853"&gt;1698&lt;/key&gt;&lt;/foreign-keys&gt;&lt;ref-type name="Journal Article"&gt;17&lt;/ref-type&gt;&lt;contributors&gt;&lt;authors&gt;&lt;author&gt;Glazer, Chad A.&lt;/author&gt;&lt;author&gt;Smith, Ian M.&lt;/author&gt;&lt;author&gt;Bhan, Sheetal&lt;/author&gt;&lt;author&gt;Sun, Wenyue&lt;/author&gt;&lt;author&gt;Chang, Steven S.&lt;/author&gt;&lt;author&gt;Pattani, Kavita M.&lt;/author&gt;&lt;author&gt;Westra, William&lt;/author&gt;&lt;author&gt;Khan, Zubair&lt;/author&gt;&lt;author&gt;Califano, Joseph A.&lt;/author&gt;&lt;/authors&gt;&lt;/contributors&gt;&lt;titles&gt;&lt;title&gt;The Role of MAGEA2 in Head and Neck Cancer&lt;/title&gt;&lt;secondary-title&gt;Archives of otolaryngology--head &amp;amp; neck surgery&lt;/secondary-title&gt;&lt;/titles&gt;&lt;periodical&gt;&lt;full-title&gt;Archives of otolaryngology--head &amp;amp; neck surgery&lt;/full-title&gt;&lt;/periodical&gt;&lt;pages&gt;286-293&lt;/pages&gt;&lt;volume&gt;137&lt;/volume&gt;&lt;number&gt;3&lt;/number&gt;&lt;dates&gt;&lt;year&gt;2011&lt;/year&gt;&lt;/dates&gt;&lt;isbn&gt;0886-4470&amp;#xD;1538-361X&lt;/isbn&gt;&lt;accession-num&gt;PMC3309612&lt;/accession-num&gt;&lt;urls&gt;&lt;related-urls&gt;&lt;url&gt;http://www.ncbi.nlm.nih.gov/pmc/articles/PMC3309612/&lt;/url&gt;&lt;/related-urls&gt;&lt;/urls&gt;&lt;electronic-resource-num&gt;10.1001/archoto.2011.2&lt;/electronic-resource-num&gt;&lt;remote-database-name&gt;PMC&lt;/remote-database-name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77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6353A5" w:rsidRPr="000B5C27" w:rsidRDefault="006353A5" w:rsidP="006353A5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Pr="000B5C27">
              <w:rPr>
                <w:sz w:val="20"/>
              </w:rPr>
              <w:instrText xml:space="preserve"> ADDIN EN.CITE &lt;EndNote&gt;&lt;Cite&gt;&lt;Author&gt;Yamanaka&lt;/Author&gt;&lt;Year&gt;1998&lt;/Year&gt;&lt;RecNum&gt;1676&lt;/RecNum&gt;&lt;DisplayText&gt;(&lt;style face="italic"&gt;18&lt;/style&gt;)&lt;/DisplayText&gt;&lt;record&gt;&lt;rec-number&gt;1676&lt;/rec-number&gt;&lt;foreign-keys&gt;&lt;key app="EN" db-id="59v9drvxgvws0pepdfsprwruwxddt29ze29v" timestamp="1530695402"&gt;1676&lt;/key&gt;&lt;/foreign-keys&gt;&lt;ref-type name="Journal Article"&gt;17&lt;/ref-type&gt;&lt;contributors&gt;&lt;authors&gt;&lt;author&gt;Yamanaka, K.&lt;/author&gt;&lt;author&gt;Miyake, H.&lt;/author&gt;&lt;author&gt;Hara, I.&lt;/author&gt;&lt;author&gt;Gohji, K.&lt;/author&gt;&lt;author&gt;Arakawa, S.&lt;/author&gt;&lt;author&gt;Kamidono, S.&lt;/author&gt;&lt;/authors&gt;&lt;/contributors&gt;&lt;titles&gt;&lt;title&gt;Expression of MAGE genes in renal cell carcinoma&lt;/title&gt;&lt;secondary-title&gt;International Journal of Molecular Medicine&lt;/secondary-title&gt;&lt;/titles&gt;&lt;periodical&gt;&lt;full-title&gt;International Journal of Molecular Medicine&lt;/full-title&gt;&lt;/periodical&gt;&lt;dates&gt;&lt;year&gt;1998&lt;/year&gt;&lt;/dates&gt;&lt;isbn&gt;1107-3756&amp;#xD;1791-244X&lt;/isbn&gt;&lt;urls&gt;&lt;/urls&gt;&lt;electronic-resource-num&gt;10.3892/ijmm.2.1.57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Pr="000B5C27">
              <w:rPr>
                <w:noProof/>
                <w:sz w:val="20"/>
              </w:rPr>
              <w:t>(</w:t>
            </w:r>
            <w:r w:rsidRPr="000B5C27">
              <w:rPr>
                <w:i/>
                <w:noProof/>
                <w:sz w:val="20"/>
              </w:rPr>
              <w:t>18</w:t>
            </w:r>
            <w:r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0B5C27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XAGE-1</w:t>
            </w:r>
          </w:p>
        </w:tc>
        <w:tc>
          <w:tcPr>
            <w:tcW w:w="4284" w:type="dxa"/>
          </w:tcPr>
          <w:p w:rsidR="00EE0232" w:rsidRPr="000B5C27" w:rsidRDefault="007670C4">
            <w:pPr>
              <w:rPr>
                <w:sz w:val="20"/>
              </w:rPr>
            </w:pPr>
            <w:r w:rsidRPr="000B5C27">
              <w:rPr>
                <w:sz w:val="20"/>
              </w:rPr>
              <w:t>Melanoma</w:t>
            </w:r>
          </w:p>
          <w:p w:rsidR="00013FEF" w:rsidRPr="000B5C27" w:rsidRDefault="00013FEF">
            <w:pPr>
              <w:rPr>
                <w:sz w:val="20"/>
              </w:rPr>
            </w:pPr>
            <w:r w:rsidRPr="000B5C27">
              <w:rPr>
                <w:sz w:val="20"/>
              </w:rPr>
              <w:t>Lung</w:t>
            </w:r>
            <w:r w:rsidR="005A6ACF" w:rsidRPr="000B5C27">
              <w:rPr>
                <w:sz w:val="20"/>
              </w:rPr>
              <w:t>(NSCLC)</w:t>
            </w:r>
          </w:p>
          <w:p w:rsidR="00013FEF" w:rsidRPr="000B5C27" w:rsidRDefault="00013FEF">
            <w:pPr>
              <w:rPr>
                <w:sz w:val="20"/>
              </w:rPr>
            </w:pPr>
            <w:r w:rsidRPr="000B5C27">
              <w:rPr>
                <w:sz w:val="20"/>
              </w:rPr>
              <w:t>Glioma</w:t>
            </w:r>
          </w:p>
          <w:p w:rsidR="000059C5" w:rsidRPr="000B5C27" w:rsidRDefault="000059C5">
            <w:pPr>
              <w:rPr>
                <w:sz w:val="20"/>
              </w:rPr>
            </w:pPr>
            <w:r w:rsidRPr="000B5C27">
              <w:rPr>
                <w:sz w:val="20"/>
              </w:rPr>
              <w:t>HNSCC</w:t>
            </w:r>
          </w:p>
        </w:tc>
        <w:tc>
          <w:tcPr>
            <w:tcW w:w="3132" w:type="dxa"/>
          </w:tcPr>
          <w:p w:rsidR="00EE0232" w:rsidRPr="000B5C27" w:rsidRDefault="007670C4" w:rsidP="007670C4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J.W.&lt;/Author&gt;&lt;Year&gt;2002&lt;/Year&gt;&lt;RecNum&gt;1662&lt;/RecNum&gt;&lt;DisplayText&gt;(&lt;style face="italic"&gt;78&lt;/style&gt;)&lt;/DisplayText&gt;&lt;record&gt;&lt;rec-number&gt;1662&lt;/rec-number&gt;&lt;foreign-keys&gt;&lt;key app="EN" db-id="59v9drvxgvws0pepdfsprwruwxddt29ze29v" timestamp="1530687912"&gt;1662&lt;/key&gt;&lt;/foreign-keys&gt;&lt;ref-type name="Journal Article"&gt;17&lt;/ref-type&gt;&lt;contributors&gt;&lt;authors&gt;&lt;author&gt;Zendman Albert J.W.&lt;/author&gt;&lt;author&gt;van Kraats Annemieke A.&lt;/author&gt;&lt;author&gt;Weidle Ulrich H.&lt;/author&gt;&lt;author&gt;Ruiter Dirk J.&lt;/author&gt;&lt;author&gt;van Muijen Goos N.P.&lt;/author&gt;&lt;/authors&gt;&lt;/contributors&gt;&lt;titles&gt;&lt;title&gt;The XAGE family of cancer/testis-associated genes: Alignment and expression profile in normal tissues, melanoma lesions and Ewing&amp;apos;s sarcoma&lt;/title&gt;&lt;secondary-title&gt;International Journal of Cancer&lt;/secondary-title&gt;&lt;/titles&gt;&lt;periodical&gt;&lt;full-title&gt;International Journal of Cancer&lt;/full-title&gt;&lt;/periodical&gt;&lt;pages&gt;361-369&lt;/pages&gt;&lt;volume&gt;99&lt;/volume&gt;&lt;number&gt;3&lt;/number&gt;&lt;dates&gt;&lt;year&gt;2002&lt;/year&gt;&lt;/dates&gt;&lt;urls&gt;&lt;related-urls&gt;&lt;url&gt;https://onlinelibrary.wiley.com/doi/abs/10.1002/ijc.10371&lt;/url&gt;&lt;/related-urls&gt;&lt;/urls&gt;&lt;electronic-resource-num&gt;doi:10.1002/ijc.10371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78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013FEF" w:rsidRPr="000B5C27" w:rsidRDefault="00013FEF" w:rsidP="00013FEF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Shan&lt;/Author&gt;&lt;Year&gt;2013&lt;/Year&gt;&lt;RecNum&gt;574&lt;/RecNum&gt;&lt;DisplayText&gt;(&lt;style face="italic"&gt;79&lt;/style&gt;)&lt;/DisplayText&gt;&lt;record&gt;&lt;rec-number&gt;574&lt;/rec-number&gt;&lt;foreign-keys&gt;&lt;key app="EN" db-id="59v9drvxgvws0pepdfsprwruwxddt29ze29v" timestamp="1528117360"&gt;574&lt;/key&gt;&lt;key app="ENWeb" db-id=""&gt;0&lt;/key&gt;&lt;/foreign-keys&gt;&lt;ref-type name="Journal Article"&gt;17&lt;/ref-type&gt;&lt;contributors&gt;&lt;authors&gt;&lt;author&gt;Shan, Q.&lt;/author&gt;&lt;author&gt;Lou, X.&lt;/author&gt;&lt;author&gt;Xiao, T.&lt;/author&gt;&lt;author&gt;Zhang, J.&lt;/author&gt;&lt;author&gt;Sun, H.&lt;/author&gt;&lt;author&gt;Gao, Y.&lt;/author&gt;&lt;author&gt;Cheng, S.&lt;/author&gt;&lt;author&gt;Wu, L.&lt;/author&gt;&lt;author&gt;Xu, N.&lt;/author&gt;&lt;author&gt;Liu, S.&lt;/author&gt;&lt;/authors&gt;&lt;/contributors&gt;&lt;auth-address&gt;Beijing Institute of Genomics, Chinese Academy of Sciences, Beijing 101318, China.&lt;/auth-address&gt;&lt;titles&gt;&lt;title&gt;A cancer/testis antigen microarray to screen autoantibody biomarkers of non-small cell lung cancer&lt;/title&gt;&lt;secondary-title&gt;Cancer Lett&lt;/secondary-title&gt;&lt;/titles&gt;&lt;periodical&gt;&lt;full-title&gt;Cancer Lett&lt;/full-title&gt;&lt;/periodical&gt;&lt;pages&gt;160-7&lt;/pages&gt;&lt;volume&gt;328&lt;/volume&gt;&lt;number&gt;1&lt;/number&gt;&lt;edition&gt;2012/08/28&lt;/edition&gt;&lt;keywords&gt;&lt;keyword&gt;Aged&lt;/keyword&gt;&lt;keyword&gt;Antigens, Neoplasm/*immunology&lt;/keyword&gt;&lt;keyword&gt;Autoantibodies/*analysis&lt;/keyword&gt;&lt;keyword&gt;Biomarkers, Tumor/*analysis&lt;/keyword&gt;&lt;keyword&gt;Carcinoma, Non-Small-Cell Lung/diagnosis/*immunology&lt;/keyword&gt;&lt;keyword&gt;Early Detection of Cancer/*methods&lt;/keyword&gt;&lt;keyword&gt;Female&lt;/keyword&gt;&lt;keyword&gt;Humans&lt;/keyword&gt;&lt;keyword&gt;Lung Neoplasms/diagnosis/*immunology&lt;/keyword&gt;&lt;keyword&gt;Male&lt;/keyword&gt;&lt;keyword&gt;Microarray Analysis/*methods&lt;/keyword&gt;&lt;keyword&gt;Middle Aged&lt;/keyword&gt;&lt;keyword&gt;Sensitivity and Specificity&lt;/keyword&gt;&lt;/keywords&gt;&lt;dates&gt;&lt;year&gt;2013&lt;/year&gt;&lt;pub-dates&gt;&lt;date&gt;Jan 1&lt;/date&gt;&lt;/pub-dates&gt;&lt;/dates&gt;&lt;isbn&gt;1872-7980 (Electronic)&amp;#xD;0304-3835 (Linking)&lt;/isbn&gt;&lt;accession-num&gt;22922091&lt;/accession-num&gt;&lt;urls&gt;&lt;related-urls&gt;&lt;url&gt;https://www.ncbi.nlm.nih.gov/pubmed/22922091&lt;/url&gt;&lt;/related-urls&gt;&lt;/urls&gt;&lt;electronic-resource-num&gt;10.1016/j.canlet.2012.08.019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79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013FEF" w:rsidRPr="000B5C27" w:rsidRDefault="00013FEF" w:rsidP="000059C5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GcmVpdGFzPC9BdXRob3I+PFllYXI+MjAxMzwvWWVhcj48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GcmVpdGFzPC9BdXRob3I+PFllYXI+MjAxMzwvWWVhcj48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80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0059C5" w:rsidRPr="000B5C27" w:rsidRDefault="000059C5" w:rsidP="005A6ACF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Karia&lt;/Author&gt;&lt;Year&gt;2017&lt;/Year&gt;&lt;RecNum&gt;1699&lt;/RecNum&gt;&lt;DisplayText&gt;(&lt;style face="italic"&gt;81&lt;/style&gt;)&lt;/DisplayText&gt;&lt;record&gt;&lt;rec-number&gt;1699&lt;/rec-number&gt;&lt;foreign-keys&gt;&lt;key app="EN" db-id="59v9drvxgvws0pepdfsprwruwxddt29ze29v" timestamp="1530708955"&gt;1699&lt;/key&gt;&lt;/foreign-keys&gt;&lt;ref-type name="Journal Article"&gt;17&lt;/ref-type&gt;&lt;contributors&gt;&lt;authors&gt;&lt;author&gt;Karia, B. T. R.&lt;/author&gt;&lt;author&gt;Zamuner, F. T.&lt;/author&gt;&lt;author&gt;Carlin, V.&lt;/author&gt;&lt;author&gt;de Oliveira, C. Z.&lt;/author&gt;&lt;author&gt;Carvalho, A. L.&lt;/author&gt;&lt;author&gt;Vettore, A. L.&lt;/author&gt;&lt;/authors&gt;&lt;/contributors&gt;&lt;auth-address&gt;Laboratory for Cancer Molecular Biology, Department of Biological Sciences, Universidade Federal de Sao Paulo, Diadema, Brazil.&amp;#xD;Biostatistics Department, PIO XII Foundation, Hospital de Cancer de Barretos, Barretos, Brazil.&amp;#xD;Education and Research BP - A Beneficencia Portuguesa de Sao Paulo, Sao Paulo, Brazil.&amp;#xD;Department of Head and Neck Surgery, PIO XII Foundation, Hospital de Cancer de Barretos, Barretos, Brazil.&lt;/auth-address&gt;&lt;titles&gt;&lt;title&gt;Expression and Prognostic Relevance of GAGE1 and XAGE1 Cancer/Testis Antigens in Head and Neck Squamous Cell Carcinoma&lt;/title&gt;&lt;secondary-title&gt;Curr Mol Med&lt;/secondary-title&gt;&lt;/titles&gt;&lt;periodical&gt;&lt;full-title&gt;Curr Mol Med&lt;/full-title&gt;&lt;/periodical&gt;&lt;pages&gt;707-717&lt;/pages&gt;&lt;volume&gt;17&lt;/volume&gt;&lt;number&gt;10&lt;/number&gt;&lt;edition&gt;2018/03/27&lt;/edition&gt;&lt;keywords&gt;&lt;keyword&gt;Gage1&lt;/keyword&gt;&lt;keyword&gt;Head and neck squamous cell carcinoma&lt;/keyword&gt;&lt;keyword&gt;Xage1&lt;/keyword&gt;&lt;keyword&gt;cancer/testis antigens&lt;/keyword&gt;&lt;keyword&gt;mRNA expression&lt;/keyword&gt;&lt;keyword&gt;prognostic markers.&lt;/keyword&gt;&lt;/keywords&gt;&lt;dates&gt;&lt;year&gt;2017&lt;/year&gt;&lt;/dates&gt;&lt;isbn&gt;1875-5666 (Electronic)&amp;#xD;1566-5240 (Linking)&lt;/isbn&gt;&lt;accession-num&gt;29577858&lt;/accession-num&gt;&lt;urls&gt;&lt;related-urls&gt;&lt;url&gt;https://www.ncbi.nlm.nih.gov/pubmed/29577858&lt;/url&gt;&lt;/related-urls&gt;&lt;/urls&gt;&lt;electronic-resource-num&gt;10.2174/1566524018666180322162145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81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0B5C27" w:rsidRPr="000B5C27" w:rsidTr="00672908">
        <w:tc>
          <w:tcPr>
            <w:tcW w:w="1980" w:type="dxa"/>
          </w:tcPr>
          <w:p w:rsidR="00EE0232" w:rsidRPr="000B5C27" w:rsidRDefault="002212B7">
            <w:pPr>
              <w:rPr>
                <w:sz w:val="20"/>
              </w:rPr>
            </w:pPr>
            <w:r w:rsidRPr="000B5C27">
              <w:rPr>
                <w:sz w:val="20"/>
              </w:rPr>
              <w:t>MAGE-A11</w:t>
            </w:r>
          </w:p>
        </w:tc>
        <w:tc>
          <w:tcPr>
            <w:tcW w:w="4284" w:type="dxa"/>
          </w:tcPr>
          <w:p w:rsidR="00EE0232" w:rsidRPr="000B5C27" w:rsidRDefault="00B834EE">
            <w:pPr>
              <w:rPr>
                <w:sz w:val="20"/>
              </w:rPr>
            </w:pPr>
            <w:r w:rsidRPr="000B5C27">
              <w:rPr>
                <w:sz w:val="20"/>
              </w:rPr>
              <w:t>Melanoma</w:t>
            </w:r>
          </w:p>
          <w:p w:rsidR="00F0326B" w:rsidRPr="000B5C27" w:rsidRDefault="00F0326B">
            <w:pPr>
              <w:rPr>
                <w:sz w:val="20"/>
              </w:rPr>
            </w:pPr>
            <w:r w:rsidRPr="000B5C27">
              <w:rPr>
                <w:sz w:val="20"/>
              </w:rPr>
              <w:t>Glioma</w:t>
            </w:r>
          </w:p>
          <w:p w:rsidR="00F0326B" w:rsidRPr="000B5C27" w:rsidRDefault="00F0326B">
            <w:pPr>
              <w:rPr>
                <w:sz w:val="20"/>
              </w:rPr>
            </w:pPr>
            <w:r w:rsidRPr="000B5C27">
              <w:rPr>
                <w:sz w:val="20"/>
              </w:rPr>
              <w:t>HNSCC</w:t>
            </w:r>
          </w:p>
        </w:tc>
        <w:tc>
          <w:tcPr>
            <w:tcW w:w="3132" w:type="dxa"/>
          </w:tcPr>
          <w:p w:rsidR="00EE0232" w:rsidRPr="000B5C27" w:rsidRDefault="00B834EE" w:rsidP="006353A5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6353A5" w:rsidRPr="000B5C27">
              <w:rPr>
                <w:sz w:val="20"/>
              </w:rPr>
              <w:instrText xml:space="preserve"> ADDIN EN.CITE &lt;EndNote&gt;&lt;Cite&gt;&lt;Author&gt;Ali&lt;/Author&gt;&lt;Year&gt;2012&lt;/Year&gt;&lt;RecNum&gt;1631&lt;/RecNum&gt;&lt;DisplayText&gt;(&lt;style face="italic"&gt;13&lt;/style&gt;)&lt;/DisplayText&gt;&lt;record&gt;&lt;rec-number&gt;1631&lt;/rec-number&gt;&lt;foreign-keys&gt;&lt;key app="EN" db-id="59v9drvxgvws0pepdfsprwruwxddt29ze29v" timestamp="1530606507"&gt;1631&lt;/key&gt;&lt;/foreign-keys&gt;&lt;ref-type name="Book"&gt;6&lt;/ref-type&gt;&lt;contributors&gt;&lt;authors&gt;&lt;author&gt;Ali, Z.&lt;/author&gt;&lt;author&gt;Fisher, R.&lt;/author&gt;&lt;author&gt;Larkin, J.&lt;/author&gt;&lt;/authors&gt;&lt;/contributors&gt;&lt;titles&gt;&lt;title&gt;Targeted therapeutics in melanoma&lt;/title&gt;&lt;/titles&gt;&lt;pages&gt;1663&lt;/pages&gt;&lt;volume&gt;107&lt;/volume&gt;&lt;dates&gt;&lt;year&gt;2012&lt;/year&gt;&lt;/dates&gt;&lt;urls&gt;&lt;/urls&gt;&lt;electronic-resource-num&gt;10.1038/bjc.2012.454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13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F0326B" w:rsidRPr="000B5C27" w:rsidRDefault="00F0326B" w:rsidP="00F0326B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Ba2l5YW1hPC9BdXRob3I+PFllYXI+MjAxNDwvWWVhcj48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</w:fldData>
              </w:fldChar>
            </w:r>
            <w:r w:rsidR="00B03D86" w:rsidRPr="000B5C27">
              <w:rPr>
                <w:sz w:val="20"/>
              </w:rPr>
              <w:instrText xml:space="preserve"> ADDIN EN.CITE </w:instrText>
            </w:r>
            <w:r w:rsidR="00B03D86" w:rsidRPr="000B5C27">
              <w:rPr>
                <w:sz w:val="20"/>
              </w:rPr>
              <w:fldChar w:fldCharType="begin">
                <w:fldData xml:space="preserve">PEVuZE5vdGU+PENpdGU+PEF1dGhvcj5Ba2l5YW1hPC9BdXRob3I+PFllYXI+MjAxNDwvWWVhcj48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</w:fldData>
              </w:fldChar>
            </w:r>
            <w:r w:rsidR="00B03D86" w:rsidRPr="000B5C27">
              <w:rPr>
                <w:sz w:val="20"/>
              </w:rPr>
              <w:instrText xml:space="preserve"> ADDIN EN.CITE.DATA </w:instrText>
            </w:r>
            <w:r w:rsidR="00B03D86" w:rsidRPr="000B5C27">
              <w:rPr>
                <w:sz w:val="20"/>
              </w:rPr>
            </w:r>
            <w:r w:rsidR="00B03D86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B03D86" w:rsidRPr="000B5C27">
              <w:rPr>
                <w:noProof/>
                <w:sz w:val="20"/>
              </w:rPr>
              <w:t>(</w:t>
            </w:r>
            <w:r w:rsidR="00B03D86" w:rsidRPr="000B5C27">
              <w:rPr>
                <w:i/>
                <w:noProof/>
                <w:sz w:val="20"/>
              </w:rPr>
              <w:t>25</w:t>
            </w:r>
            <w:r w:rsidR="00B03D86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F0326B" w:rsidRPr="000B5C27" w:rsidRDefault="00F0326B" w:rsidP="005A6ACF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IYXJ0bWFubjwvQXV0aG9yPjxZZWFyPjIwMTg8L1llYXI+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==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IYXJ0bWFubjwvQXV0aG9yPjxZZWFyPjIwMTg8L1llYXI+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==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82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EE0232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SSX-2</w:t>
            </w:r>
          </w:p>
        </w:tc>
        <w:tc>
          <w:tcPr>
            <w:tcW w:w="4284" w:type="dxa"/>
          </w:tcPr>
          <w:p w:rsidR="00EE0232" w:rsidRPr="000B5C27" w:rsidRDefault="00B834EE">
            <w:pPr>
              <w:rPr>
                <w:sz w:val="20"/>
              </w:rPr>
            </w:pPr>
            <w:r w:rsidRPr="000B5C27">
              <w:rPr>
                <w:sz w:val="20"/>
              </w:rPr>
              <w:t>Melanoma</w:t>
            </w:r>
          </w:p>
          <w:p w:rsidR="00B834EE" w:rsidRPr="000B5C27" w:rsidRDefault="00B834EE">
            <w:pPr>
              <w:rPr>
                <w:sz w:val="20"/>
              </w:rPr>
            </w:pPr>
            <w:r w:rsidRPr="000B5C27">
              <w:rPr>
                <w:sz w:val="20"/>
              </w:rPr>
              <w:t>Lung</w:t>
            </w:r>
            <w:r w:rsidR="005A6ACF" w:rsidRPr="000B5C27">
              <w:rPr>
                <w:sz w:val="20"/>
              </w:rPr>
              <w:t>(NSCLC)</w:t>
            </w:r>
          </w:p>
          <w:p w:rsidR="00B834EE" w:rsidRPr="000B5C27" w:rsidRDefault="00B834EE">
            <w:pPr>
              <w:rPr>
                <w:sz w:val="20"/>
              </w:rPr>
            </w:pPr>
            <w:r w:rsidRPr="000B5C27">
              <w:rPr>
                <w:sz w:val="20"/>
              </w:rPr>
              <w:t>CRC</w:t>
            </w:r>
          </w:p>
          <w:p w:rsidR="00282A98" w:rsidRPr="000B5C27" w:rsidRDefault="00282A98">
            <w:pPr>
              <w:rPr>
                <w:sz w:val="20"/>
              </w:rPr>
            </w:pPr>
            <w:r w:rsidRPr="000B5C27">
              <w:rPr>
                <w:sz w:val="20"/>
              </w:rPr>
              <w:t>Bladder</w:t>
            </w:r>
          </w:p>
          <w:p w:rsidR="00282A98" w:rsidRPr="000B5C27" w:rsidRDefault="00282A98">
            <w:pPr>
              <w:rPr>
                <w:sz w:val="20"/>
              </w:rPr>
            </w:pPr>
            <w:r w:rsidRPr="000B5C27">
              <w:rPr>
                <w:sz w:val="20"/>
              </w:rPr>
              <w:t>Glioma</w:t>
            </w:r>
          </w:p>
          <w:p w:rsidR="00491B7C" w:rsidRPr="000B5C27" w:rsidRDefault="00491B7C">
            <w:pPr>
              <w:rPr>
                <w:sz w:val="20"/>
              </w:rPr>
            </w:pPr>
            <w:r w:rsidRPr="000B5C27">
              <w:rPr>
                <w:sz w:val="20"/>
              </w:rPr>
              <w:t>HNSCC</w:t>
            </w:r>
          </w:p>
        </w:tc>
        <w:tc>
          <w:tcPr>
            <w:tcW w:w="3132" w:type="dxa"/>
          </w:tcPr>
          <w:p w:rsidR="00EE0232" w:rsidRPr="000B5C27" w:rsidRDefault="00B834EE" w:rsidP="00B834EE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Ugur&lt;/Author&gt;&lt;Year&gt;1998&lt;/Year&gt;&lt;RecNum&gt;1648&lt;/RecNum&gt;&lt;DisplayText&gt;(&lt;style face="italic"&gt;47&lt;/style&gt;)&lt;/DisplayText&gt;&lt;record&gt;&lt;rec-number&gt;1648&lt;/rec-number&gt;&lt;foreign-keys&gt;&lt;key app="EN" db-id="59v9drvxgvws0pepdfsprwruwxddt29ze29v" timestamp="1530611087"&gt;1648&lt;/key&gt;&lt;/foreign-keys&gt;&lt;ref-type name="Journal Article"&gt;17&lt;/ref-type&gt;&lt;contributors&gt;&lt;authors&gt;&lt;author&gt;Sahin Ugur&lt;/author&gt;&lt;author&gt;Türeci Özlem&lt;/author&gt;&lt;author&gt;Chen Yao-Tseng&lt;/author&gt;&lt;author&gt;Seitz Gerhard&lt;/author&gt;&lt;author&gt;Villena-Heinsen Carlos&lt;/author&gt;&lt;author&gt;Old Lloyd J.&lt;/author&gt;&lt;author&gt;Pfreundschuh Michael&lt;/author&gt;&lt;/authors&gt;&lt;/contributors&gt;&lt;titles&gt;&lt;title&gt;Expression of multiple cancer/testis (CT) antigens in breast cancer and melanoma: Basis for polyvalent CT vaccine strategies&lt;/title&gt;&lt;secondary-title&gt;International Journal of Cancer&lt;/secondary-title&gt;&lt;/titles&gt;&lt;periodical&gt;&lt;full-title&gt;International Journal of Cancer&lt;/full-title&gt;&lt;/periodical&gt;&lt;pages&gt;387-389&lt;/pages&gt;&lt;volume&gt;78&lt;/volume&gt;&lt;number&gt;3&lt;/number&gt;&lt;dates&gt;&lt;year&gt;1998&lt;/year&gt;&lt;/dates&gt;&lt;urls&gt;&lt;related-urls&gt;&lt;url&gt;https://onlinelibrary.wiley.com/doi/abs/10.1002/%28SICI%291097-0215%2819981029%2978%3A3%3C387%3A%3AAID-IJC22%3E3.0.CO%3B2-2&lt;/url&gt;&lt;/related-urls&gt;&lt;/urls&gt;&lt;electronic-resource-num&gt;doi:10.1002/(SICI)1097-0215(19981029)78:3&amp;lt;387::AID-IJC22&amp;gt;3.0.CO;2-2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47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B834EE" w:rsidRPr="000B5C27" w:rsidRDefault="00B834EE" w:rsidP="00B834EE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Türeci&lt;/Author&gt;&lt;Year&gt;1998&lt;/Year&gt;&lt;RecNum&gt;660&lt;/RecNum&gt;&lt;DisplayText&gt;(&lt;style face="italic"&gt;48&lt;/style&gt;)&lt;/DisplayText&gt;&lt;record&gt;&lt;rec-number&gt;660&lt;/rec-number&gt;&lt;foreign-keys&gt;&lt;key app="EN" db-id="59v9drvxgvws0pepdfsprwruwxddt29ze29v" timestamp="1528117691"&gt;660&lt;/key&gt;&lt;key app="ENWeb" db-id=""&gt;0&lt;/key&gt;&lt;/foreign-keys&gt;&lt;ref-type name="Journal Article"&gt;17&lt;/ref-type&gt;&lt;contributors&gt;&lt;authors&gt;&lt;author&gt;Türeci, Özlem&lt;/author&gt;&lt;author&gt;Chen, Yao-Tseng&lt;/author&gt;&lt;author&gt;Sahin, Ugur&lt;/author&gt;&lt;author&gt;Güre, Ali O.&lt;/author&gt;&lt;author&gt;Zwick, Carsten&lt;/author&gt;&lt;author&gt;Villena, Carlos&lt;/author&gt;&lt;author&gt;Tsang, Solam&lt;/author&gt;&lt;author&gt;Seitz, Gerhard&lt;/author&gt;&lt;author&gt;Old, Lloyd J.&lt;/author&gt;&lt;author&gt;Pfreundschuh, Michael&lt;/author&gt;&lt;/authors&gt;&lt;/contributors&gt;&lt;titles&gt;&lt;title&gt;Expression ofSSX genes in human tumors&lt;/title&gt;&lt;secondary-title&gt;International Journal of Cancer&lt;/secondary-title&gt;&lt;/titles&gt;&lt;periodical&gt;&lt;full-title&gt;International Journal of Cancer&lt;/full-title&gt;&lt;/periodical&gt;&lt;pages&gt;19-23&lt;/pages&gt;&lt;volume&gt;77&lt;/volume&gt;&lt;number&gt;1&lt;/number&gt;&lt;section&gt;19&lt;/section&gt;&lt;dates&gt;&lt;year&gt;1998&lt;/year&gt;&lt;/dates&gt;&lt;isbn&gt;00207136&amp;#xD;10970215&lt;/isbn&gt;&lt;urls&gt;&lt;/urls&gt;&lt;electronic-resource-num&gt;10.1002/(sici)1097-0215(19980703)77:1&amp;lt;19::Aid-ijc4&amp;gt;3.0.Co;2-2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48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B834EE" w:rsidRPr="000B5C27" w:rsidRDefault="00B834EE" w:rsidP="00B834EE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Türeci&lt;/Author&gt;&lt;Year&gt;1998&lt;/Year&gt;&lt;RecNum&gt;660&lt;/RecNum&gt;&lt;DisplayText&gt;(&lt;style face="italic"&gt;48&lt;/style&gt;)&lt;/DisplayText&gt;&lt;record&gt;&lt;rec-number&gt;660&lt;/rec-number&gt;&lt;foreign-keys&gt;&lt;key app="EN" db-id="59v9drvxgvws0pepdfsprwruwxddt29ze29v" timestamp="1528117691"&gt;660&lt;/key&gt;&lt;key app="ENWeb" db-id=""&gt;0&lt;/key&gt;&lt;/foreign-keys&gt;&lt;ref-type name="Journal Article"&gt;17&lt;/ref-type&gt;&lt;contributors&gt;&lt;authors&gt;&lt;author&gt;Türeci, Özlem&lt;/author&gt;&lt;author&gt;Chen, Yao-Tseng&lt;/author&gt;&lt;author&gt;Sahin, Ugur&lt;/author&gt;&lt;author&gt;Güre, Ali O.&lt;/author&gt;&lt;author&gt;Zwick, Carsten&lt;/author&gt;&lt;author&gt;Villena, Carlos&lt;/author&gt;&lt;author&gt;Tsang, Solam&lt;/author&gt;&lt;author&gt;Seitz, Gerhard&lt;/author&gt;&lt;author&gt;Old, Lloyd J.&lt;/author&gt;&lt;author&gt;Pfreundschuh, Michael&lt;/author&gt;&lt;/authors&gt;&lt;/contributors&gt;&lt;titles&gt;&lt;title&gt;Expression ofSSX genes in human tumors&lt;/title&gt;&lt;secondary-title&gt;International Journal of Cancer&lt;/secondary-title&gt;&lt;/titles&gt;&lt;periodical&gt;&lt;full-title&gt;International Journal of Cancer&lt;/full-title&gt;&lt;/periodical&gt;&lt;pages&gt;19-23&lt;/pages&gt;&lt;volume&gt;77&lt;/volume&gt;&lt;number&gt;1&lt;/number&gt;&lt;section&gt;19&lt;/section&gt;&lt;dates&gt;&lt;year&gt;1998&lt;/year&gt;&lt;/dates&gt;&lt;isbn&gt;00207136&amp;#xD;10970215&lt;/isbn&gt;&lt;urls&gt;&lt;/urls&gt;&lt;electronic-resource-num&gt;10.1002/(sici)1097-0215(19980703)77:1&amp;lt;19::Aid-ijc4&amp;gt;3.0.Co;2-2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48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282A98" w:rsidRPr="000B5C27" w:rsidRDefault="00282A98" w:rsidP="00282A98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Fradet&lt;/Author&gt;&lt;Year&gt;2006&lt;/Year&gt;&lt;RecNum&gt;1642&lt;/RecNum&gt;&lt;DisplayText&gt;(&lt;style face="italic"&gt;37&lt;/style&gt;)&lt;/DisplayText&gt;&lt;record&gt;&lt;rec-number&gt;1642&lt;/rec-number&gt;&lt;foreign-keys&gt;&lt;key app="EN" db-id="59v9drvxgvws0pepdfsprwruwxddt29ze29v" timestamp="1530609391"&gt;1642&lt;/key&gt;&lt;/foreign-keys&gt;&lt;ref-type name="Book"&gt;6&lt;/ref-type&gt;&lt;contributors&gt;&lt;authors&gt;&lt;author&gt;Fradet, Yves&lt;/author&gt;&lt;author&gt;Picard, Valérie&lt;/author&gt;&lt;author&gt;Bergeron, Alain&lt;/author&gt;&lt;author&gt;Larue, Hélène&lt;/author&gt;&lt;/authors&gt;&lt;/contributors&gt;&lt;titles&gt;&lt;title&gt;Cancer-testis antigen expression in bladder cancer&lt;/title&gt;&lt;/titles&gt;&lt;pages&gt;421-8&lt;/pages&gt;&lt;volume&gt;16&lt;/volume&gt;&lt;dates&gt;&lt;year&gt;2006&lt;/year&gt;&lt;/dates&gt;&lt;urls&gt;&lt;/urls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37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282A98" w:rsidRPr="000B5C27" w:rsidRDefault="00282A98" w:rsidP="00226B67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Lee&lt;/Author&gt;&lt;Year&gt;2008&lt;/Year&gt;&lt;RecNum&gt;1643&lt;/RecNum&gt;&lt;DisplayText&gt;(&lt;style face="italic"&gt;38&lt;/style&gt;)&lt;/DisplayText&gt;&lt;record&gt;&lt;rec-number&gt;1643&lt;/rec-number&gt;&lt;foreign-keys&gt;&lt;key app="EN" db-id="59v9drvxgvws0pepdfsprwruwxddt29ze29v" timestamp="1530609515"&gt;1643&lt;/key&gt;&lt;/foreign-keys&gt;&lt;ref-type name="Journal Article"&gt;17&lt;/ref-type&gt;&lt;contributors&gt;&lt;authors&gt;&lt;author&gt;Lee, Myoung-Hee&lt;/author&gt;&lt;author&gt;Son, Eun-Ik&lt;/author&gt;&lt;author&gt;Kim, Ealmaan&lt;/author&gt;&lt;author&gt;Kim, In-Soo&lt;/author&gt;&lt;author&gt;Yim, Man-Bin&lt;/author&gt;&lt;author&gt;Kim, Sang-Pyo&lt;/author&gt;&lt;/authors&gt;&lt;/contributors&gt;&lt;titles&gt;&lt;title&gt;Expression of Cancer-Testis Genes in Brain Tumors&lt;/title&gt;&lt;secondary-title&gt;Journal of Korean Neurosurgical Society&lt;/secondary-title&gt;&lt;/titles&gt;&lt;periodical&gt;&lt;full-title&gt;Journal of Korean Neurosurgical Society&lt;/full-title&gt;&lt;/periodical&gt;&lt;pages&gt;190-193&lt;/pages&gt;&lt;volume&gt;43&lt;/volume&gt;&lt;number&gt;4&lt;/number&gt;&lt;dates&gt;&lt;year&gt;2008&lt;/year&gt;&lt;pub-dates&gt;&lt;date&gt;04/20&amp;#xD;01/07/received&amp;#xD;04/07/accepted&lt;/date&gt;&lt;/pub-dates&gt;&lt;/dates&gt;&lt;publisher&gt;The Korean Neurosurgical Society&lt;/publisher&gt;&lt;isbn&gt;2005-3711&amp;#xD;1598-7876&lt;/isbn&gt;&lt;accession-num&gt;PMC2588259&lt;/accession-num&gt;&lt;urls&gt;&lt;related-urls&gt;&lt;url&gt;http://www.ncbi.nlm.nih.gov/pmc/articles/PMC2588259/&lt;/url&gt;&lt;/related-urls&gt;&lt;/urls&gt;&lt;electronic-resource-num&gt;10.3340/jkns.2008.43.4.190&lt;/electronic-resource-num&gt;&lt;remote-database-name&gt;PMC&lt;/remote-database-name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38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491B7C" w:rsidRPr="000B5C27" w:rsidRDefault="00491B7C" w:rsidP="00CD71A8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DdWZmZWw8L0F1dGhvcj48WWVhcj4yMDExPC9ZZWFyPjxS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</w:fldData>
              </w:fldChar>
            </w:r>
            <w:r w:rsidR="00CD71A8" w:rsidRPr="000B5C27">
              <w:rPr>
                <w:sz w:val="20"/>
              </w:rPr>
              <w:instrText xml:space="preserve"> ADDIN EN.CITE </w:instrText>
            </w:r>
            <w:r w:rsidR="00CD71A8" w:rsidRPr="000B5C27">
              <w:rPr>
                <w:sz w:val="20"/>
              </w:rPr>
              <w:fldChar w:fldCharType="begin">
                <w:fldData xml:space="preserve">PEVuZE5vdGU+PENpdGU+PEF1dGhvcj5DdWZmZWw8L0F1dGhvcj48WWVhcj4yMDExPC9ZZWFyPjxS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</w:fldData>
              </w:fldChar>
            </w:r>
            <w:r w:rsidR="00CD71A8" w:rsidRPr="000B5C27">
              <w:rPr>
                <w:sz w:val="20"/>
              </w:rPr>
              <w:instrText xml:space="preserve"> ADDIN EN.CITE.DATA </w:instrText>
            </w:r>
            <w:r w:rsidR="00CD71A8" w:rsidRPr="000B5C27">
              <w:rPr>
                <w:sz w:val="20"/>
              </w:rPr>
            </w:r>
            <w:r w:rsidR="00CD71A8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CD71A8" w:rsidRPr="000B5C27">
              <w:rPr>
                <w:noProof/>
                <w:sz w:val="20"/>
              </w:rPr>
              <w:t>(</w:t>
            </w:r>
            <w:r w:rsidR="00CD71A8" w:rsidRPr="000B5C27">
              <w:rPr>
                <w:i/>
                <w:noProof/>
                <w:sz w:val="20"/>
              </w:rPr>
              <w:t>6</w:t>
            </w:r>
            <w:r w:rsidR="00CD71A8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EE0232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LAGE-1</w:t>
            </w:r>
          </w:p>
        </w:tc>
        <w:tc>
          <w:tcPr>
            <w:tcW w:w="4284" w:type="dxa"/>
          </w:tcPr>
          <w:p w:rsidR="00EE0232" w:rsidRPr="000B5C27" w:rsidRDefault="00282A98">
            <w:pPr>
              <w:rPr>
                <w:sz w:val="20"/>
              </w:rPr>
            </w:pPr>
            <w:r w:rsidRPr="000B5C27">
              <w:rPr>
                <w:sz w:val="20"/>
              </w:rPr>
              <w:t>Melanoma</w:t>
            </w:r>
          </w:p>
          <w:p w:rsidR="00282A98" w:rsidRPr="000B5C27" w:rsidRDefault="00282A98">
            <w:pPr>
              <w:rPr>
                <w:sz w:val="20"/>
              </w:rPr>
            </w:pPr>
            <w:r w:rsidRPr="000B5C27">
              <w:rPr>
                <w:sz w:val="20"/>
              </w:rPr>
              <w:t>Lung</w:t>
            </w:r>
            <w:r w:rsidR="005A6ACF" w:rsidRPr="000B5C27">
              <w:rPr>
                <w:sz w:val="20"/>
              </w:rPr>
              <w:t>(NSCLC)</w:t>
            </w:r>
          </w:p>
          <w:p w:rsidR="00282A98" w:rsidRPr="000B5C27" w:rsidRDefault="00282A98">
            <w:pPr>
              <w:rPr>
                <w:sz w:val="20"/>
              </w:rPr>
            </w:pPr>
            <w:r w:rsidRPr="000B5C27">
              <w:rPr>
                <w:sz w:val="20"/>
              </w:rPr>
              <w:t>CRC</w:t>
            </w:r>
          </w:p>
          <w:p w:rsidR="00282A98" w:rsidRPr="000B5C27" w:rsidRDefault="00282A98">
            <w:pPr>
              <w:rPr>
                <w:sz w:val="20"/>
              </w:rPr>
            </w:pPr>
            <w:r w:rsidRPr="000B5C27">
              <w:rPr>
                <w:sz w:val="20"/>
              </w:rPr>
              <w:t>Bladder</w:t>
            </w:r>
          </w:p>
          <w:p w:rsidR="00282A98" w:rsidRPr="000B5C27" w:rsidRDefault="00282A98">
            <w:pPr>
              <w:rPr>
                <w:sz w:val="20"/>
              </w:rPr>
            </w:pPr>
            <w:r w:rsidRPr="000B5C27">
              <w:rPr>
                <w:sz w:val="20"/>
              </w:rPr>
              <w:t>Glioma</w:t>
            </w:r>
          </w:p>
          <w:p w:rsidR="00491B7C" w:rsidRPr="000B5C27" w:rsidRDefault="00491B7C">
            <w:pPr>
              <w:rPr>
                <w:sz w:val="20"/>
              </w:rPr>
            </w:pPr>
            <w:r w:rsidRPr="000B5C27">
              <w:rPr>
                <w:sz w:val="20"/>
              </w:rPr>
              <w:t>HNSCC</w:t>
            </w:r>
          </w:p>
        </w:tc>
        <w:tc>
          <w:tcPr>
            <w:tcW w:w="3132" w:type="dxa"/>
          </w:tcPr>
          <w:p w:rsidR="00EE0232" w:rsidRPr="000B5C27" w:rsidRDefault="00282A98" w:rsidP="00282A98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Eichmuller&lt;/Author&gt;&lt;Year&gt;2002&lt;/Year&gt;&lt;RecNum&gt;159&lt;/RecNum&gt;&lt;DisplayText&gt;(&lt;style face="italic"&gt;83&lt;/style&gt;)&lt;/DisplayText&gt;&lt;record&gt;&lt;rec-number&gt;159&lt;/rec-number&gt;&lt;foreign-keys&gt;&lt;key app="EN" db-id="59v9drvxgvws0pepdfsprwruwxddt29ze29v" timestamp="1528115923"&gt;159&lt;/key&gt;&lt;key app="ENWeb" db-id=""&gt;0&lt;/key&gt;&lt;/foreign-keys&gt;&lt;ref-type name="Journal Article"&gt;17&lt;/ref-type&gt;&lt;contributors&gt;&lt;authors&gt;&lt;author&gt;Eichmuller, Stefan&lt;/author&gt;&lt;author&gt;Usener, Dirk&lt;/author&gt;&lt;author&gt;Jochim, Anita&lt;/author&gt;&lt;author&gt;Schadendorf, Dirk&lt;/author&gt;&lt;/authors&gt;&lt;/contributors&gt;&lt;titles&gt;&lt;title&gt;mRNA expression of tumor-associated antigens in melanoma tissues and cell lines&lt;/title&gt;&lt;secondary-title&gt;Experimental Dermatology&lt;/secondary-title&gt;&lt;/titles&gt;&lt;periodical&gt;&lt;full-title&gt;Experimental Dermatology&lt;/full-title&gt;&lt;/periodical&gt;&lt;pages&gt;292-301&lt;/pages&gt;&lt;volume&gt;11&lt;/volume&gt;&lt;number&gt;4&lt;/number&gt;&lt;section&gt;292&lt;/section&gt;&lt;dates&gt;&lt;year&gt;2002&lt;/year&gt;&lt;/dates&gt;&lt;isbn&gt;0906-6705&amp;#xD;1600-0625&lt;/isbn&gt;&lt;urls&gt;&lt;/urls&gt;&lt;electronic-resource-num&gt;10.1034/j.1600-0625.2002.110402.x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83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282A98" w:rsidRPr="000B5C27" w:rsidRDefault="00282A98" w:rsidP="00282A98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B03D86" w:rsidRPr="000B5C27">
              <w:rPr>
                <w:sz w:val="20"/>
              </w:rPr>
              <w:instrText xml:space="preserve"> ADDIN EN.CITE &lt;EndNote&gt;&lt;Cite&gt;&lt;Author&gt;Carolin&lt;/Author&gt;&lt;Year&gt;2006&lt;/Year&gt;&lt;RecNum&gt;1638&lt;/RecNum&gt;&lt;DisplayText&gt;(&lt;style face="italic"&gt;29&lt;/style&gt;)&lt;/DisplayText&gt;&lt;record&gt;&lt;rec-number&gt;1638&lt;/rec-number&gt;&lt;foreign-keys&gt;&lt;key app="EN" db-id="59v9drvxgvws0pepdfsprwruwxddt29ze29v" timestamp="1530608344"&gt;1638&lt;/key&gt;&lt;/foreign-keys&gt;&lt;ref-type name="Journal Article"&gt;17&lt;/ref-type&gt;&lt;contributors&gt;&lt;authors&gt;&lt;author&gt;Grunwald Carolin&lt;/author&gt;&lt;author&gt;Koslowski Michael&lt;/author&gt;&lt;author&gt;Arsiray Tülin&lt;/author&gt;&lt;author&gt;Dhaene Karl&lt;/author&gt;&lt;author&gt;Praet Marleen&lt;/author&gt;&lt;author&gt;Victor Anja&lt;/author&gt;&lt;author&gt;Morresi-Hauf Alicia&lt;/author&gt;&lt;author&gt;Lindner Michael&lt;/author&gt;&lt;author&gt;Passlick Bernward&lt;/author&gt;&lt;author&gt;Lehr Hans-Anton&lt;/author&gt;&lt;author&gt;Schäfer Stephan C.&lt;/author&gt;&lt;author&gt;Seitz Gerhard&lt;/author&gt;&lt;author&gt;Huber Christoph&lt;/author&gt;&lt;author&gt;Sahin Ugur&lt;/author&gt;&lt;author&gt;Türeci Özlem&lt;/author&gt;&lt;/authors&gt;&lt;/contributors&gt;&lt;titles&gt;&lt;title&gt;Expression of multiple epigenetically regulated cancer/germline genes in nonsmall cell lung cancer&lt;/title&gt;&lt;secondary-title&gt;International Journal of Cancer&lt;/secondary-title&gt;&lt;/titles&gt;&lt;periodical&gt;&lt;full-title&gt;International Journal of Cancer&lt;/full-title&gt;&lt;/periodical&gt;&lt;pages&gt;2522-2528&lt;/pages&gt;&lt;volume&gt;118&lt;/volume&gt;&lt;number&gt;10&lt;/number&gt;&lt;dates&gt;&lt;year&gt;2006&lt;/year&gt;&lt;/dates&gt;&lt;urls&gt;&lt;related-urls&gt;&lt;url&gt;https://onlinelibrary.wiley.com/doi/abs/10.1002/ijc.21669&lt;/url&gt;&lt;/related-urls&gt;&lt;/urls&gt;&lt;electronic-resource-num&gt;doi:10.1002/ijc.21669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B03D86" w:rsidRPr="000B5C27">
              <w:rPr>
                <w:noProof/>
                <w:sz w:val="20"/>
              </w:rPr>
              <w:t>(</w:t>
            </w:r>
            <w:r w:rsidR="00B03D86" w:rsidRPr="000B5C27">
              <w:rPr>
                <w:i/>
                <w:noProof/>
                <w:sz w:val="20"/>
              </w:rPr>
              <w:t>29</w:t>
            </w:r>
            <w:r w:rsidR="00B03D86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282A98" w:rsidRPr="000B5C27" w:rsidRDefault="00282A98" w:rsidP="00282A98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NYXNoaW5vPC9BdXRob3I+PFllYXI+MjAwMTwvWWVhcj48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NYXNoaW5vPC9BdXRob3I+PFllYXI+MjAwMTwvWWVhcj48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84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282A98" w:rsidRPr="000B5C27" w:rsidRDefault="00282A98" w:rsidP="00282A98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EeXJza2pvdDwvQXV0aG9yPjxZZWFyPjIwMTI8L1llYXI+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</w:fldData>
              </w:fldChar>
            </w:r>
            <w:r w:rsidR="006353A5" w:rsidRPr="000B5C27">
              <w:rPr>
                <w:sz w:val="20"/>
              </w:rPr>
              <w:instrText xml:space="preserve"> ADDIN EN.CITE </w:instrText>
            </w:r>
            <w:r w:rsidR="006353A5" w:rsidRPr="000B5C27">
              <w:rPr>
                <w:sz w:val="20"/>
              </w:rPr>
              <w:fldChar w:fldCharType="begin">
                <w:fldData xml:space="preserve">PEVuZE5vdGU+PENpdGU+PEF1dGhvcj5EeXJza2pvdDwvQXV0aG9yPjxZZWFyPjIwMTI8L1llYXI+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</w:fldData>
              </w:fldChar>
            </w:r>
            <w:r w:rsidR="006353A5" w:rsidRPr="000B5C27">
              <w:rPr>
                <w:sz w:val="20"/>
              </w:rPr>
              <w:instrText xml:space="preserve"> ADDIN EN.CITE.DATA </w:instrText>
            </w:r>
            <w:r w:rsidR="006353A5" w:rsidRPr="000B5C27">
              <w:rPr>
                <w:sz w:val="20"/>
              </w:rPr>
            </w:r>
            <w:r w:rsidR="006353A5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21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282A98" w:rsidRPr="000B5C27" w:rsidRDefault="00282A98" w:rsidP="00226B67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6353A5" w:rsidRPr="000B5C27">
              <w:rPr>
                <w:sz w:val="20"/>
              </w:rPr>
              <w:instrText xml:space="preserve"> ADDIN EN.CITE &lt;EndNote&gt;&lt;Cite&gt;&lt;Author&gt;Syed&lt;/Author&gt;&lt;Year&gt;2012&lt;/Year&gt;&lt;RecNum&gt;619&lt;/RecNum&gt;&lt;DisplayText&gt;(&lt;style face="italic"&gt;17&lt;/style&gt;)&lt;/DisplayText&gt;&lt;record&gt;&lt;rec-number&gt;619&lt;/rec-number&gt;&lt;foreign-keys&gt;&lt;key app="EN" db-id="59v9drvxgvws0pepdfsprwruwxddt29ze29v" timestamp="1528117531"&gt;619&lt;/key&gt;&lt;key app="ENWeb" db-id=""&gt;0&lt;/key&gt;&lt;/foreign-keys&gt;&lt;ref-type name="Journal Article"&gt;17&lt;/ref-type&gt;&lt;contributors&gt;&lt;authors&gt;&lt;author&gt;Syed, O. N.&lt;/author&gt;&lt;author&gt;Mandigo, C. E.&lt;/author&gt;&lt;author&gt;Killory, B. D.&lt;/author&gt;&lt;author&gt;Canoll, P.&lt;/author&gt;&lt;author&gt;Bruce, J. N.&lt;/author&gt;&lt;/authors&gt;&lt;/contributors&gt;&lt;auth-address&gt;The Bartoli Brain Tumor Laboratory, Department of Neurosurgery, Columbia University College of Physicians and Surgeons, New York, NY 10032, USA. ons2101@gmail.com&lt;/auth-address&gt;&lt;titles&gt;&lt;title&gt;Cancer-testis and melanocyte-differentiation antigen expression in malignant glioma and meningioma&lt;/title&gt;&lt;secondary-title&gt;J Clin Neurosci&lt;/secondary-title&gt;&lt;/titles&gt;&lt;periodical&gt;&lt;full-title&gt;J Clin Neurosci&lt;/full-title&gt;&lt;/periodical&gt;&lt;pages&gt;1016-21&lt;/pages&gt;&lt;volume&gt;19&lt;/volume&gt;&lt;number&gt;7&lt;/number&gt;&lt;edition&gt;2012/04/27&lt;/edition&gt;&lt;keywords&gt;&lt;keyword&gt;Antigens, Differentiation&lt;/keyword&gt;&lt;keyword&gt;Antigens, Neoplasm/genetics/*metabolism&lt;/keyword&gt;&lt;keyword&gt;Brain Neoplasms/diagnosis/*metabolism&lt;/keyword&gt;&lt;keyword&gt;Cell Line, Tumor&lt;/keyword&gt;&lt;keyword&gt;Gene Expression Regulation, Neoplastic&lt;/keyword&gt;&lt;keyword&gt;Glioma/diagnosis/*metabolism&lt;/keyword&gt;&lt;keyword&gt;Humans&lt;/keyword&gt;&lt;keyword&gt;Melanoma-Specific Antigens/genetics/*metabolism&lt;/keyword&gt;&lt;keyword&gt;Meningeal Neoplasms/diagnosis/*metabolism&lt;/keyword&gt;&lt;keyword&gt;Meningioma/diagnosis/*metabolism&lt;/keyword&gt;&lt;keyword&gt;RNA, Messenger/metabolism&lt;/keyword&gt;&lt;/keywords&gt;&lt;dates&gt;&lt;year&gt;2012&lt;/year&gt;&lt;pub-dates&gt;&lt;date&gt;Jul&lt;/date&gt;&lt;/pub-dates&gt;&lt;/dates&gt;&lt;isbn&gt;1532-2653 (Electronic)&amp;#xD;0967-5868 (Linking)&lt;/isbn&gt;&lt;accession-num&gt;22534618&lt;/accession-num&gt;&lt;urls&gt;&lt;related-urls&gt;&lt;url&gt;https://www.ncbi.nlm.nih.gov/pubmed/22534618&lt;/url&gt;&lt;/related-urls&gt;&lt;/urls&gt;&lt;electronic-resource-num&gt;10.1016/j.jocn.2011.10.008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17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491B7C" w:rsidRPr="000B5C27" w:rsidRDefault="00491B7C" w:rsidP="00CD71A8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DdWZmZWw8L0F1dGhvcj48WWVhcj4yMDExPC9ZZWFyPjxS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</w:fldData>
              </w:fldChar>
            </w:r>
            <w:r w:rsidR="00CD71A8" w:rsidRPr="000B5C27">
              <w:rPr>
                <w:sz w:val="20"/>
              </w:rPr>
              <w:instrText xml:space="preserve"> ADDIN EN.CITE </w:instrText>
            </w:r>
            <w:r w:rsidR="00CD71A8" w:rsidRPr="000B5C27">
              <w:rPr>
                <w:sz w:val="20"/>
              </w:rPr>
              <w:fldChar w:fldCharType="begin">
                <w:fldData xml:space="preserve">PEVuZE5vdGU+PENpdGU+PEF1dGhvcj5DdWZmZWw8L0F1dGhvcj48WWVhcj4yMDExPC9ZZWFyPjxS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</w:fldData>
              </w:fldChar>
            </w:r>
            <w:r w:rsidR="00CD71A8" w:rsidRPr="000B5C27">
              <w:rPr>
                <w:sz w:val="20"/>
              </w:rPr>
              <w:instrText xml:space="preserve"> ADDIN EN.CITE.DATA </w:instrText>
            </w:r>
            <w:r w:rsidR="00CD71A8" w:rsidRPr="000B5C27">
              <w:rPr>
                <w:sz w:val="20"/>
              </w:rPr>
            </w:r>
            <w:r w:rsidR="00CD71A8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CD71A8" w:rsidRPr="000B5C27">
              <w:rPr>
                <w:noProof/>
                <w:sz w:val="20"/>
              </w:rPr>
              <w:t>(</w:t>
            </w:r>
            <w:r w:rsidR="00CD71A8" w:rsidRPr="000B5C27">
              <w:rPr>
                <w:i/>
                <w:noProof/>
                <w:sz w:val="20"/>
              </w:rPr>
              <w:t>6</w:t>
            </w:r>
            <w:r w:rsidR="00CD71A8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EE0232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MAGE-A4</w:t>
            </w:r>
          </w:p>
        </w:tc>
        <w:tc>
          <w:tcPr>
            <w:tcW w:w="4284" w:type="dxa"/>
          </w:tcPr>
          <w:p w:rsidR="00EE0232" w:rsidRPr="000B5C27" w:rsidRDefault="00B56AF4">
            <w:pPr>
              <w:rPr>
                <w:sz w:val="20"/>
              </w:rPr>
            </w:pPr>
            <w:r w:rsidRPr="000B5C27">
              <w:rPr>
                <w:sz w:val="20"/>
              </w:rPr>
              <w:t>Melanoma</w:t>
            </w:r>
          </w:p>
          <w:p w:rsidR="00B56AF4" w:rsidRPr="000B5C27" w:rsidRDefault="00B56AF4">
            <w:pPr>
              <w:rPr>
                <w:sz w:val="20"/>
              </w:rPr>
            </w:pPr>
            <w:r w:rsidRPr="000B5C27">
              <w:rPr>
                <w:sz w:val="20"/>
              </w:rPr>
              <w:t>Lung</w:t>
            </w:r>
            <w:r w:rsidR="005A6ACF" w:rsidRPr="000B5C27">
              <w:rPr>
                <w:sz w:val="20"/>
              </w:rPr>
              <w:t>(NSCLC)</w:t>
            </w:r>
          </w:p>
          <w:p w:rsidR="00B56AF4" w:rsidRPr="000B5C27" w:rsidRDefault="00B56AF4">
            <w:pPr>
              <w:rPr>
                <w:sz w:val="20"/>
              </w:rPr>
            </w:pPr>
            <w:r w:rsidRPr="000B5C27">
              <w:rPr>
                <w:sz w:val="20"/>
              </w:rPr>
              <w:t>CRC</w:t>
            </w:r>
          </w:p>
          <w:p w:rsidR="00B56AF4" w:rsidRPr="000B5C27" w:rsidRDefault="00B56AF4">
            <w:pPr>
              <w:rPr>
                <w:sz w:val="20"/>
              </w:rPr>
            </w:pPr>
            <w:r w:rsidRPr="000B5C27">
              <w:rPr>
                <w:sz w:val="20"/>
              </w:rPr>
              <w:t>Bladder</w:t>
            </w:r>
          </w:p>
          <w:p w:rsidR="00B56AF4" w:rsidRPr="000B5C27" w:rsidRDefault="00B56AF4">
            <w:pPr>
              <w:rPr>
                <w:sz w:val="20"/>
              </w:rPr>
            </w:pPr>
            <w:r w:rsidRPr="000B5C27">
              <w:rPr>
                <w:sz w:val="20"/>
              </w:rPr>
              <w:t>Glioma</w:t>
            </w:r>
          </w:p>
          <w:p w:rsidR="00491B7C" w:rsidRPr="000B5C27" w:rsidRDefault="00491B7C">
            <w:pPr>
              <w:rPr>
                <w:sz w:val="20"/>
              </w:rPr>
            </w:pPr>
            <w:r w:rsidRPr="000B5C27">
              <w:rPr>
                <w:sz w:val="20"/>
              </w:rPr>
              <w:t>HNSCC</w:t>
            </w:r>
          </w:p>
          <w:p w:rsidR="006353A5" w:rsidRPr="000B5C27" w:rsidRDefault="006353A5">
            <w:pPr>
              <w:rPr>
                <w:sz w:val="20"/>
              </w:rPr>
            </w:pPr>
            <w:r w:rsidRPr="000B5C27">
              <w:rPr>
                <w:sz w:val="20"/>
              </w:rPr>
              <w:t>RCC</w:t>
            </w:r>
          </w:p>
        </w:tc>
        <w:tc>
          <w:tcPr>
            <w:tcW w:w="3132" w:type="dxa"/>
          </w:tcPr>
          <w:p w:rsidR="00EE0232" w:rsidRPr="000B5C27" w:rsidRDefault="00B56AF4" w:rsidP="00B56AF4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Barrow&lt;/Author&gt;&lt;Year&gt;2006&lt;/Year&gt;&lt;RecNum&gt;40&lt;/RecNum&gt;&lt;DisplayText&gt;(&lt;style face="italic"&gt;85&lt;/style&gt;)&lt;/DisplayText&gt;&lt;record&gt;&lt;rec-number&gt;40&lt;/rec-number&gt;&lt;foreign-keys&gt;&lt;key app="EN" db-id="59v9drvxgvws0pepdfsprwruwxddt29ze29v" timestamp="1528115455"&gt;40&lt;/key&gt;&lt;key app="ENWeb" db-id=""&gt;0&lt;/key&gt;&lt;/foreign-keys&gt;&lt;ref-type name="Journal Article"&gt;17&lt;/ref-type&gt;&lt;contributors&gt;&lt;authors&gt;&lt;author&gt;Barrow, C.&lt;/author&gt;&lt;author&gt;Browning, J.&lt;/author&gt;&lt;author&gt;MacGregor, D.&lt;/author&gt;&lt;author&gt;Davis, I. D.&lt;/author&gt;&lt;author&gt;Sturrock, S.&lt;/author&gt;&lt;author&gt;Jungbluth, A. A.&lt;/author&gt;&lt;author&gt;Cebon, J.&lt;/author&gt;&lt;/authors&gt;&lt;/contributors&gt;&lt;auth-address&gt;Ludwig Institute for Cancer Research, Melbourne, Australia.&lt;/auth-address&gt;&lt;titles&gt;&lt;title&gt;Tumor antigen expression in melanoma varies according to antigen and stage&lt;/title&gt;&lt;secondary-title&gt;Clin Cancer Res&lt;/secondary-title&gt;&lt;/titles&gt;&lt;periodical&gt;&lt;full-title&gt;Clin Cancer Res&lt;/full-title&gt;&lt;/periodical&gt;&lt;pages&gt;764-71&lt;/pages&gt;&lt;volume&gt;12&lt;/volume&gt;&lt;number&gt;3 Pt 1&lt;/number&gt;&lt;edition&gt;2006/02/10&lt;/edition&gt;&lt;keywords&gt;&lt;keyword&gt;Antibodies, Monoclonal&lt;/keyword&gt;&lt;keyword&gt;Antigens, Differentiation/analysis/genetics/immunology&lt;/keyword&gt;&lt;keyword&gt;Antigens, Neoplasm/*biosynthesis/genetics/immunology&lt;/keyword&gt;&lt;keyword&gt;Biomarkers, Tumor/analysis/*genetics/immunology&lt;/keyword&gt;&lt;keyword&gt;Disease Progression&lt;/keyword&gt;&lt;keyword&gt;*Gene Expression Regulation, Neoplastic&lt;/keyword&gt;&lt;keyword&gt;Humans&lt;/keyword&gt;&lt;keyword&gt;Immunohistochemistry&lt;/keyword&gt;&lt;keyword&gt;Male&lt;/keyword&gt;&lt;keyword&gt;Melanoma/*genetics/immunology/pathology&lt;/keyword&gt;&lt;keyword&gt;Neoplasm Staging&lt;/keyword&gt;&lt;/keywords&gt;&lt;dates&gt;&lt;year&gt;2006&lt;/year&gt;&lt;pub-dates&gt;&lt;date&gt;Feb 1&lt;/date&gt;&lt;/pub-dates&gt;&lt;/dates&gt;&lt;isbn&gt;1078-0432 (Print)&amp;#xD;1078-0432 (Linking)&lt;/isbn&gt;&lt;accession-num&gt;16467087&lt;/accession-num&gt;&lt;urls&gt;&lt;related-urls&gt;&lt;url&gt;https://www.ncbi.nlm.nih.gov/pubmed/16467087&lt;/url&gt;&lt;/related-urls&gt;&lt;/urls&gt;&lt;electronic-resource-num&gt;10.1158/1078-0432.CCR-05-1544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85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B56AF4" w:rsidRPr="000B5C27" w:rsidRDefault="00B56AF4" w:rsidP="00B56AF4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Shigematsu&lt;/Author&gt;&lt;Year&gt;2010&lt;/Year&gt;&lt;RecNum&gt;1667&lt;/RecNum&gt;&lt;DisplayText&gt;(&lt;style face="italic"&gt;86&lt;/style&gt;)&lt;/DisplayText&gt;&lt;record&gt;&lt;rec-number&gt;1667&lt;/rec-number&gt;&lt;foreign-keys&gt;&lt;key app="EN" db-id="59v9drvxgvws0pepdfsprwruwxddt29ze29v" timestamp="1530689304"&gt;1667&lt;/key&gt;&lt;/foreign-keys&gt;&lt;ref-type name="Journal Article"&gt;17&lt;/ref-type&gt;&lt;contributors&gt;&lt;authors&gt;&lt;author&gt;Shigematsu, Yoshiki&lt;/author&gt;&lt;author&gt;Hanagiri, Takeshi&lt;/author&gt;&lt;author&gt;Shiota, Hironobu&lt;/author&gt;&lt;author&gt;Kuroda, Koji&lt;/author&gt;&lt;author&gt;Baba, Tetsuro&lt;/author&gt;&lt;author&gt;Mizukami, Makiko&lt;/author&gt;&lt;author&gt;So, Tetsuya&lt;/author&gt;&lt;author&gt;Ichiki, Yoshinobu&lt;/author&gt;&lt;author&gt;Yasuda, Manabu&lt;/author&gt;&lt;author&gt;So, Tomoko&lt;/author&gt;&lt;author&gt;Takenoyama, Mitsuhiro&lt;/author&gt;&lt;author&gt;Yasumoto, Kosei&lt;/author&gt;&lt;/authors&gt;&lt;/contributors&gt;&lt;titles&gt;&lt;title&gt;Clinical significance of cancer/testis antigens expression in patients with non-small cell lung cancer&lt;/title&gt;&lt;secondary-title&gt;Lung Cancer&lt;/secondary-title&gt;&lt;/titles&gt;&lt;periodical&gt;&lt;full-title&gt;Lung Cancer&lt;/full-title&gt;&lt;/periodical&gt;&lt;pages&gt;105-110&lt;/pages&gt;&lt;volume&gt;68&lt;/volume&gt;&lt;number&gt;1&lt;/number&gt;&lt;dates&gt;&lt;year&gt;2010&lt;/year&gt;&lt;/dates&gt;&lt;publisher&gt;Elsevier&lt;/publisher&gt;&lt;isbn&gt;0169-5002&lt;/isbn&gt;&lt;urls&gt;&lt;related-urls&gt;&lt;url&gt;http://dx.doi.org/10.1016/j.lungcan.2009.05.010&lt;/url&gt;&lt;/related-urls&gt;&lt;/urls&gt;&lt;electronic-resource-num&gt;10.1016/j.lungcan.2009.05.010&lt;/electronic-resource-num&gt;&lt;access-date&gt;2018/07/04&lt;/access-date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86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B56AF4" w:rsidRPr="000B5C27" w:rsidRDefault="00B56AF4" w:rsidP="00B56AF4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DaGVuPC9BdXRob3I+PFllYXI+MjAxMDwvWWVhcj48UmVj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</w:fldData>
              </w:fldChar>
            </w:r>
            <w:r w:rsidR="006353A5" w:rsidRPr="000B5C27">
              <w:rPr>
                <w:sz w:val="20"/>
              </w:rPr>
              <w:instrText xml:space="preserve"> ADDIN EN.CITE </w:instrText>
            </w:r>
            <w:r w:rsidR="006353A5" w:rsidRPr="000B5C27">
              <w:rPr>
                <w:sz w:val="20"/>
              </w:rPr>
              <w:fldChar w:fldCharType="begin">
                <w:fldData xml:space="preserve">PEVuZE5vdGU+PENpdGU+PEF1dGhvcj5DaGVuPC9BdXRob3I+PFllYXI+MjAxMDwvWWVhcj48UmVj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</w:fldData>
              </w:fldChar>
            </w:r>
            <w:r w:rsidR="006353A5" w:rsidRPr="000B5C27">
              <w:rPr>
                <w:sz w:val="20"/>
              </w:rPr>
              <w:instrText xml:space="preserve"> ADDIN EN.CITE.DATA </w:instrText>
            </w:r>
            <w:r w:rsidR="006353A5" w:rsidRPr="000B5C27">
              <w:rPr>
                <w:sz w:val="20"/>
              </w:rPr>
            </w:r>
            <w:r w:rsidR="006353A5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15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B56AF4" w:rsidRPr="000B5C27" w:rsidRDefault="00B56AF4" w:rsidP="00B56AF4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Alain&lt;/Author&gt;&lt;Year&gt;2009&lt;/Year&gt;&lt;RecNum&gt;1639&lt;/RecNum&gt;&lt;DisplayText&gt;(&lt;style face="italic"&gt;87&lt;/style&gt;)&lt;/DisplayText&gt;&lt;record&gt;&lt;rec-number&gt;1639&lt;/rec-number&gt;&lt;foreign-keys&gt;&lt;key app="EN" db-id="59v9drvxgvws0pepdfsprwruwxddt29ze29v" timestamp="1530608853"&gt;1639&lt;/key&gt;&lt;/foreign-keys&gt;&lt;ref-type name="Journal Article"&gt;17&lt;/ref-type&gt;&lt;contributors&gt;&lt;authors&gt;&lt;author&gt;Bergeron Alain&lt;/author&gt;&lt;author&gt;Picard Valérie&lt;/author&gt;&lt;author&gt;LaRue Hélène&lt;/author&gt;&lt;author&gt;Harel Francois&lt;/author&gt;&lt;author&gt;Hovington Hélène&lt;/author&gt;&lt;author&gt;Lacombe Louis&lt;/author&gt;&lt;author&gt;Fradet Yves&lt;/author&gt;&lt;/authors&gt;&lt;/contributors&gt;&lt;titles&gt;&lt;title&gt;High frequency of MAGE-A4 and MAGE-A9 expression in high-risk bladder cancer&lt;/title&gt;&lt;secondary-title&gt;International Journal of Cancer&lt;/secondary-title&gt;&lt;/titles&gt;&lt;periodical&gt;&lt;full-title&gt;International Journal of Cancer&lt;/full-title&gt;&lt;/periodical&gt;&lt;pages&gt;1365-1371&lt;/pages&gt;&lt;volume&gt;125&lt;/volume&gt;&lt;number&gt;6&lt;/number&gt;&lt;dates&gt;&lt;year&gt;2009&lt;/year&gt;&lt;/dates&gt;&lt;urls&gt;&lt;related-urls&gt;&lt;url&gt;https://onlinelibrary.wiley.com/doi/abs/10.1002/ijc.24503&lt;/url&gt;&lt;/related-urls&gt;&lt;/urls&gt;&lt;electronic-resource-num&gt;doi:10.1002/ijc.24503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87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B56AF4" w:rsidRPr="000B5C27" w:rsidRDefault="00B56AF4" w:rsidP="00226B67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6353A5" w:rsidRPr="000B5C27">
              <w:rPr>
                <w:sz w:val="20"/>
              </w:rPr>
              <w:instrText xml:space="preserve"> ADDIN EN.CITE &lt;EndNote&gt;&lt;Cite&gt;&lt;Author&gt;Syed&lt;/Author&gt;&lt;Year&gt;2012&lt;/Year&gt;&lt;RecNum&gt;619&lt;/RecNum&gt;&lt;DisplayText&gt;(&lt;style face="italic"&gt;17&lt;/style&gt;)&lt;/DisplayText&gt;&lt;record&gt;&lt;rec-number&gt;619&lt;/rec-number&gt;&lt;foreign-keys&gt;&lt;key app="EN" db-id="59v9drvxgvws0pepdfsprwruwxddt29ze29v" timestamp="1528117531"&gt;619&lt;/key&gt;&lt;key app="ENWeb" db-id=""&gt;0&lt;/key&gt;&lt;/foreign-keys&gt;&lt;ref-type name="Journal Article"&gt;17&lt;/ref-type&gt;&lt;contributors&gt;&lt;authors&gt;&lt;author&gt;Syed, O. N.&lt;/author&gt;&lt;author&gt;Mandigo, C. E.&lt;/author&gt;&lt;author&gt;Killory, B. D.&lt;/author&gt;&lt;author&gt;Canoll, P.&lt;/author&gt;&lt;author&gt;Bruce, J. N.&lt;/author&gt;&lt;/authors&gt;&lt;/contributors&gt;&lt;auth-address&gt;The Bartoli Brain Tumor Laboratory, Department of Neurosurgery, Columbia University College of Physicians and Surgeons, New York, NY 10032, USA. ons2101@gmail.com&lt;/auth-address&gt;&lt;titles&gt;&lt;title&gt;Cancer-testis and melanocyte-differentiation antigen expression in malignant glioma and meningioma&lt;/title&gt;&lt;secondary-title&gt;J Clin Neurosci&lt;/secondary-title&gt;&lt;/titles&gt;&lt;periodical&gt;&lt;full-title&gt;J Clin Neurosci&lt;/full-title&gt;&lt;/periodical&gt;&lt;pages&gt;1016-21&lt;/pages&gt;&lt;volume&gt;19&lt;/volume&gt;&lt;number&gt;7&lt;/number&gt;&lt;edition&gt;2012/04/27&lt;/edition&gt;&lt;keywords&gt;&lt;keyword&gt;Antigens, Differentiation&lt;/keyword&gt;&lt;keyword&gt;Antigens, Neoplasm/genetics/*metabolism&lt;/keyword&gt;&lt;keyword&gt;Brain Neoplasms/diagnosis/*metabolism&lt;/keyword&gt;&lt;keyword&gt;Cell Line, Tumor&lt;/keyword&gt;&lt;keyword&gt;Gene Expression Regulation, Neoplastic&lt;/keyword&gt;&lt;keyword&gt;Glioma/diagnosis/*metabolism&lt;/keyword&gt;&lt;keyword&gt;Humans&lt;/keyword&gt;&lt;keyword&gt;Melanoma-Specific Antigens/genetics/*metabolism&lt;/keyword&gt;&lt;keyword&gt;Meningeal Neoplasms/diagnosis/*metabolism&lt;/keyword&gt;&lt;keyword&gt;Meningioma/diagnosis/*metabolism&lt;/keyword&gt;&lt;keyword&gt;RNA, Messenger/metabolism&lt;/keyword&gt;&lt;/keywords&gt;&lt;dates&gt;&lt;year&gt;2012&lt;/year&gt;&lt;pub-dates&gt;&lt;date&gt;Jul&lt;/date&gt;&lt;/pub-dates&gt;&lt;/dates&gt;&lt;isbn&gt;1532-2653 (Electronic)&amp;#xD;0967-5868 (Linking)&lt;/isbn&gt;&lt;accession-num&gt;22534618&lt;/accession-num&gt;&lt;urls&gt;&lt;related-urls&gt;&lt;url&gt;https://www.ncbi.nlm.nih.gov/pubmed/22534618&lt;/url&gt;&lt;/related-urls&gt;&lt;/urls&gt;&lt;electronic-resource-num&gt;10.1016/j.jocn.2011.10.008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17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491B7C" w:rsidRPr="000B5C27" w:rsidRDefault="00491B7C" w:rsidP="00CD71A8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DdWZmZWw8L0F1dGhvcj48WWVhcj4yMDExPC9ZZWFyPjxS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</w:fldData>
              </w:fldChar>
            </w:r>
            <w:r w:rsidR="00CD71A8" w:rsidRPr="000B5C27">
              <w:rPr>
                <w:sz w:val="20"/>
              </w:rPr>
              <w:instrText xml:space="preserve"> ADDIN EN.CITE </w:instrText>
            </w:r>
            <w:r w:rsidR="00CD71A8" w:rsidRPr="000B5C27">
              <w:rPr>
                <w:sz w:val="20"/>
              </w:rPr>
              <w:fldChar w:fldCharType="begin">
                <w:fldData xml:space="preserve">PEVuZE5vdGU+PENpdGU+PEF1dGhvcj5DdWZmZWw8L0F1dGhvcj48WWVhcj4yMDExPC9ZZWFyPjxS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</w:fldData>
              </w:fldChar>
            </w:r>
            <w:r w:rsidR="00CD71A8" w:rsidRPr="000B5C27">
              <w:rPr>
                <w:sz w:val="20"/>
              </w:rPr>
              <w:instrText xml:space="preserve"> ADDIN EN.CITE.DATA </w:instrText>
            </w:r>
            <w:r w:rsidR="00CD71A8" w:rsidRPr="000B5C27">
              <w:rPr>
                <w:sz w:val="20"/>
              </w:rPr>
            </w:r>
            <w:r w:rsidR="00CD71A8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CD71A8" w:rsidRPr="000B5C27">
              <w:rPr>
                <w:noProof/>
                <w:sz w:val="20"/>
              </w:rPr>
              <w:t>(</w:t>
            </w:r>
            <w:r w:rsidR="00CD71A8" w:rsidRPr="000B5C27">
              <w:rPr>
                <w:i/>
                <w:noProof/>
                <w:sz w:val="20"/>
              </w:rPr>
              <w:t>6</w:t>
            </w:r>
            <w:r w:rsidR="00CD71A8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6353A5" w:rsidRPr="000B5C27" w:rsidRDefault="006353A5" w:rsidP="006353A5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Pr="000B5C27">
              <w:rPr>
                <w:sz w:val="20"/>
              </w:rPr>
              <w:instrText xml:space="preserve"> ADDIN EN.CITE &lt;EndNote&gt;&lt;Cite&gt;&lt;Author&gt;Yamanaka&lt;/Author&gt;&lt;Year&gt;1998&lt;/Year&gt;&lt;RecNum&gt;1676&lt;/RecNum&gt;&lt;DisplayText&gt;(&lt;style face="italic"&gt;18&lt;/style&gt;)&lt;/DisplayText&gt;&lt;record&gt;&lt;rec-number&gt;1676&lt;/rec-number&gt;&lt;foreign-keys&gt;&lt;key app="EN" db-id="59v9drvxgvws0pepdfsprwruwxddt29ze29v" timestamp="1530695402"&gt;1676&lt;/key&gt;&lt;/foreign-keys&gt;&lt;ref-type name="Journal Article"&gt;17&lt;/ref-type&gt;&lt;contributors&gt;&lt;authors&gt;&lt;author&gt;Yamanaka, K.&lt;/author&gt;&lt;author&gt;Miyake, H.&lt;/author&gt;&lt;author&gt;Hara, I.&lt;/author&gt;&lt;author&gt;Gohji, K.&lt;/author&gt;&lt;author&gt;Arakawa, S.&lt;/author&gt;&lt;author&gt;Kamidono, S.&lt;/author&gt;&lt;/authors&gt;&lt;/contributors&gt;&lt;titles&gt;&lt;title&gt;Expression of MAGE genes in renal cell carcinoma&lt;/title&gt;&lt;secondary-title&gt;International Journal of Molecular Medicine&lt;/secondary-title&gt;&lt;/titles&gt;&lt;periodical&gt;&lt;full-title&gt;International Journal of Molecular Medicine&lt;/full-title&gt;&lt;/periodical&gt;&lt;dates&gt;&lt;year&gt;1998&lt;/year&gt;&lt;/dates&gt;&lt;isbn&gt;1107-3756&amp;#xD;1791-244X&lt;/isbn&gt;&lt;urls&gt;&lt;/urls&gt;&lt;electronic-resource-num&gt;10.3892/ijmm.2.1.57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Pr="000B5C27">
              <w:rPr>
                <w:noProof/>
                <w:sz w:val="20"/>
              </w:rPr>
              <w:t>(</w:t>
            </w:r>
            <w:r w:rsidRPr="000B5C27">
              <w:rPr>
                <w:i/>
                <w:noProof/>
                <w:sz w:val="20"/>
              </w:rPr>
              <w:t>18</w:t>
            </w:r>
            <w:r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0B5C27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MAGE-A5</w:t>
            </w:r>
          </w:p>
        </w:tc>
        <w:tc>
          <w:tcPr>
            <w:tcW w:w="4284" w:type="dxa"/>
          </w:tcPr>
          <w:p w:rsidR="00EE0232" w:rsidRPr="000B5C27" w:rsidRDefault="00B56AF4">
            <w:pPr>
              <w:rPr>
                <w:sz w:val="20"/>
              </w:rPr>
            </w:pPr>
            <w:r w:rsidRPr="000B5C27">
              <w:rPr>
                <w:sz w:val="20"/>
              </w:rPr>
              <w:t>Melanoma</w:t>
            </w:r>
          </w:p>
          <w:p w:rsidR="005C1765" w:rsidRPr="000B5C27" w:rsidRDefault="005C1765">
            <w:pPr>
              <w:rPr>
                <w:sz w:val="20"/>
              </w:rPr>
            </w:pPr>
            <w:r w:rsidRPr="000B5C27">
              <w:rPr>
                <w:sz w:val="20"/>
              </w:rPr>
              <w:t>Lung</w:t>
            </w:r>
            <w:r w:rsidR="005A6ACF" w:rsidRPr="000B5C27">
              <w:rPr>
                <w:sz w:val="20"/>
              </w:rPr>
              <w:t>(NSCLC)</w:t>
            </w:r>
          </w:p>
          <w:p w:rsidR="00B56AF4" w:rsidRPr="000B5C27" w:rsidRDefault="00B56AF4">
            <w:pPr>
              <w:rPr>
                <w:sz w:val="20"/>
              </w:rPr>
            </w:pPr>
            <w:r w:rsidRPr="000B5C27">
              <w:rPr>
                <w:sz w:val="20"/>
              </w:rPr>
              <w:lastRenderedPageBreak/>
              <w:t>CRC</w:t>
            </w:r>
          </w:p>
          <w:p w:rsidR="005C1765" w:rsidRPr="000B5C27" w:rsidRDefault="005C1765">
            <w:pPr>
              <w:rPr>
                <w:sz w:val="20"/>
              </w:rPr>
            </w:pPr>
            <w:r w:rsidRPr="000B5C27">
              <w:rPr>
                <w:sz w:val="20"/>
              </w:rPr>
              <w:t>HNSCC</w:t>
            </w:r>
          </w:p>
        </w:tc>
        <w:tc>
          <w:tcPr>
            <w:tcW w:w="3132" w:type="dxa"/>
          </w:tcPr>
          <w:p w:rsidR="00EE0232" w:rsidRPr="000B5C27" w:rsidRDefault="00B56AF4" w:rsidP="00B56AF4">
            <w:pPr>
              <w:rPr>
                <w:sz w:val="20"/>
              </w:rPr>
            </w:pPr>
            <w:r w:rsidRPr="000B5C27">
              <w:rPr>
                <w:sz w:val="20"/>
              </w:rPr>
              <w:lastRenderedPageBreak/>
              <w:fldChar w:fldCharType="begin"/>
            </w:r>
            <w:r w:rsidR="006353A5" w:rsidRPr="000B5C27">
              <w:rPr>
                <w:sz w:val="20"/>
              </w:rPr>
              <w:instrText xml:space="preserve"> ADDIN EN.CITE &lt;EndNote&gt;&lt;Cite&gt;&lt;Author&gt;Ali&lt;/Author&gt;&lt;Year&gt;2012&lt;/Year&gt;&lt;RecNum&gt;1631&lt;/RecNum&gt;&lt;DisplayText&gt;(&lt;style face="italic"&gt;13&lt;/style&gt;)&lt;/DisplayText&gt;&lt;record&gt;&lt;rec-number&gt;1631&lt;/rec-number&gt;&lt;foreign-keys&gt;&lt;key app="EN" db-id="59v9drvxgvws0pepdfsprwruwxddt29ze29v" timestamp="1530606507"&gt;1631&lt;/key&gt;&lt;/foreign-keys&gt;&lt;ref-type name="Book"&gt;6&lt;/ref-type&gt;&lt;contributors&gt;&lt;authors&gt;&lt;author&gt;Ali, Z.&lt;/author&gt;&lt;author&gt;Fisher, R.&lt;/author&gt;&lt;author&gt;Larkin, J.&lt;/author&gt;&lt;/authors&gt;&lt;/contributors&gt;&lt;titles&gt;&lt;title&gt;Targeted therapeutics in melanoma&lt;/title&gt;&lt;/titles&gt;&lt;pages&gt;1663&lt;/pages&gt;&lt;volume&gt;107&lt;/volume&gt;&lt;dates&gt;&lt;year&gt;2012&lt;/year&gt;&lt;/dates&gt;&lt;urls&gt;&lt;/urls&gt;&lt;electronic-resource-num&gt;10.1038/bjc.2012.454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13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5C1765" w:rsidRPr="000B5C27" w:rsidRDefault="005C1765" w:rsidP="00B56AF4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Tsai&lt;/Author&gt;&lt;Year&gt;2007&lt;/Year&gt;&lt;RecNum&gt;1703&lt;/RecNum&gt;&lt;DisplayText&gt;(&lt;style face="italic"&gt;88&lt;/style&gt;)&lt;/DisplayText&gt;&lt;record&gt;&lt;rec-number&gt;1703&lt;/rec-number&gt;&lt;foreign-keys&gt;&lt;key app="EN" db-id="59v9drvxgvws0pepdfsprwruwxddt29ze29v" timestamp="1530712306"&gt;1703&lt;/key&gt;&lt;/foreign-keys&gt;&lt;ref-type name="Journal Article"&gt;17&lt;/ref-type&gt;&lt;contributors&gt;&lt;authors&gt;&lt;author&gt;Tsai, Jong-Rung&lt;/author&gt;&lt;author&gt;Chong, Inn-Wen&lt;/author&gt;&lt;author&gt;Chen, Yan-Hua&lt;/author&gt;&lt;author&gt;Yang, Ming-Je&lt;/author&gt;&lt;author&gt;Sheu, Chau-Chyun&lt;/author&gt;&lt;author&gt;Chang, Huang-Chou&lt;/author&gt;&lt;author&gt;Hwang, Jhi-Jhu&lt;/author&gt;&lt;author&gt;Hung, Jen-Yu&lt;/author&gt;&lt;author&gt;Lin, Shiu-Ru&lt;/author&gt;&lt;/authors&gt;&lt;/contributors&gt;&lt;titles&gt;&lt;title&gt;Differential expression profile of MAGE family in non-small-cell lung cancer&lt;/title&gt;&lt;secondary-title&gt;Lung Cancer&lt;/secondary-title&gt;&lt;/titles&gt;&lt;periodical&gt;&lt;full-title&gt;Lung Cancer&lt;/full-title&gt;&lt;/periodical&gt;&lt;pages&gt;185-192&lt;/pages&gt;&lt;volume&gt;56&lt;/volume&gt;&lt;number&gt;2&lt;/number&gt;&lt;keywords&gt;&lt;keyword&gt;Melanoma-associated antigen&lt;/keyword&gt;&lt;keyword&gt;Non-small cell lung cancer&lt;/keyword&gt;&lt;/keywords&gt;&lt;dates&gt;&lt;year&gt;2007&lt;/year&gt;&lt;pub-dates&gt;&lt;date&gt;2007/05/01/&lt;/date&gt;&lt;/pub-dates&gt;&lt;/dates&gt;&lt;isbn&gt;0169-5002&lt;/isbn&gt;&lt;urls&gt;&lt;related-urls&gt;&lt;url&gt;http://www.sciencedirect.com/science/article/pii/S0169500206006295&lt;/url&gt;&lt;/related-urls&gt;&lt;/urls&gt;&lt;electronic-resource-num&gt;https://doi.org/10.1016/j.lungcan.2006.12.004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88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B56AF4" w:rsidRPr="000B5C27" w:rsidRDefault="001F6CA5" w:rsidP="006353A5">
            <w:pPr>
              <w:rPr>
                <w:sz w:val="20"/>
              </w:rPr>
            </w:pPr>
            <w:r w:rsidRPr="000B5C27">
              <w:rPr>
                <w:sz w:val="20"/>
              </w:rPr>
              <w:lastRenderedPageBreak/>
              <w:fldChar w:fldCharType="begin">
                <w:fldData xml:space="preserve">PEVuZE5vdGU+PENpdGU+PEF1dGhvcj5DaGVuPC9BdXRob3I+PFllYXI+MjAxMDwvWWVhcj48UmVj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</w:fldData>
              </w:fldChar>
            </w:r>
            <w:r w:rsidR="006353A5" w:rsidRPr="000B5C27">
              <w:rPr>
                <w:sz w:val="20"/>
              </w:rPr>
              <w:instrText xml:space="preserve"> ADDIN EN.CITE </w:instrText>
            </w:r>
            <w:r w:rsidR="006353A5" w:rsidRPr="000B5C27">
              <w:rPr>
                <w:sz w:val="20"/>
              </w:rPr>
              <w:fldChar w:fldCharType="begin">
                <w:fldData xml:space="preserve">PEVuZE5vdGU+PENpdGU+PEF1dGhvcj5DaGVuPC9BdXRob3I+PFllYXI+MjAxMDwvWWVhcj48UmVj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</w:fldData>
              </w:fldChar>
            </w:r>
            <w:r w:rsidR="006353A5" w:rsidRPr="000B5C27">
              <w:rPr>
                <w:sz w:val="20"/>
              </w:rPr>
              <w:instrText xml:space="preserve"> ADDIN EN.CITE.DATA </w:instrText>
            </w:r>
            <w:r w:rsidR="006353A5" w:rsidRPr="000B5C27">
              <w:rPr>
                <w:sz w:val="20"/>
              </w:rPr>
            </w:r>
            <w:r w:rsidR="006353A5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15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5C1765" w:rsidRPr="000B5C27" w:rsidRDefault="005C1765" w:rsidP="005A6ACF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IYXJ0bWFubjwvQXV0aG9yPjxZZWFyPjIwMTM8L1llYXI+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=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IYXJ0bWFubjwvQXV0aG9yPjxZZWFyPjIwMTM8L1llYXI+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=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89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0B5C27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lastRenderedPageBreak/>
              <w:t>MAGE-B2</w:t>
            </w:r>
          </w:p>
        </w:tc>
        <w:tc>
          <w:tcPr>
            <w:tcW w:w="4284" w:type="dxa"/>
          </w:tcPr>
          <w:p w:rsidR="00EE0232" w:rsidRPr="000B5C27" w:rsidRDefault="001F6CA5">
            <w:pPr>
              <w:rPr>
                <w:sz w:val="20"/>
              </w:rPr>
            </w:pPr>
            <w:r w:rsidRPr="000B5C27">
              <w:rPr>
                <w:sz w:val="20"/>
              </w:rPr>
              <w:t>Melanoma</w:t>
            </w:r>
          </w:p>
          <w:p w:rsidR="001F6CA5" w:rsidRPr="000B5C27" w:rsidRDefault="001F6CA5">
            <w:pPr>
              <w:rPr>
                <w:sz w:val="20"/>
              </w:rPr>
            </w:pPr>
            <w:r w:rsidRPr="000B5C27">
              <w:rPr>
                <w:sz w:val="20"/>
              </w:rPr>
              <w:t>Lung</w:t>
            </w:r>
            <w:r w:rsidR="005A6ACF" w:rsidRPr="000B5C27">
              <w:rPr>
                <w:sz w:val="20"/>
              </w:rPr>
              <w:t>(NSCLC)</w:t>
            </w:r>
          </w:p>
          <w:p w:rsidR="005C1765" w:rsidRPr="000B5C27" w:rsidRDefault="005C1765">
            <w:pPr>
              <w:rPr>
                <w:sz w:val="20"/>
              </w:rPr>
            </w:pPr>
            <w:r w:rsidRPr="000B5C27">
              <w:rPr>
                <w:sz w:val="20"/>
              </w:rPr>
              <w:t>HNSCC</w:t>
            </w:r>
          </w:p>
        </w:tc>
        <w:tc>
          <w:tcPr>
            <w:tcW w:w="3132" w:type="dxa"/>
          </w:tcPr>
          <w:p w:rsidR="00EE0232" w:rsidRPr="000B5C27" w:rsidRDefault="001F6CA5" w:rsidP="001F6CA5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MdXJxdWluPC9BdXRob3I+PFllYXI+MTk5NzwvWWVhcj48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=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MdXJxdWluPC9BdXRob3I+PFllYXI+MTk5NzwvWWVhcj48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=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90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1F6CA5" w:rsidRPr="000B5C27" w:rsidRDefault="001F6CA5" w:rsidP="005C1765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MdXJxdWluPC9BdXRob3I+PFllYXI+MTk5NzwvWWVhcj48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=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MdXJxdWluPC9BdXRob3I+PFllYXI+MTk5NzwvWWVhcj48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=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90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5C1765" w:rsidRPr="000B5C27" w:rsidRDefault="005C1765" w:rsidP="005A6ACF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Pattani&lt;/Author&gt;&lt;Year&gt;2012&lt;/Year&gt;&lt;RecNum&gt;1704&lt;/RecNum&gt;&lt;DisplayText&gt;(&lt;style face="italic"&gt;91&lt;/style&gt;)&lt;/DisplayText&gt;&lt;record&gt;&lt;rec-number&gt;1704&lt;/rec-number&gt;&lt;foreign-keys&gt;&lt;key app="EN" db-id="59v9drvxgvws0pepdfsprwruwxddt29ze29v" timestamp="1530712441"&gt;1704&lt;/key&gt;&lt;/foreign-keys&gt;&lt;ref-type name="Journal Article"&gt;17&lt;/ref-type&gt;&lt;contributors&gt;&lt;authors&gt;&lt;author&gt;Pattani, Kavita M.&lt;/author&gt;&lt;author&gt;Soudry, Ethan&lt;/author&gt;&lt;author&gt;Glazer, Chad A.&lt;/author&gt;&lt;author&gt;Ochs, Michael F.&lt;/author&gt;&lt;author&gt;Wang, Hao&lt;/author&gt;&lt;author&gt;Schussel, Juliana&lt;/author&gt;&lt;author&gt;Sun, Wenyue&lt;/author&gt;&lt;author&gt;Hennessey, Patrick&lt;/author&gt;&lt;author&gt;Mydlarz, Wojciech&lt;/author&gt;&lt;author&gt;Loyo, Myriam&lt;/author&gt;&lt;author&gt;Demokan, Semra&lt;/author&gt;&lt;author&gt;Smith, Ian M.&lt;/author&gt;&lt;author&gt;Califano, Joseph A.&lt;/author&gt;&lt;/authors&gt;&lt;/contributors&gt;&lt;titles&gt;&lt;title&gt;MAGEB2 is Activated by Promoter Demethylation in Head and Neck Squamous Cell Carcinoma&lt;/title&gt;&lt;secondary-title&gt;PLoS ONE&lt;/secondary-title&gt;&lt;/titles&gt;&lt;periodical&gt;&lt;full-title&gt;PLoS One&lt;/full-title&gt;&lt;/periodical&gt;&lt;pages&gt;e45534&lt;/pages&gt;&lt;volume&gt;7&lt;/volume&gt;&lt;number&gt;9&lt;/number&gt;&lt;dates&gt;&lt;year&gt;2012&lt;/year&gt;&lt;pub-dates&gt;&lt;date&gt;09/24&amp;#xD;10/26/received&amp;#xD;08/23/accepted&lt;/date&gt;&lt;/pub-dates&gt;&lt;/dates&gt;&lt;pub-location&gt;San Francisco, USA&lt;/pub-location&gt;&lt;publisher&gt;Public Library of Science&lt;/publisher&gt;&lt;isbn&gt;1932-6203&lt;/isbn&gt;&lt;accession-num&gt;PMC3454438&lt;/accession-num&gt;&lt;urls&gt;&lt;related-urls&gt;&lt;url&gt;http://www.ncbi.nlm.nih.gov/pmc/articles/PMC3454438/&lt;/url&gt;&lt;/related-urls&gt;&lt;/urls&gt;&lt;electronic-resource-num&gt;10.1371/journal.pone.0045534&lt;/electronic-resource-num&gt;&lt;remote-database-name&gt;PMC&lt;/remote-database-name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91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0B5C27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MAGE-B1</w:t>
            </w:r>
          </w:p>
        </w:tc>
        <w:tc>
          <w:tcPr>
            <w:tcW w:w="4284" w:type="dxa"/>
          </w:tcPr>
          <w:p w:rsidR="00EE0232" w:rsidRPr="000B5C27" w:rsidRDefault="001F6CA5">
            <w:pPr>
              <w:rPr>
                <w:sz w:val="20"/>
              </w:rPr>
            </w:pPr>
            <w:r w:rsidRPr="000B5C27">
              <w:rPr>
                <w:sz w:val="20"/>
              </w:rPr>
              <w:t>Melanoma</w:t>
            </w:r>
          </w:p>
          <w:p w:rsidR="006C6548" w:rsidRPr="000B5C27" w:rsidRDefault="001F6CA5">
            <w:pPr>
              <w:rPr>
                <w:sz w:val="20"/>
              </w:rPr>
            </w:pPr>
            <w:r w:rsidRPr="000B5C27">
              <w:rPr>
                <w:sz w:val="20"/>
              </w:rPr>
              <w:t>Lung</w:t>
            </w:r>
          </w:p>
        </w:tc>
        <w:tc>
          <w:tcPr>
            <w:tcW w:w="3132" w:type="dxa"/>
          </w:tcPr>
          <w:p w:rsidR="00EE0232" w:rsidRPr="000B5C27" w:rsidRDefault="001F6CA5" w:rsidP="001F6CA5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MdXJxdWluPC9BdXRob3I+PFllYXI+MTk5NzwvWWVhcj48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=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MdXJxdWluPC9BdXRob3I+PFllYXI+MTk5NzwvWWVhcj48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=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90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6C6548" w:rsidRPr="000B5C27" w:rsidRDefault="001F6CA5" w:rsidP="005A6ACF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MdXJxdWluPC9BdXRob3I+PFllYXI+MTk5NzwvWWVhcj48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=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MdXJxdWluPC9BdXRob3I+PFllYXI+MTk5NzwvWWVhcj48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=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90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0B5C27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HAGE</w:t>
            </w:r>
          </w:p>
        </w:tc>
        <w:tc>
          <w:tcPr>
            <w:tcW w:w="4284" w:type="dxa"/>
          </w:tcPr>
          <w:p w:rsidR="00EE0232" w:rsidRPr="000B5C27" w:rsidRDefault="001F6CA5">
            <w:pPr>
              <w:rPr>
                <w:sz w:val="20"/>
              </w:rPr>
            </w:pPr>
            <w:r w:rsidRPr="000B5C27">
              <w:rPr>
                <w:sz w:val="20"/>
              </w:rPr>
              <w:t>Melanoma</w:t>
            </w:r>
          </w:p>
          <w:p w:rsidR="00742E98" w:rsidRPr="000B5C27" w:rsidRDefault="00742E98">
            <w:pPr>
              <w:rPr>
                <w:sz w:val="20"/>
              </w:rPr>
            </w:pPr>
            <w:r w:rsidRPr="000B5C27">
              <w:rPr>
                <w:sz w:val="20"/>
              </w:rPr>
              <w:t>Lung</w:t>
            </w:r>
            <w:r w:rsidR="005A6ACF" w:rsidRPr="000B5C27">
              <w:rPr>
                <w:sz w:val="20"/>
              </w:rPr>
              <w:t>(NSCLC)</w:t>
            </w:r>
          </w:p>
          <w:p w:rsidR="00742E98" w:rsidRPr="000B5C27" w:rsidRDefault="00742E98">
            <w:pPr>
              <w:rPr>
                <w:sz w:val="20"/>
              </w:rPr>
            </w:pPr>
            <w:r w:rsidRPr="000B5C27">
              <w:rPr>
                <w:sz w:val="20"/>
              </w:rPr>
              <w:t>CRC</w:t>
            </w:r>
          </w:p>
          <w:p w:rsidR="00742E98" w:rsidRPr="000B5C27" w:rsidRDefault="00742E98">
            <w:pPr>
              <w:rPr>
                <w:sz w:val="20"/>
              </w:rPr>
            </w:pPr>
            <w:r w:rsidRPr="000B5C27">
              <w:rPr>
                <w:sz w:val="20"/>
              </w:rPr>
              <w:t>Bladder</w:t>
            </w:r>
          </w:p>
          <w:p w:rsidR="00D36099" w:rsidRPr="000B5C27" w:rsidRDefault="00D36099">
            <w:pPr>
              <w:rPr>
                <w:sz w:val="20"/>
              </w:rPr>
            </w:pPr>
            <w:r w:rsidRPr="000B5C27">
              <w:rPr>
                <w:sz w:val="20"/>
              </w:rPr>
              <w:t>HNSCC</w:t>
            </w:r>
          </w:p>
          <w:p w:rsidR="00D36099" w:rsidRPr="000B5C27" w:rsidRDefault="00D36099">
            <w:pPr>
              <w:rPr>
                <w:sz w:val="20"/>
              </w:rPr>
            </w:pPr>
            <w:r w:rsidRPr="000B5C27">
              <w:rPr>
                <w:sz w:val="20"/>
              </w:rPr>
              <w:t>RCC</w:t>
            </w:r>
          </w:p>
        </w:tc>
        <w:tc>
          <w:tcPr>
            <w:tcW w:w="3132" w:type="dxa"/>
          </w:tcPr>
          <w:p w:rsidR="00EE0232" w:rsidRPr="000B5C27" w:rsidRDefault="001F6CA5" w:rsidP="001F6CA5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NYXJ0ZWxhbmdlPC9BdXRob3I+PFllYXI+MjAwMDwvWWVh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NYXJ0ZWxhbmdlPC9BdXRob3I+PFllYXI+MjAwMDwvWWVh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92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742E98" w:rsidRPr="000B5C27" w:rsidRDefault="00742E98" w:rsidP="00742E98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NYXJ0ZWxhbmdlPC9BdXRob3I+PFllYXI+MjAwMDwvWWVh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NYXJ0ZWxhbmdlPC9BdXRob3I+PFllYXI+MjAwMDwvWWVh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92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742E98" w:rsidRPr="000B5C27" w:rsidRDefault="00742E98" w:rsidP="00742E98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DaGVuPC9BdXRob3I+PFllYXI+MjAxMDwvWWVhcj48UmVj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</w:fldData>
              </w:fldChar>
            </w:r>
            <w:r w:rsidR="006353A5" w:rsidRPr="000B5C27">
              <w:rPr>
                <w:sz w:val="20"/>
              </w:rPr>
              <w:instrText xml:space="preserve"> ADDIN EN.CITE </w:instrText>
            </w:r>
            <w:r w:rsidR="006353A5" w:rsidRPr="000B5C27">
              <w:rPr>
                <w:sz w:val="20"/>
              </w:rPr>
              <w:fldChar w:fldCharType="begin">
                <w:fldData xml:space="preserve">PEVuZE5vdGU+PENpdGU+PEF1dGhvcj5DaGVuPC9BdXRob3I+PFllYXI+MjAxMDwvWWVhcj48UmVj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</w:fldData>
              </w:fldChar>
            </w:r>
            <w:r w:rsidR="006353A5" w:rsidRPr="000B5C27">
              <w:rPr>
                <w:sz w:val="20"/>
              </w:rPr>
              <w:instrText xml:space="preserve"> ADDIN EN.CITE.DATA </w:instrText>
            </w:r>
            <w:r w:rsidR="006353A5" w:rsidRPr="000B5C27">
              <w:rPr>
                <w:sz w:val="20"/>
              </w:rPr>
            </w:r>
            <w:r w:rsidR="006353A5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6353A5" w:rsidRPr="000B5C27">
              <w:rPr>
                <w:noProof/>
                <w:sz w:val="20"/>
              </w:rPr>
              <w:t>(</w:t>
            </w:r>
            <w:r w:rsidR="006353A5" w:rsidRPr="000B5C27">
              <w:rPr>
                <w:i/>
                <w:noProof/>
                <w:sz w:val="20"/>
              </w:rPr>
              <w:t>15</w:t>
            </w:r>
            <w:r w:rsidR="006353A5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742E98" w:rsidRPr="000B5C27" w:rsidRDefault="00742E98" w:rsidP="005C1765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NYXJ0ZWxhbmdlPC9BdXRob3I+PFllYXI+MjAwMDwvWWVh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NYXJ0ZWxhbmdlPC9BdXRob3I+PFllYXI+MjAwMDwvWWVh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92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D36099" w:rsidRPr="000B5C27" w:rsidRDefault="00D36099" w:rsidP="00D36099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Mathieu&lt;/Author&gt;&lt;Year&gt;2008&lt;/Year&gt;&lt;RecNum&gt;1705&lt;/RecNum&gt;&lt;DisplayText&gt;(&lt;style face="italic"&gt;93&lt;/style&gt;)&lt;/DisplayText&gt;&lt;record&gt;&lt;rec-number&gt;1705&lt;/rec-number&gt;&lt;foreign-keys&gt;&lt;key app="EN" db-id="59v9drvxgvws0pepdfsprwruwxddt29ze29v" timestamp="1530776043"&gt;1705&lt;/key&gt;&lt;/foreign-keys&gt;&lt;ref-type name="Journal Article"&gt;17&lt;/ref-type&gt;&lt;contributors&gt;&lt;authors&gt;&lt;author&gt;Mathieu, Morgan&lt;/author&gt;&lt;author&gt;Rees, Robert&lt;/author&gt;&lt;author&gt;Tartour, Eric&lt;/author&gt;&lt;author&gt;Ferris, Robert&lt;/author&gt;&lt;author&gt;Badoual, Cecile&lt;/author&gt;&lt;author&gt;McArdle, Stephanie&lt;/author&gt;&lt;/authors&gt;&lt;/contributors&gt;&lt;titles&gt;&lt;title&gt;HAGE, a novel antigen for potential immunotherapy treatment against Head and Neck cancer&lt;/title&gt;&lt;secondary-title&gt;Cancer Research&lt;/secondary-title&gt;&lt;/titles&gt;&lt;periodical&gt;&lt;full-title&gt;Cancer Research&lt;/full-title&gt;&lt;/periodical&gt;&lt;pages&gt;LB-128-LB-128&lt;/pages&gt;&lt;volume&gt;68&lt;/volume&gt;&lt;number&gt;9 Supplement&lt;/number&gt;&lt;dates&gt;&lt;year&gt;2008&lt;/year&gt;&lt;/dates&gt;&lt;urls&gt;&lt;/urls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93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D36099" w:rsidRPr="000B5C27" w:rsidRDefault="00D36099" w:rsidP="005A6ACF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NYXJ0ZWxhbmdlPC9BdXRob3I+PFllYXI+MjAwMDwvWWVh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NYXJ0ZWxhbmdlPC9BdXRob3I+PFllYXI+MjAwMDwvWWVh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92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EE0232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SSX-1</w:t>
            </w:r>
          </w:p>
        </w:tc>
        <w:tc>
          <w:tcPr>
            <w:tcW w:w="4284" w:type="dxa"/>
          </w:tcPr>
          <w:p w:rsidR="00EE0232" w:rsidRPr="000B5C27" w:rsidRDefault="005E688D">
            <w:pPr>
              <w:rPr>
                <w:sz w:val="20"/>
              </w:rPr>
            </w:pPr>
            <w:r w:rsidRPr="000B5C27">
              <w:rPr>
                <w:sz w:val="20"/>
              </w:rPr>
              <w:t>Melanoma</w:t>
            </w:r>
          </w:p>
          <w:p w:rsidR="003C19D0" w:rsidRPr="000B5C27" w:rsidRDefault="003C19D0">
            <w:pPr>
              <w:rPr>
                <w:sz w:val="20"/>
              </w:rPr>
            </w:pPr>
            <w:r w:rsidRPr="000B5C27">
              <w:rPr>
                <w:sz w:val="20"/>
              </w:rPr>
              <w:t>Lung</w:t>
            </w:r>
            <w:r w:rsidR="005A6ACF" w:rsidRPr="000B5C27">
              <w:rPr>
                <w:sz w:val="20"/>
              </w:rPr>
              <w:t>(NSCLC)</w:t>
            </w:r>
          </w:p>
          <w:p w:rsidR="003C19D0" w:rsidRPr="000B5C27" w:rsidRDefault="003C19D0">
            <w:pPr>
              <w:rPr>
                <w:sz w:val="20"/>
              </w:rPr>
            </w:pPr>
            <w:r w:rsidRPr="000B5C27">
              <w:rPr>
                <w:sz w:val="20"/>
              </w:rPr>
              <w:t>CRC</w:t>
            </w:r>
          </w:p>
          <w:p w:rsidR="003C19D0" w:rsidRPr="000B5C27" w:rsidRDefault="003C19D0">
            <w:pPr>
              <w:rPr>
                <w:sz w:val="20"/>
              </w:rPr>
            </w:pPr>
            <w:r w:rsidRPr="000B5C27">
              <w:rPr>
                <w:sz w:val="20"/>
              </w:rPr>
              <w:t>Bladder</w:t>
            </w:r>
          </w:p>
          <w:p w:rsidR="003C19D0" w:rsidRPr="000B5C27" w:rsidRDefault="003C19D0">
            <w:pPr>
              <w:rPr>
                <w:sz w:val="20"/>
              </w:rPr>
            </w:pPr>
            <w:r w:rsidRPr="000B5C27">
              <w:rPr>
                <w:sz w:val="20"/>
              </w:rPr>
              <w:t>Glioma</w:t>
            </w:r>
          </w:p>
          <w:p w:rsidR="005C1ABC" w:rsidRPr="000B5C27" w:rsidRDefault="005C1ABC">
            <w:pPr>
              <w:rPr>
                <w:sz w:val="20"/>
              </w:rPr>
            </w:pPr>
            <w:r w:rsidRPr="000B5C27">
              <w:rPr>
                <w:sz w:val="20"/>
              </w:rPr>
              <w:t>HNSCC</w:t>
            </w:r>
          </w:p>
        </w:tc>
        <w:tc>
          <w:tcPr>
            <w:tcW w:w="3132" w:type="dxa"/>
          </w:tcPr>
          <w:p w:rsidR="00EE0232" w:rsidRPr="000B5C27" w:rsidRDefault="005E688D" w:rsidP="005E688D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Ugur&lt;/Author&gt;&lt;Year&gt;1998&lt;/Year&gt;&lt;RecNum&gt;1648&lt;/RecNum&gt;&lt;DisplayText&gt;(&lt;style face="italic"&gt;47&lt;/style&gt;)&lt;/DisplayText&gt;&lt;record&gt;&lt;rec-number&gt;1648&lt;/rec-number&gt;&lt;foreign-keys&gt;&lt;key app="EN" db-id="59v9drvxgvws0pepdfsprwruwxddt29ze29v" timestamp="1530611087"&gt;1648&lt;/key&gt;&lt;/foreign-keys&gt;&lt;ref-type name="Journal Article"&gt;17&lt;/ref-type&gt;&lt;contributors&gt;&lt;authors&gt;&lt;author&gt;Sahin Ugur&lt;/author&gt;&lt;author&gt;Türeci Özlem&lt;/author&gt;&lt;author&gt;Chen Yao-Tseng&lt;/author&gt;&lt;author&gt;Seitz Gerhard&lt;/author&gt;&lt;author&gt;Villena-Heinsen Carlos&lt;/author&gt;&lt;author&gt;Old Lloyd J.&lt;/author&gt;&lt;author&gt;Pfreundschuh Michael&lt;/author&gt;&lt;/authors&gt;&lt;/contributors&gt;&lt;titles&gt;&lt;title&gt;Expression of multiple cancer/testis (CT) antigens in breast cancer and melanoma: Basis for polyvalent CT vaccine strategies&lt;/title&gt;&lt;secondary-title&gt;International Journal of Cancer&lt;/secondary-title&gt;&lt;/titles&gt;&lt;periodical&gt;&lt;full-title&gt;International Journal of Cancer&lt;/full-title&gt;&lt;/periodical&gt;&lt;pages&gt;387-389&lt;/pages&gt;&lt;volume&gt;78&lt;/volume&gt;&lt;number&gt;3&lt;/number&gt;&lt;dates&gt;&lt;year&gt;1998&lt;/year&gt;&lt;/dates&gt;&lt;urls&gt;&lt;related-urls&gt;&lt;url&gt;https://onlinelibrary.wiley.com/doi/abs/10.1002/%28SICI%291097-0215%2819981029%2978%3A3%3C387%3A%3AAID-IJC22%3E3.0.CO%3B2-2&lt;/url&gt;&lt;/related-urls&gt;&lt;/urls&gt;&lt;electronic-resource-num&gt;doi:10.1002/(SICI)1097-0215(19981029)78:3&amp;lt;387::AID-IJC22&amp;gt;3.0.CO;2-2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47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3C19D0" w:rsidRPr="000B5C27" w:rsidRDefault="003C19D0" w:rsidP="003C19D0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Türeci&lt;/Author&gt;&lt;Year&gt;1998&lt;/Year&gt;&lt;RecNum&gt;660&lt;/RecNum&gt;&lt;DisplayText&gt;(&lt;style face="italic"&gt;48&lt;/style&gt;)&lt;/DisplayText&gt;&lt;record&gt;&lt;rec-number&gt;660&lt;/rec-number&gt;&lt;foreign-keys&gt;&lt;key app="EN" db-id="59v9drvxgvws0pepdfsprwruwxddt29ze29v" timestamp="1528117691"&gt;660&lt;/key&gt;&lt;key app="ENWeb" db-id=""&gt;0&lt;/key&gt;&lt;/foreign-keys&gt;&lt;ref-type name="Journal Article"&gt;17&lt;/ref-type&gt;&lt;contributors&gt;&lt;authors&gt;&lt;author&gt;Türeci, Özlem&lt;/author&gt;&lt;author&gt;Chen, Yao-Tseng&lt;/author&gt;&lt;author&gt;Sahin, Ugur&lt;/author&gt;&lt;author&gt;Güre, Ali O.&lt;/author&gt;&lt;author&gt;Zwick, Carsten&lt;/author&gt;&lt;author&gt;Villena, Carlos&lt;/author&gt;&lt;author&gt;Tsang, Solam&lt;/author&gt;&lt;author&gt;Seitz, Gerhard&lt;/author&gt;&lt;author&gt;Old, Lloyd J.&lt;/author&gt;&lt;author&gt;Pfreundschuh, Michael&lt;/author&gt;&lt;/authors&gt;&lt;/contributors&gt;&lt;titles&gt;&lt;title&gt;Expression ofSSX genes in human tumors&lt;/title&gt;&lt;secondary-title&gt;International Journal of Cancer&lt;/secondary-title&gt;&lt;/titles&gt;&lt;periodical&gt;&lt;full-title&gt;International Journal of Cancer&lt;/full-title&gt;&lt;/periodical&gt;&lt;pages&gt;19-23&lt;/pages&gt;&lt;volume&gt;77&lt;/volume&gt;&lt;number&gt;1&lt;/number&gt;&lt;section&gt;19&lt;/section&gt;&lt;dates&gt;&lt;year&gt;1998&lt;/year&gt;&lt;/dates&gt;&lt;isbn&gt;00207136&amp;#xD;10970215&lt;/isbn&gt;&lt;urls&gt;&lt;/urls&gt;&lt;electronic-resource-num&gt;10.1002/(sici)1097-0215(19980703)77:1&amp;lt;19::Aid-ijc4&amp;gt;3.0.Co;2-2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48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3C19D0" w:rsidRPr="000B5C27" w:rsidRDefault="003C19D0" w:rsidP="003C19D0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Türeci&lt;/Author&gt;&lt;Year&gt;1998&lt;/Year&gt;&lt;RecNum&gt;660&lt;/RecNum&gt;&lt;DisplayText&gt;(&lt;style face="italic"&gt;48&lt;/style&gt;)&lt;/DisplayText&gt;&lt;record&gt;&lt;rec-number&gt;660&lt;/rec-number&gt;&lt;foreign-keys&gt;&lt;key app="EN" db-id="59v9drvxgvws0pepdfsprwruwxddt29ze29v" timestamp="1528117691"&gt;660&lt;/key&gt;&lt;key app="ENWeb" db-id=""&gt;0&lt;/key&gt;&lt;/foreign-keys&gt;&lt;ref-type name="Journal Article"&gt;17&lt;/ref-type&gt;&lt;contributors&gt;&lt;authors&gt;&lt;author&gt;Türeci, Özlem&lt;/author&gt;&lt;author&gt;Chen, Yao-Tseng&lt;/author&gt;&lt;author&gt;Sahin, Ugur&lt;/author&gt;&lt;author&gt;Güre, Ali O.&lt;/author&gt;&lt;author&gt;Zwick, Carsten&lt;/author&gt;&lt;author&gt;Villena, Carlos&lt;/author&gt;&lt;author&gt;Tsang, Solam&lt;/author&gt;&lt;author&gt;Seitz, Gerhard&lt;/author&gt;&lt;author&gt;Old, Lloyd J.&lt;/author&gt;&lt;author&gt;Pfreundschuh, Michael&lt;/author&gt;&lt;/authors&gt;&lt;/contributors&gt;&lt;titles&gt;&lt;title&gt;Expression ofSSX genes in human tumors&lt;/title&gt;&lt;secondary-title&gt;International Journal of Cancer&lt;/secondary-title&gt;&lt;/titles&gt;&lt;periodical&gt;&lt;full-title&gt;International Journal of Cancer&lt;/full-title&gt;&lt;/periodical&gt;&lt;pages&gt;19-23&lt;/pages&gt;&lt;volume&gt;77&lt;/volume&gt;&lt;number&gt;1&lt;/number&gt;&lt;section&gt;19&lt;/section&gt;&lt;dates&gt;&lt;year&gt;1998&lt;/year&gt;&lt;/dates&gt;&lt;isbn&gt;00207136&amp;#xD;10970215&lt;/isbn&gt;&lt;urls&gt;&lt;/urls&gt;&lt;electronic-resource-num&gt;10.1002/(sici)1097-0215(19980703)77:1&amp;lt;19::Aid-ijc4&amp;gt;3.0.Co;2-2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48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3C19D0" w:rsidRPr="000B5C27" w:rsidRDefault="003C19D0" w:rsidP="003C19D0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Fradet&lt;/Author&gt;&lt;Year&gt;2006&lt;/Year&gt;&lt;RecNum&gt;1642&lt;/RecNum&gt;&lt;DisplayText&gt;(&lt;style face="italic"&gt;37&lt;/style&gt;)&lt;/DisplayText&gt;&lt;record&gt;&lt;rec-number&gt;1642&lt;/rec-number&gt;&lt;foreign-keys&gt;&lt;key app="EN" db-id="59v9drvxgvws0pepdfsprwruwxddt29ze29v" timestamp="1530609391"&gt;1642&lt;/key&gt;&lt;/foreign-keys&gt;&lt;ref-type name="Book"&gt;6&lt;/ref-type&gt;&lt;contributors&gt;&lt;authors&gt;&lt;author&gt;Fradet, Yves&lt;/author&gt;&lt;author&gt;Picard, Valérie&lt;/author&gt;&lt;author&gt;Bergeron, Alain&lt;/author&gt;&lt;author&gt;Larue, Hélène&lt;/author&gt;&lt;/authors&gt;&lt;/contributors&gt;&lt;titles&gt;&lt;title&gt;Cancer-testis antigen expression in bladder cancer&lt;/title&gt;&lt;/titles&gt;&lt;pages&gt;421-8&lt;/pages&gt;&lt;volume&gt;16&lt;/volume&gt;&lt;dates&gt;&lt;year&gt;2006&lt;/year&gt;&lt;/dates&gt;&lt;urls&gt;&lt;/urls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37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3C19D0" w:rsidRPr="000B5C27" w:rsidRDefault="003C19D0" w:rsidP="005C1ABC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Scarcella&lt;/Author&gt;&lt;Year&gt;1999&lt;/Year&gt;&lt;RecNum&gt;1661&lt;/RecNum&gt;&lt;DisplayText&gt;(&lt;style face="italic"&gt;76&lt;/style&gt;)&lt;/DisplayText&gt;&lt;record&gt;&lt;rec-number&gt;1661&lt;/rec-number&gt;&lt;foreign-keys&gt;&lt;key app="EN" db-id="59v9drvxgvws0pepdfsprwruwxddt29ze29v" timestamp="1530687768"&gt;1661&lt;/key&gt;&lt;/foreign-keys&gt;&lt;ref-type name="Journal Article"&gt;17&lt;/ref-type&gt;&lt;contributors&gt;&lt;authors&gt;&lt;author&gt;Scarcella, Deborah L.&lt;/author&gt;&lt;author&gt;Chow, C. W.&lt;/author&gt;&lt;author&gt;Gonzales, Michael F.&lt;/author&gt;&lt;author&gt;Economou, Catherine&lt;/author&gt;&lt;author&gt;Brasseur, Francis&lt;/author&gt;&lt;author&gt;Ashley, David M.&lt;/author&gt;&lt;/authors&gt;&lt;/contributors&gt;&lt;titles&gt;&lt;title&gt;Expression of MAGE and GAGE in High-Grade Brain Tumors: A Potential Target for Specific Immunotherapy and Diagnostic Markers&lt;/title&gt;&lt;secondary-title&gt;Clinical Cancer Research&lt;/secondary-title&gt;&lt;/titles&gt;&lt;periodical&gt;&lt;full-title&gt;Clinical Cancer Research&lt;/full-title&gt;&lt;/periodical&gt;&lt;pages&gt;335-341&lt;/pages&gt;&lt;volume&gt;5&lt;/volume&gt;&lt;number&gt;2&lt;/number&gt;&lt;dates&gt;&lt;year&gt;1999&lt;/year&gt;&lt;/dates&gt;&lt;urls&gt;&lt;related-urls&gt;&lt;url&gt;http://clincancerres.aacrjournals.org/content/clincanres/5/2/335.full.pdf&lt;/url&gt;&lt;/related-urls&gt;&lt;/urls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76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5C1ABC" w:rsidRPr="000B5C27" w:rsidRDefault="005C1ABC" w:rsidP="00B03D86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B03D86" w:rsidRPr="000B5C27">
              <w:rPr>
                <w:sz w:val="20"/>
              </w:rPr>
              <w:instrText xml:space="preserve"> ADDIN EN.CITE &lt;EndNote&gt;&lt;Cite&gt;&lt;Author&gt;Atanackovic&lt;/Author&gt;&lt;Year&gt;2006&lt;/Year&gt;&lt;RecNum&gt;1684&lt;/RecNum&gt;&lt;DisplayText&gt;(&lt;style face="italic"&gt;30&lt;/style&gt;)&lt;/DisplayText&gt;&lt;record&gt;&lt;rec-number&gt;1684&lt;/rec-number&gt;&lt;foreign-keys&gt;&lt;key app="EN" db-id="59v9drvxgvws0pepdfsprwruwxddt29ze29v" timestamp="1530701909"&gt;1684&lt;/key&gt;&lt;/foreign-keys&gt;&lt;ref-type name="Journal Article"&gt;17&lt;/ref-type&gt;&lt;contributors&gt;&lt;authors&gt;&lt;author&gt;Atanackovic, Djordje&lt;/author&gt;&lt;author&gt;Blum, Inga&lt;/author&gt;&lt;author&gt;Cao, Yanran&lt;/author&gt;&lt;author&gt;Wenzel, Sören&lt;/author&gt;&lt;author&gt;Bartels, Katrin&lt;/author&gt;&lt;author&gt;Faltz, Christiane&lt;/author&gt;&lt;author&gt;Hossfeld, Dieter Kurt&lt;/author&gt;&lt;author&gt;Hegewisch-Becker, Susanna&lt;/author&gt;&lt;author&gt;Bokemeyer, Carsten&lt;/author&gt;&lt;author&gt;Leuwer, Rudolf&lt;/author&gt;&lt;/authors&gt;&lt;/contributors&gt;&lt;titles&gt;&lt;title&gt;Expression of cancer-testis antigens as possible targets for antigen-specific immunotherapy in head and neck squamous cell carcinoma&lt;/title&gt;&lt;secondary-title&gt;Cancer Biology &amp;amp; Therapy&lt;/secondary-title&gt;&lt;/titles&gt;&lt;periodical&gt;&lt;full-title&gt;Cancer Biology &amp;amp; Therapy&lt;/full-title&gt;&lt;/periodical&gt;&lt;pages&gt;1218-1225&lt;/pages&gt;&lt;volume&gt;5&lt;/volume&gt;&lt;number&gt;9&lt;/number&gt;&lt;dates&gt;&lt;year&gt;2006&lt;/year&gt;&lt;pub-dates&gt;&lt;date&gt;2006/09/01&lt;/date&gt;&lt;/pub-dates&gt;&lt;/dates&gt;&lt;publisher&gt;Taylor &amp;amp; Francis&lt;/publisher&gt;&lt;isbn&gt;1538-4047&lt;/isbn&gt;&lt;urls&gt;&lt;related-urls&gt;&lt;url&gt;https://doi.org/10.4161/cbt.5.9.3174&lt;/url&gt;&lt;/related-urls&gt;&lt;/urls&gt;&lt;electronic-resource-num&gt;10.4161/cbt.5.9.3174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B03D86" w:rsidRPr="000B5C27">
              <w:rPr>
                <w:noProof/>
                <w:sz w:val="20"/>
              </w:rPr>
              <w:t>(</w:t>
            </w:r>
            <w:r w:rsidR="00B03D86" w:rsidRPr="000B5C27">
              <w:rPr>
                <w:i/>
                <w:noProof/>
                <w:sz w:val="20"/>
              </w:rPr>
              <w:t>30</w:t>
            </w:r>
            <w:r w:rsidR="00B03D86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EE0232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NXF2</w:t>
            </w:r>
          </w:p>
        </w:tc>
        <w:tc>
          <w:tcPr>
            <w:tcW w:w="4284" w:type="dxa"/>
          </w:tcPr>
          <w:p w:rsidR="00EE0232" w:rsidRPr="000B5C27" w:rsidRDefault="003C19D0">
            <w:pPr>
              <w:rPr>
                <w:sz w:val="20"/>
              </w:rPr>
            </w:pPr>
            <w:r w:rsidRPr="000B5C27">
              <w:rPr>
                <w:sz w:val="20"/>
              </w:rPr>
              <w:t>Melanoma</w:t>
            </w:r>
          </w:p>
          <w:p w:rsidR="003C19D0" w:rsidRPr="000B5C27" w:rsidRDefault="003C19D0">
            <w:pPr>
              <w:rPr>
                <w:sz w:val="20"/>
              </w:rPr>
            </w:pPr>
            <w:r w:rsidRPr="000B5C27">
              <w:rPr>
                <w:sz w:val="20"/>
              </w:rPr>
              <w:t>Lung</w:t>
            </w:r>
            <w:r w:rsidR="005A6ACF" w:rsidRPr="000B5C27">
              <w:rPr>
                <w:sz w:val="20"/>
              </w:rPr>
              <w:t>(NSCLC)</w:t>
            </w:r>
          </w:p>
          <w:p w:rsidR="003C19D0" w:rsidRPr="000B5C27" w:rsidRDefault="003C19D0">
            <w:pPr>
              <w:rPr>
                <w:sz w:val="20"/>
              </w:rPr>
            </w:pPr>
            <w:r w:rsidRPr="000B5C27">
              <w:rPr>
                <w:sz w:val="20"/>
              </w:rPr>
              <w:t>CRC</w:t>
            </w:r>
          </w:p>
          <w:p w:rsidR="003C19D0" w:rsidRPr="000B5C27" w:rsidRDefault="003C19D0">
            <w:pPr>
              <w:rPr>
                <w:sz w:val="20"/>
              </w:rPr>
            </w:pPr>
            <w:r w:rsidRPr="000B5C27">
              <w:rPr>
                <w:sz w:val="20"/>
              </w:rPr>
              <w:t>Bladder</w:t>
            </w:r>
          </w:p>
          <w:p w:rsidR="003E1661" w:rsidRPr="000B5C27" w:rsidRDefault="003E1661">
            <w:pPr>
              <w:rPr>
                <w:sz w:val="20"/>
              </w:rPr>
            </w:pPr>
            <w:r w:rsidRPr="000B5C27">
              <w:rPr>
                <w:sz w:val="20"/>
              </w:rPr>
              <w:t>HNSCC</w:t>
            </w:r>
          </w:p>
        </w:tc>
        <w:tc>
          <w:tcPr>
            <w:tcW w:w="3132" w:type="dxa"/>
          </w:tcPr>
          <w:p w:rsidR="00EE0232" w:rsidRPr="000B5C27" w:rsidRDefault="003C19D0" w:rsidP="003C19D0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Loriot&lt;/Author&gt;&lt;Year&gt;2003&lt;/Year&gt;&lt;RecNum&gt;957&lt;/RecNum&gt;&lt;DisplayText&gt;(&lt;style face="italic"&gt;94&lt;/style&gt;)&lt;/DisplayText&gt;&lt;record&gt;&lt;rec-number&gt;957&lt;/rec-number&gt;&lt;foreign-keys&gt;&lt;key app="EN" db-id="59v9drvxgvws0pepdfsprwruwxddt29ze29v" timestamp="1528297410"&gt;957&lt;/key&gt;&lt;/foreign-keys&gt;&lt;ref-type name="Journal Article"&gt;17&lt;/ref-type&gt;&lt;contributors&gt;&lt;authors&gt;&lt;author&gt;Loriot, A.&lt;/author&gt;&lt;author&gt;Boon, T.&lt;/author&gt;&lt;author&gt;De Smet, C.&lt;/author&gt;&lt;/authors&gt;&lt;/contributors&gt;&lt;auth-address&gt;Ludwig Institute for Cancer Research, Brussels Branch, Brussels, Belgium.&lt;/auth-address&gt;&lt;titles&gt;&lt;title&gt;Five new human cancer-germline genes identified among 12 genes expressed in spermatogonia&lt;/title&gt;&lt;secondary-title&gt;Int J Cancer&lt;/secondary-title&gt;&lt;/titles&gt;&lt;periodical&gt;&lt;full-title&gt;Int J Cancer&lt;/full-title&gt;&lt;/periodical&gt;&lt;pages&gt;371-6&lt;/pages&gt;&lt;volume&gt;105&lt;/volume&gt;&lt;number&gt;3&lt;/number&gt;&lt;edition&gt;2003/04/22&lt;/edition&gt;&lt;keywords&gt;&lt;keyword&gt;Animals&lt;/keyword&gt;&lt;keyword&gt;Azacitidine/*analogs &amp;amp; derivatives/pharmacology&lt;/keyword&gt;&lt;keyword&gt;DNA Methylation&lt;/keyword&gt;&lt;keyword&gt;*Gene Expression Regulation, Neoplastic&lt;/keyword&gt;&lt;keyword&gt;Humans&lt;/keyword&gt;&lt;keyword&gt;Male&lt;/keyword&gt;&lt;keyword&gt;Mice&lt;/keyword&gt;&lt;keyword&gt;Neoplasms/*genetics/metabolism&lt;/keyword&gt;&lt;keyword&gt;*Promoter Regions, Genetic&lt;/keyword&gt;&lt;keyword&gt;Reverse Transcriptase Polymerase Chain Reaction&lt;/keyword&gt;&lt;keyword&gt;Spermatogonia/*metabolism&lt;/keyword&gt;&lt;keyword&gt;Transcription, Genetic&lt;/keyword&gt;&lt;keyword&gt;Tumor Cells, Cultured&lt;/keyword&gt;&lt;keyword&gt;X Chromosome&lt;/keyword&gt;&lt;/keywords&gt;&lt;dates&gt;&lt;year&gt;2003&lt;/year&gt;&lt;pub-dates&gt;&lt;date&gt;Jun 20&lt;/date&gt;&lt;/pub-dates&gt;&lt;/dates&gt;&lt;isbn&gt;0020-7136 (Print)&amp;#xD;0020-7136 (Linking)&lt;/isbn&gt;&lt;accession-num&gt;12704671&lt;/accession-num&gt;&lt;urls&gt;&lt;related-urls&gt;&lt;url&gt;https://www.ncbi.nlm.nih.gov/pubmed/12704671&lt;/url&gt;&lt;/related-urls&gt;&lt;/urls&gt;&lt;electronic-resource-num&gt;10.1002/ijc.11104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94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3C19D0" w:rsidRPr="000B5C27" w:rsidRDefault="003C19D0" w:rsidP="003C19D0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Loriot&lt;/Author&gt;&lt;Year&gt;2003&lt;/Year&gt;&lt;RecNum&gt;957&lt;/RecNum&gt;&lt;DisplayText&gt;(&lt;style face="italic"&gt;94&lt;/style&gt;)&lt;/DisplayText&gt;&lt;record&gt;&lt;rec-number&gt;957&lt;/rec-number&gt;&lt;foreign-keys&gt;&lt;key app="EN" db-id="59v9drvxgvws0pepdfsprwruwxddt29ze29v" timestamp="1528297410"&gt;957&lt;/key&gt;&lt;/foreign-keys&gt;&lt;ref-type name="Journal Article"&gt;17&lt;/ref-type&gt;&lt;contributors&gt;&lt;authors&gt;&lt;author&gt;Loriot, A.&lt;/author&gt;&lt;author&gt;Boon, T.&lt;/author&gt;&lt;author&gt;De Smet, C.&lt;/author&gt;&lt;/authors&gt;&lt;/contributors&gt;&lt;auth-address&gt;Ludwig Institute for Cancer Research, Brussels Branch, Brussels, Belgium.&lt;/auth-address&gt;&lt;titles&gt;&lt;title&gt;Five new human cancer-germline genes identified among 12 genes expressed in spermatogonia&lt;/title&gt;&lt;secondary-title&gt;Int J Cancer&lt;/secondary-title&gt;&lt;/titles&gt;&lt;periodical&gt;&lt;full-title&gt;Int J Cancer&lt;/full-title&gt;&lt;/periodical&gt;&lt;pages&gt;371-6&lt;/pages&gt;&lt;volume&gt;105&lt;/volume&gt;&lt;number&gt;3&lt;/number&gt;&lt;edition&gt;2003/04/22&lt;/edition&gt;&lt;keywords&gt;&lt;keyword&gt;Animals&lt;/keyword&gt;&lt;keyword&gt;Azacitidine/*analogs &amp;amp; derivatives/pharmacology&lt;/keyword&gt;&lt;keyword&gt;DNA Methylation&lt;/keyword&gt;&lt;keyword&gt;*Gene Expression Regulation, Neoplastic&lt;/keyword&gt;&lt;keyword&gt;Humans&lt;/keyword&gt;&lt;keyword&gt;Male&lt;/keyword&gt;&lt;keyword&gt;Mice&lt;/keyword&gt;&lt;keyword&gt;Neoplasms/*genetics/metabolism&lt;/keyword&gt;&lt;keyword&gt;*Promoter Regions, Genetic&lt;/keyword&gt;&lt;keyword&gt;Reverse Transcriptase Polymerase Chain Reaction&lt;/keyword&gt;&lt;keyword&gt;Spermatogonia/*metabolism&lt;/keyword&gt;&lt;keyword&gt;Transcription, Genetic&lt;/keyword&gt;&lt;keyword&gt;Tumor Cells, Cultured&lt;/keyword&gt;&lt;keyword&gt;X Chromosome&lt;/keyword&gt;&lt;/keywords&gt;&lt;dates&gt;&lt;year&gt;2003&lt;/year&gt;&lt;pub-dates&gt;&lt;date&gt;Jun 20&lt;/date&gt;&lt;/pub-dates&gt;&lt;/dates&gt;&lt;isbn&gt;0020-7136 (Print)&amp;#xD;0020-7136 (Linking)&lt;/isbn&gt;&lt;accession-num&gt;12704671&lt;/accession-num&gt;&lt;urls&gt;&lt;related-urls&gt;&lt;url&gt;https://www.ncbi.nlm.nih.gov/pubmed/12704671&lt;/url&gt;&lt;/related-urls&gt;&lt;/urls&gt;&lt;electronic-resource-num&gt;10.1002/ijc.11104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94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3C19D0" w:rsidRPr="000B5C27" w:rsidRDefault="003C19D0" w:rsidP="003C19D0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Loriot&lt;/Author&gt;&lt;Year&gt;2003&lt;/Year&gt;&lt;RecNum&gt;957&lt;/RecNum&gt;&lt;DisplayText&gt;(&lt;style face="italic"&gt;94&lt;/style&gt;)&lt;/DisplayText&gt;&lt;record&gt;&lt;rec-number&gt;957&lt;/rec-number&gt;&lt;foreign-keys&gt;&lt;key app="EN" db-id="59v9drvxgvws0pepdfsprwruwxddt29ze29v" timestamp="1528297410"&gt;957&lt;/key&gt;&lt;/foreign-keys&gt;&lt;ref-type name="Journal Article"&gt;17&lt;/ref-type&gt;&lt;contributors&gt;&lt;authors&gt;&lt;author&gt;Loriot, A.&lt;/author&gt;&lt;author&gt;Boon, T.&lt;/author&gt;&lt;author&gt;De Smet, C.&lt;/author&gt;&lt;/authors&gt;&lt;/contributors&gt;&lt;auth-address&gt;Ludwig Institute for Cancer Research, Brussels Branch, Brussels, Belgium.&lt;/auth-address&gt;&lt;titles&gt;&lt;title&gt;Five new human cancer-germline genes identified among 12 genes expressed in spermatogonia&lt;/title&gt;&lt;secondary-title&gt;Int J Cancer&lt;/secondary-title&gt;&lt;/titles&gt;&lt;periodical&gt;&lt;full-title&gt;Int J Cancer&lt;/full-title&gt;&lt;/periodical&gt;&lt;pages&gt;371-6&lt;/pages&gt;&lt;volume&gt;105&lt;/volume&gt;&lt;number&gt;3&lt;/number&gt;&lt;edition&gt;2003/04/22&lt;/edition&gt;&lt;keywords&gt;&lt;keyword&gt;Animals&lt;/keyword&gt;&lt;keyword&gt;Azacitidine/*analogs &amp;amp; derivatives/pharmacology&lt;/keyword&gt;&lt;keyword&gt;DNA Methylation&lt;/keyword&gt;&lt;keyword&gt;*Gene Expression Regulation, Neoplastic&lt;/keyword&gt;&lt;keyword&gt;Humans&lt;/keyword&gt;&lt;keyword&gt;Male&lt;/keyword&gt;&lt;keyword&gt;Mice&lt;/keyword&gt;&lt;keyword&gt;Neoplasms/*genetics/metabolism&lt;/keyword&gt;&lt;keyword&gt;*Promoter Regions, Genetic&lt;/keyword&gt;&lt;keyword&gt;Reverse Transcriptase Polymerase Chain Reaction&lt;/keyword&gt;&lt;keyword&gt;Spermatogonia/*metabolism&lt;/keyword&gt;&lt;keyword&gt;Transcription, Genetic&lt;/keyword&gt;&lt;keyword&gt;Tumor Cells, Cultured&lt;/keyword&gt;&lt;keyword&gt;X Chromosome&lt;/keyword&gt;&lt;/keywords&gt;&lt;dates&gt;&lt;year&gt;2003&lt;/year&gt;&lt;pub-dates&gt;&lt;date&gt;Jun 20&lt;/date&gt;&lt;/pub-dates&gt;&lt;/dates&gt;&lt;isbn&gt;0020-7136 (Print)&amp;#xD;0020-7136 (Linking)&lt;/isbn&gt;&lt;accession-num&gt;12704671&lt;/accession-num&gt;&lt;urls&gt;&lt;related-urls&gt;&lt;url&gt;https://www.ncbi.nlm.nih.gov/pubmed/12704671&lt;/url&gt;&lt;/related-urls&gt;&lt;/urls&gt;&lt;electronic-resource-num&gt;10.1002/ijc.11104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94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3C19D0" w:rsidRPr="000B5C27" w:rsidRDefault="003C19D0" w:rsidP="003E1661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Loriot&lt;/Author&gt;&lt;Year&gt;2003&lt;/Year&gt;&lt;RecNum&gt;957&lt;/RecNum&gt;&lt;DisplayText&gt;(&lt;style face="italic"&gt;94&lt;/style&gt;)&lt;/DisplayText&gt;&lt;record&gt;&lt;rec-number&gt;957&lt;/rec-number&gt;&lt;foreign-keys&gt;&lt;key app="EN" db-id="59v9drvxgvws0pepdfsprwruwxddt29ze29v" timestamp="1528297410"&gt;957&lt;/key&gt;&lt;/foreign-keys&gt;&lt;ref-type name="Journal Article"&gt;17&lt;/ref-type&gt;&lt;contributors&gt;&lt;authors&gt;&lt;author&gt;Loriot, A.&lt;/author&gt;&lt;author&gt;Boon, T.&lt;/author&gt;&lt;author&gt;De Smet, C.&lt;/author&gt;&lt;/authors&gt;&lt;/contributors&gt;&lt;auth-address&gt;Ludwig Institute for Cancer Research, Brussels Branch, Brussels, Belgium.&lt;/auth-address&gt;&lt;titles&gt;&lt;title&gt;Five new human cancer-germline genes identified among 12 genes expressed in spermatogonia&lt;/title&gt;&lt;secondary-title&gt;Int J Cancer&lt;/secondary-title&gt;&lt;/titles&gt;&lt;periodical&gt;&lt;full-title&gt;Int J Cancer&lt;/full-title&gt;&lt;/periodical&gt;&lt;pages&gt;371-6&lt;/pages&gt;&lt;volume&gt;105&lt;/volume&gt;&lt;number&gt;3&lt;/number&gt;&lt;edition&gt;2003/04/22&lt;/edition&gt;&lt;keywords&gt;&lt;keyword&gt;Animals&lt;/keyword&gt;&lt;keyword&gt;Azacitidine/*analogs &amp;amp; derivatives/pharmacology&lt;/keyword&gt;&lt;keyword&gt;DNA Methylation&lt;/keyword&gt;&lt;keyword&gt;*Gene Expression Regulation, Neoplastic&lt;/keyword&gt;&lt;keyword&gt;Humans&lt;/keyword&gt;&lt;keyword&gt;Male&lt;/keyword&gt;&lt;keyword&gt;Mice&lt;/keyword&gt;&lt;keyword&gt;Neoplasms/*genetics/metabolism&lt;/keyword&gt;&lt;keyword&gt;*Promoter Regions, Genetic&lt;/keyword&gt;&lt;keyword&gt;Reverse Transcriptase Polymerase Chain Reaction&lt;/keyword&gt;&lt;keyword&gt;Spermatogonia/*metabolism&lt;/keyword&gt;&lt;keyword&gt;Transcription, Genetic&lt;/keyword&gt;&lt;keyword&gt;Tumor Cells, Cultured&lt;/keyword&gt;&lt;keyword&gt;X Chromosome&lt;/keyword&gt;&lt;/keywords&gt;&lt;dates&gt;&lt;year&gt;2003&lt;/year&gt;&lt;pub-dates&gt;&lt;date&gt;Jun 20&lt;/date&gt;&lt;/pub-dates&gt;&lt;/dates&gt;&lt;isbn&gt;0020-7136 (Print)&amp;#xD;0020-7136 (Linking)&lt;/isbn&gt;&lt;accession-num&gt;12704671&lt;/accession-num&gt;&lt;urls&gt;&lt;related-urls&gt;&lt;url&gt;https://www.ncbi.nlm.nih.gov/pubmed/12704671&lt;/url&gt;&lt;/related-urls&gt;&lt;/urls&gt;&lt;electronic-resource-num&gt;10.1002/ijc.11104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94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3E1661" w:rsidRPr="000B5C27" w:rsidRDefault="003E1661" w:rsidP="00B03D86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B03D86" w:rsidRPr="000B5C27">
              <w:rPr>
                <w:sz w:val="20"/>
              </w:rPr>
              <w:instrText xml:space="preserve"> ADDIN EN.CITE &lt;EndNote&gt;&lt;Cite&gt;&lt;Author&gt;Piotti&lt;/Author&gt;&lt;Year&gt;2013&lt;/Year&gt;&lt;RecNum&gt;1679&lt;/RecNum&gt;&lt;DisplayText&gt;(&lt;style face="italic"&gt;26&lt;/style&gt;)&lt;/DisplayText&gt;&lt;record&gt;&lt;rec-number&gt;1679&lt;/rec-number&gt;&lt;foreign-keys&gt;&lt;key app="EN" db-id="59v9drvxgvws0pepdfsprwruwxddt29ze29v" timestamp="1530696451"&gt;1679&lt;/key&gt;&lt;/foreign-keys&gt;&lt;ref-type name="Journal Article"&gt;17&lt;/ref-type&gt;&lt;contributors&gt;&lt;authors&gt;&lt;author&gt;Piotti, Kathryn C.&lt;/author&gt;&lt;author&gt;Scognamiglio, Theresa&lt;/author&gt;&lt;author&gt;Chiu, Rita&lt;/author&gt;&lt;author&gt;Chen, Yao-Tseng&lt;/author&gt;&lt;/authors&gt;&lt;/contributors&gt;&lt;titles&gt;&lt;title&gt;Expression of cancer/testis (CT) antigens in squamous cell carcinoma of the head and neck: Evaluation as markers of squamous dysplasia&lt;/title&gt;&lt;secondary-title&gt;Pathology - Research and Practice&lt;/secondary-title&gt;&lt;/titles&gt;&lt;periodical&gt;&lt;full-title&gt;Pathology - Research and Practice&lt;/full-title&gt;&lt;/periodical&gt;&lt;pages&gt;721-726&lt;/pages&gt;&lt;volume&gt;209&lt;/volume&gt;&lt;number&gt;11&lt;/number&gt;&lt;keywords&gt;&lt;keyword&gt;Tumor-specific antigens&lt;/keyword&gt;&lt;keyword&gt;Biomarkers&lt;/keyword&gt;&lt;keyword&gt;Immunohistochemistry&lt;/keyword&gt;&lt;/keywords&gt;&lt;dates&gt;&lt;year&gt;2013&lt;/year&gt;&lt;pub-dates&gt;&lt;date&gt;2013/11/01/&lt;/date&gt;&lt;/pub-dates&gt;&lt;/dates&gt;&lt;isbn&gt;0344-0338&lt;/isbn&gt;&lt;urls&gt;&lt;related-urls&gt;&lt;url&gt;http://www.sciencedirect.com/science/article/pii/S0344033813002070&lt;/url&gt;&lt;/related-urls&gt;&lt;/urls&gt;&lt;electronic-resource-num&gt;https://doi.org/10.1016/j.prp.2013.08.004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B03D86" w:rsidRPr="000B5C27">
              <w:rPr>
                <w:noProof/>
                <w:sz w:val="20"/>
              </w:rPr>
              <w:t>(</w:t>
            </w:r>
            <w:r w:rsidR="00B03D86" w:rsidRPr="000B5C27">
              <w:rPr>
                <w:i/>
                <w:noProof/>
                <w:sz w:val="20"/>
              </w:rPr>
              <w:t>26</w:t>
            </w:r>
            <w:r w:rsidR="00B03D86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EE0232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SAGE</w:t>
            </w:r>
          </w:p>
        </w:tc>
        <w:tc>
          <w:tcPr>
            <w:tcW w:w="4284" w:type="dxa"/>
          </w:tcPr>
          <w:p w:rsidR="00EE0232" w:rsidRPr="000B5C27" w:rsidRDefault="003C19D0">
            <w:pPr>
              <w:rPr>
                <w:sz w:val="20"/>
              </w:rPr>
            </w:pPr>
            <w:r w:rsidRPr="000B5C27">
              <w:rPr>
                <w:sz w:val="20"/>
              </w:rPr>
              <w:t>Melanoma</w:t>
            </w:r>
          </w:p>
          <w:p w:rsidR="003C19D0" w:rsidRPr="000B5C27" w:rsidRDefault="003C19D0">
            <w:pPr>
              <w:rPr>
                <w:sz w:val="20"/>
              </w:rPr>
            </w:pPr>
            <w:r w:rsidRPr="000B5C27">
              <w:rPr>
                <w:sz w:val="20"/>
              </w:rPr>
              <w:t>Lung</w:t>
            </w:r>
            <w:r w:rsidR="005A6ACF" w:rsidRPr="000B5C27">
              <w:rPr>
                <w:sz w:val="20"/>
              </w:rPr>
              <w:t>(NSCLC)</w:t>
            </w:r>
          </w:p>
          <w:p w:rsidR="00A247B2" w:rsidRPr="000B5C27" w:rsidRDefault="00A247B2">
            <w:pPr>
              <w:rPr>
                <w:sz w:val="20"/>
              </w:rPr>
            </w:pPr>
            <w:r w:rsidRPr="000B5C27">
              <w:rPr>
                <w:sz w:val="20"/>
              </w:rPr>
              <w:t>Bladder</w:t>
            </w:r>
          </w:p>
          <w:p w:rsidR="00B03D86" w:rsidRPr="000B5C27" w:rsidRDefault="00B03D86">
            <w:pPr>
              <w:rPr>
                <w:sz w:val="20"/>
              </w:rPr>
            </w:pPr>
            <w:r w:rsidRPr="000B5C27">
              <w:rPr>
                <w:sz w:val="20"/>
              </w:rPr>
              <w:t>Glioma</w:t>
            </w:r>
          </w:p>
          <w:p w:rsidR="003E1661" w:rsidRPr="000B5C27" w:rsidRDefault="003E1661">
            <w:pPr>
              <w:rPr>
                <w:sz w:val="20"/>
              </w:rPr>
            </w:pPr>
            <w:r w:rsidRPr="000B5C27">
              <w:rPr>
                <w:sz w:val="20"/>
              </w:rPr>
              <w:t>HNSCC</w:t>
            </w:r>
          </w:p>
        </w:tc>
        <w:tc>
          <w:tcPr>
            <w:tcW w:w="3132" w:type="dxa"/>
          </w:tcPr>
          <w:p w:rsidR="00EE0232" w:rsidRPr="000B5C27" w:rsidRDefault="003C19D0" w:rsidP="003C19D0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NYXJ0ZWxhbmdlPC9BdXRob3I+PFllYXI+MjAwMDwvWWVh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NYXJ0ZWxhbmdlPC9BdXRob3I+PFllYXI+MjAwMDwvWWVh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92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3C19D0" w:rsidRPr="000B5C27" w:rsidRDefault="003C19D0" w:rsidP="003C19D0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NYXJ0ZWxhbmdlPC9BdXRob3I+PFllYXI+MjAwMDwvWWVh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NYXJ0ZWxhbmdlPC9BdXRob3I+PFllYXI+MjAwMDwvWWVh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92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A247B2" w:rsidRPr="000B5C27" w:rsidRDefault="00A247B2" w:rsidP="003E1661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NYXJ0ZWxhbmdlPC9BdXRob3I+PFllYXI+MjAwMDwvWWVh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NYXJ0ZWxhbmdlPC9BdXRob3I+PFllYXI+MjAwMDwvWWVh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92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B03D86" w:rsidRPr="000B5C27" w:rsidRDefault="00B03D86" w:rsidP="003E1661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Ba2l5YW1hPC9BdXRob3I+PFllYXI+MjAxNDwvWWVhcj48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</w:fldData>
              </w:fldChar>
            </w:r>
            <w:r w:rsidRPr="000B5C27">
              <w:rPr>
                <w:sz w:val="20"/>
              </w:rPr>
              <w:instrText xml:space="preserve"> ADDIN EN.CITE </w:instrText>
            </w:r>
            <w:r w:rsidRPr="000B5C27">
              <w:rPr>
                <w:sz w:val="20"/>
              </w:rPr>
              <w:fldChar w:fldCharType="begin">
                <w:fldData xml:space="preserve">PEVuZE5vdGU+PENpdGU+PEF1dGhvcj5Ba2l5YW1hPC9BdXRob3I+PFllYXI+MjAxNDwvWWVhcj48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</w:fldData>
              </w:fldChar>
            </w:r>
            <w:r w:rsidRPr="000B5C27">
              <w:rPr>
                <w:sz w:val="20"/>
              </w:rPr>
              <w:instrText xml:space="preserve"> ADDIN EN.CITE.DATA </w:instrText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Pr="000B5C27">
              <w:rPr>
                <w:noProof/>
                <w:sz w:val="20"/>
              </w:rPr>
              <w:t>(</w:t>
            </w:r>
            <w:r w:rsidRPr="000B5C27">
              <w:rPr>
                <w:i/>
                <w:noProof/>
                <w:sz w:val="20"/>
              </w:rPr>
              <w:t>25</w:t>
            </w:r>
            <w:r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3E1661" w:rsidRPr="000B5C27" w:rsidRDefault="003E1661" w:rsidP="00B03D86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B03D86" w:rsidRPr="000B5C27">
              <w:rPr>
                <w:sz w:val="20"/>
              </w:rPr>
              <w:instrText xml:space="preserve"> ADDIN EN.CITE &lt;EndNote&gt;&lt;Cite&gt;&lt;Author&gt;Piotti&lt;/Author&gt;&lt;Year&gt;2013&lt;/Year&gt;&lt;RecNum&gt;1679&lt;/RecNum&gt;&lt;DisplayText&gt;(&lt;style face="italic"&gt;26&lt;/style&gt;)&lt;/DisplayText&gt;&lt;record&gt;&lt;rec-number&gt;1679&lt;/rec-number&gt;&lt;foreign-keys&gt;&lt;key app="EN" db-id="59v9drvxgvws0pepdfsprwruwxddt29ze29v" timestamp="1530696451"&gt;1679&lt;/key&gt;&lt;/foreign-keys&gt;&lt;ref-type name="Journal Article"&gt;17&lt;/ref-type&gt;&lt;contributors&gt;&lt;authors&gt;&lt;author&gt;Piotti, Kathryn C.&lt;/author&gt;&lt;author&gt;Scognamiglio, Theresa&lt;/author&gt;&lt;author&gt;Chiu, Rita&lt;/author&gt;&lt;author&gt;Chen, Yao-Tseng&lt;/author&gt;&lt;/authors&gt;&lt;/contributors&gt;&lt;titles&gt;&lt;title&gt;Expression of cancer/testis (CT) antigens in squamous cell carcinoma of the head and neck: Evaluation as markers of squamous dysplasia&lt;/title&gt;&lt;secondary-title&gt;Pathology - Research and Practice&lt;/secondary-title&gt;&lt;/titles&gt;&lt;periodical&gt;&lt;full-title&gt;Pathology - Research and Practice&lt;/full-title&gt;&lt;/periodical&gt;&lt;pages&gt;721-726&lt;/pages&gt;&lt;volume&gt;209&lt;/volume&gt;&lt;number&gt;11&lt;/number&gt;&lt;keywords&gt;&lt;keyword&gt;Tumor-specific antigens&lt;/keyword&gt;&lt;keyword&gt;Biomarkers&lt;/keyword&gt;&lt;keyword&gt;Immunohistochemistry&lt;/keyword&gt;&lt;/keywords&gt;&lt;dates&gt;&lt;year&gt;2013&lt;/year&gt;&lt;pub-dates&gt;&lt;date&gt;2013/11/01/&lt;/date&gt;&lt;/pub-dates&gt;&lt;/dates&gt;&lt;isbn&gt;0344-0338&lt;/isbn&gt;&lt;urls&gt;&lt;related-urls&gt;&lt;url&gt;http://www.sciencedirect.com/science/article/pii/S0344033813002070&lt;/url&gt;&lt;/related-urls&gt;&lt;/urls&gt;&lt;electronic-resource-num&gt;https://doi.org/10.1016/j.prp.2013.08.004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B03D86" w:rsidRPr="000B5C27">
              <w:rPr>
                <w:noProof/>
                <w:sz w:val="20"/>
              </w:rPr>
              <w:t>(</w:t>
            </w:r>
            <w:r w:rsidR="00B03D86" w:rsidRPr="000B5C27">
              <w:rPr>
                <w:i/>
                <w:noProof/>
                <w:sz w:val="20"/>
              </w:rPr>
              <w:t>26</w:t>
            </w:r>
            <w:r w:rsidR="00B03D86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EE0232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LEMD1</w:t>
            </w:r>
          </w:p>
        </w:tc>
        <w:tc>
          <w:tcPr>
            <w:tcW w:w="4284" w:type="dxa"/>
          </w:tcPr>
          <w:p w:rsidR="00EE0232" w:rsidRPr="000B5C27" w:rsidRDefault="00A247B2">
            <w:pPr>
              <w:rPr>
                <w:sz w:val="20"/>
              </w:rPr>
            </w:pPr>
            <w:r w:rsidRPr="000B5C27">
              <w:rPr>
                <w:sz w:val="20"/>
              </w:rPr>
              <w:t>CRC</w:t>
            </w:r>
          </w:p>
          <w:p w:rsidR="00B03D86" w:rsidRPr="000B5C27" w:rsidRDefault="00B03D86">
            <w:pPr>
              <w:rPr>
                <w:sz w:val="20"/>
              </w:rPr>
            </w:pPr>
            <w:r w:rsidRPr="000B5C27">
              <w:rPr>
                <w:sz w:val="20"/>
              </w:rPr>
              <w:t>Glioma</w:t>
            </w:r>
          </w:p>
        </w:tc>
        <w:tc>
          <w:tcPr>
            <w:tcW w:w="3132" w:type="dxa"/>
          </w:tcPr>
          <w:p w:rsidR="00EE0232" w:rsidRPr="000B5C27" w:rsidRDefault="00A247B2" w:rsidP="00F0326B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ZdWtpPC9BdXRob3I+PFllYXI+MjAwNDwvWWVhcj48UmVj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</w:fldData>
              </w:fldChar>
            </w:r>
            <w:r w:rsidR="005A6ACF" w:rsidRPr="000B5C27">
              <w:rPr>
                <w:sz w:val="20"/>
              </w:rPr>
              <w:instrText xml:space="preserve"> ADDIN EN.CITE </w:instrText>
            </w:r>
            <w:r w:rsidR="005A6ACF" w:rsidRPr="000B5C27">
              <w:rPr>
                <w:sz w:val="20"/>
              </w:rPr>
              <w:fldChar w:fldCharType="begin">
                <w:fldData xml:space="preserve">PEVuZE5vdGU+PENpdGU+PEF1dGhvcj5ZdWtpPC9BdXRob3I+PFllYXI+MjAwNDwvWWVhcj48UmVj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</w:fldData>
              </w:fldChar>
            </w:r>
            <w:r w:rsidR="005A6ACF" w:rsidRPr="000B5C27">
              <w:rPr>
                <w:sz w:val="20"/>
              </w:rPr>
              <w:instrText xml:space="preserve"> ADDIN EN.CITE.DATA </w:instrText>
            </w:r>
            <w:r w:rsidR="005A6ACF" w:rsidRPr="000B5C27">
              <w:rPr>
                <w:sz w:val="20"/>
              </w:rPr>
            </w:r>
            <w:r w:rsidR="005A6ACF"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95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B03D86" w:rsidRPr="000B5C27" w:rsidRDefault="00B03D86" w:rsidP="00B03D86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Ba2l5YW1hPC9BdXRob3I+PFllYXI+MjAxNDwvWWVhcj48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</w:fldData>
              </w:fldChar>
            </w:r>
            <w:r w:rsidRPr="000B5C27">
              <w:rPr>
                <w:sz w:val="20"/>
              </w:rPr>
              <w:instrText xml:space="preserve"> ADDIN EN.CITE </w:instrText>
            </w:r>
            <w:r w:rsidRPr="000B5C27">
              <w:rPr>
                <w:sz w:val="20"/>
              </w:rPr>
              <w:fldChar w:fldCharType="begin">
                <w:fldData xml:space="preserve">PEVuZE5vdGU+PENpdGU+PEF1dGhvcj5Ba2l5YW1hPC9BdXRob3I+PFllYXI+MjAxNDwvWWVhcj48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</w:fldData>
              </w:fldChar>
            </w:r>
            <w:r w:rsidRPr="000B5C27">
              <w:rPr>
                <w:sz w:val="20"/>
              </w:rPr>
              <w:instrText xml:space="preserve"> ADDIN EN.CITE.DATA </w:instrText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Pr="000B5C27">
              <w:rPr>
                <w:noProof/>
                <w:sz w:val="20"/>
              </w:rPr>
              <w:t>(</w:t>
            </w:r>
            <w:r w:rsidRPr="000B5C27">
              <w:rPr>
                <w:i/>
                <w:noProof/>
                <w:sz w:val="20"/>
              </w:rPr>
              <w:t>25</w:t>
            </w:r>
            <w:r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0B5C27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OY-TES-1</w:t>
            </w:r>
          </w:p>
        </w:tc>
        <w:tc>
          <w:tcPr>
            <w:tcW w:w="4284" w:type="dxa"/>
          </w:tcPr>
          <w:p w:rsidR="00EE0232" w:rsidRPr="000B5C27" w:rsidRDefault="00A247B2">
            <w:pPr>
              <w:rPr>
                <w:sz w:val="20"/>
              </w:rPr>
            </w:pPr>
            <w:r w:rsidRPr="000B5C27">
              <w:rPr>
                <w:sz w:val="20"/>
              </w:rPr>
              <w:t>Lung</w:t>
            </w:r>
            <w:r w:rsidR="005A6ACF" w:rsidRPr="000B5C27">
              <w:rPr>
                <w:sz w:val="20"/>
              </w:rPr>
              <w:t>(NSCLC)</w:t>
            </w:r>
          </w:p>
          <w:p w:rsidR="00A247B2" w:rsidRPr="000B5C27" w:rsidRDefault="00A247B2">
            <w:pPr>
              <w:rPr>
                <w:sz w:val="20"/>
              </w:rPr>
            </w:pPr>
            <w:r w:rsidRPr="000B5C27">
              <w:rPr>
                <w:sz w:val="20"/>
              </w:rPr>
              <w:t>CRC</w:t>
            </w:r>
          </w:p>
          <w:p w:rsidR="00A247B2" w:rsidRPr="000B5C27" w:rsidRDefault="00A247B2">
            <w:pPr>
              <w:rPr>
                <w:sz w:val="20"/>
              </w:rPr>
            </w:pPr>
            <w:r w:rsidRPr="000B5C27">
              <w:rPr>
                <w:sz w:val="20"/>
              </w:rPr>
              <w:t>Bladder</w:t>
            </w:r>
          </w:p>
        </w:tc>
        <w:tc>
          <w:tcPr>
            <w:tcW w:w="3132" w:type="dxa"/>
          </w:tcPr>
          <w:p w:rsidR="00EE0232" w:rsidRPr="000B5C27" w:rsidRDefault="00A247B2" w:rsidP="00A247B2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Ono&lt;/Author&gt;&lt;Year&gt;2001&lt;/Year&gt;&lt;RecNum&gt;1048&lt;/RecNum&gt;&lt;DisplayText&gt;(&lt;style face="italic"&gt;96&lt;/style&gt;)&lt;/DisplayText&gt;&lt;record&gt;&lt;rec-number&gt;1048&lt;/rec-number&gt;&lt;foreign-keys&gt;&lt;key app="EN" db-id="59v9drvxgvws0pepdfsprwruwxddt29ze29v" timestamp="1528297412"&gt;1048&lt;/key&gt;&lt;/foreign-keys&gt;&lt;ref-type name="Journal Article"&gt;17&lt;/ref-type&gt;&lt;contributors&gt;&lt;authors&gt;&lt;author&gt;Ono, Toshiro&lt;/author&gt;&lt;author&gt;Kurashige, Takushi&lt;/author&gt;&lt;author&gt;Harada, Naoki&lt;/author&gt;&lt;author&gt;Noguchi, Yuji&lt;/author&gt;&lt;author&gt;Saika, Takashi&lt;/author&gt;&lt;author&gt;Niikawa, Norio&lt;/author&gt;&lt;author&gt;Aoe, Motoi&lt;/author&gt;&lt;author&gt;Nakamura, Shinichiro&lt;/author&gt;&lt;author&gt;Higashi, Toshihiro&lt;/author&gt;&lt;author&gt;Hiraki, Akio&lt;/author&gt;&lt;author&gt;Wada, Hisashi&lt;/author&gt;&lt;author&gt;Kumon, Hiromi&lt;/author&gt;&lt;author&gt;J. Old, Lloyd&lt;/author&gt;&lt;author&gt;Nakayama, Eiichi&lt;/author&gt;&lt;/authors&gt;&lt;/contributors&gt;&lt;titles&gt;&lt;title&gt;Identification of proacrosin binding protein sp32 precursor as a human cancer/testis antigen&lt;/title&gt;&lt;secondary-title&gt;PNAS&lt;/secondary-title&gt;&lt;/titles&gt;&lt;periodical&gt;&lt;full-title&gt;PNAS&lt;/full-title&gt;&lt;/periodical&gt;&lt;pages&gt;3282-7&lt;/pages&gt;&lt;volume&gt;98&lt;/volume&gt;&lt;dates&gt;&lt;year&gt;2001&lt;/year&gt;&lt;/dates&gt;&lt;urls&gt;&lt;/urls&gt;&lt;electronic-resource-num&gt;10.1073/pnas.041625098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96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A247B2" w:rsidRPr="000B5C27" w:rsidRDefault="00A247B2" w:rsidP="00A247B2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Ono&lt;/Author&gt;&lt;Year&gt;2001&lt;/Year&gt;&lt;RecNum&gt;1048&lt;/RecNum&gt;&lt;DisplayText&gt;(&lt;style face="italic"&gt;96&lt;/style&gt;)&lt;/DisplayText&gt;&lt;record&gt;&lt;rec-number&gt;1048&lt;/rec-number&gt;&lt;foreign-keys&gt;&lt;key app="EN" db-id="59v9drvxgvws0pepdfsprwruwxddt29ze29v" timestamp="1528297412"&gt;1048&lt;/key&gt;&lt;/foreign-keys&gt;&lt;ref-type name="Journal Article"&gt;17&lt;/ref-type&gt;&lt;contributors&gt;&lt;authors&gt;&lt;author&gt;Ono, Toshiro&lt;/author&gt;&lt;author&gt;Kurashige, Takushi&lt;/author&gt;&lt;author&gt;Harada, Naoki&lt;/author&gt;&lt;author&gt;Noguchi, Yuji&lt;/author&gt;&lt;author&gt;Saika, Takashi&lt;/author&gt;&lt;author&gt;Niikawa, Norio&lt;/author&gt;&lt;author&gt;Aoe, Motoi&lt;/author&gt;&lt;author&gt;Nakamura, Shinichiro&lt;/author&gt;&lt;author&gt;Higashi, Toshihiro&lt;/author&gt;&lt;author&gt;Hiraki, Akio&lt;/author&gt;&lt;author&gt;Wada, Hisashi&lt;/author&gt;&lt;author&gt;Kumon, Hiromi&lt;/author&gt;&lt;author&gt;J. Old, Lloyd&lt;/author&gt;&lt;author&gt;Nakayama, Eiichi&lt;/author&gt;&lt;/authors&gt;&lt;/contributors&gt;&lt;titles&gt;&lt;title&gt;Identification of proacrosin binding protein sp32 precursor as a human cancer/testis antigen&lt;/title&gt;&lt;secondary-title&gt;PNAS&lt;/secondary-title&gt;&lt;/titles&gt;&lt;periodical&gt;&lt;full-title&gt;PNAS&lt;/full-title&gt;&lt;/periodical&gt;&lt;pages&gt;3282-7&lt;/pages&gt;&lt;volume&gt;98&lt;/volume&gt;&lt;dates&gt;&lt;year&gt;2001&lt;/year&gt;&lt;/dates&gt;&lt;urls&gt;&lt;/urls&gt;&lt;electronic-resource-num&gt;10.1073/pnas.041625098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96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A247B2" w:rsidRPr="000B5C27" w:rsidRDefault="00A247B2" w:rsidP="005A6ACF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Ono&lt;/Author&gt;&lt;Year&gt;2001&lt;/Year&gt;&lt;RecNum&gt;1048&lt;/RecNum&gt;&lt;DisplayText&gt;(&lt;style face="italic"&gt;96&lt;/style&gt;)&lt;/DisplayText&gt;&lt;record&gt;&lt;rec-number&gt;1048&lt;/rec-number&gt;&lt;foreign-keys&gt;&lt;key app="EN" db-id="59v9drvxgvws0pepdfsprwruwxddt29ze29v" timestamp="1528297412"&gt;1048&lt;/key&gt;&lt;/foreign-keys&gt;&lt;ref-type name="Journal Article"&gt;17&lt;/ref-type&gt;&lt;contributors&gt;&lt;authors&gt;&lt;author&gt;Ono, Toshiro&lt;/author&gt;&lt;author&gt;Kurashige, Takushi&lt;/author&gt;&lt;author&gt;Harada, Naoki&lt;/author&gt;&lt;author&gt;Noguchi, Yuji&lt;/author&gt;&lt;author&gt;Saika, Takashi&lt;/author&gt;&lt;author&gt;Niikawa, Norio&lt;/author&gt;&lt;author&gt;Aoe, Motoi&lt;/author&gt;&lt;author&gt;Nakamura, Shinichiro&lt;/author&gt;&lt;author&gt;Higashi, Toshihiro&lt;/author&gt;&lt;author&gt;Hiraki, Akio&lt;/author&gt;&lt;author&gt;Wada, Hisashi&lt;/author&gt;&lt;author&gt;Kumon, Hiromi&lt;/author&gt;&lt;author&gt;J. Old, Lloyd&lt;/author&gt;&lt;author&gt;Nakayama, Eiichi&lt;/author&gt;&lt;/authors&gt;&lt;/contributors&gt;&lt;titles&gt;&lt;title&gt;Identification of proacrosin binding protein sp32 precursor as a human cancer/testis antigen&lt;/title&gt;&lt;secondary-title&gt;PNAS&lt;/secondary-title&gt;&lt;/titles&gt;&lt;periodical&gt;&lt;full-title&gt;PNAS&lt;/full-title&gt;&lt;/periodical&gt;&lt;pages&gt;3282-7&lt;/pages&gt;&lt;volume&gt;98&lt;/volume&gt;&lt;dates&gt;&lt;year&gt;2001&lt;/year&gt;&lt;/dates&gt;&lt;urls&gt;&lt;/urls&gt;&lt;electronic-resource-num&gt;10.1073/pnas.041625098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96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  <w:tr w:rsidR="00EE0232" w:rsidRPr="000B5C27" w:rsidTr="00672908">
        <w:tc>
          <w:tcPr>
            <w:tcW w:w="1980" w:type="dxa"/>
          </w:tcPr>
          <w:p w:rsidR="00EE0232" w:rsidRPr="000B5C27" w:rsidRDefault="00EE0232">
            <w:pPr>
              <w:rPr>
                <w:sz w:val="20"/>
              </w:rPr>
            </w:pPr>
            <w:r w:rsidRPr="000B5C27">
              <w:rPr>
                <w:sz w:val="20"/>
              </w:rPr>
              <w:t>LDHC</w:t>
            </w:r>
          </w:p>
        </w:tc>
        <w:tc>
          <w:tcPr>
            <w:tcW w:w="4284" w:type="dxa"/>
          </w:tcPr>
          <w:p w:rsidR="00EE0232" w:rsidRPr="000B5C27" w:rsidRDefault="00A247B2">
            <w:pPr>
              <w:rPr>
                <w:sz w:val="20"/>
              </w:rPr>
            </w:pPr>
            <w:r w:rsidRPr="000B5C27">
              <w:rPr>
                <w:sz w:val="20"/>
              </w:rPr>
              <w:t>Melanoma</w:t>
            </w:r>
          </w:p>
          <w:p w:rsidR="003E14AE" w:rsidRPr="000B5C27" w:rsidRDefault="003E14AE">
            <w:pPr>
              <w:rPr>
                <w:sz w:val="20"/>
              </w:rPr>
            </w:pPr>
            <w:r w:rsidRPr="000B5C27">
              <w:rPr>
                <w:sz w:val="20"/>
              </w:rPr>
              <w:t>Lung</w:t>
            </w:r>
            <w:r w:rsidR="005A6ACF" w:rsidRPr="000B5C27">
              <w:rPr>
                <w:sz w:val="20"/>
              </w:rPr>
              <w:t>(NSCLC)</w:t>
            </w:r>
          </w:p>
          <w:p w:rsidR="00B03D86" w:rsidRPr="000B5C27" w:rsidRDefault="00B03D86">
            <w:pPr>
              <w:rPr>
                <w:sz w:val="20"/>
              </w:rPr>
            </w:pPr>
            <w:r w:rsidRPr="000B5C27">
              <w:rPr>
                <w:sz w:val="20"/>
              </w:rPr>
              <w:t>Glioma</w:t>
            </w:r>
          </w:p>
        </w:tc>
        <w:tc>
          <w:tcPr>
            <w:tcW w:w="3132" w:type="dxa"/>
          </w:tcPr>
          <w:p w:rsidR="00EE0232" w:rsidRPr="000B5C27" w:rsidRDefault="00A247B2" w:rsidP="00A247B2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5A6ACF" w:rsidRPr="000B5C27">
              <w:rPr>
                <w:sz w:val="20"/>
              </w:rPr>
              <w:instrText xml:space="preserve"> ADDIN EN.CITE &lt;EndNote&gt;&lt;Cite&gt;&lt;Author&gt;Koslowski&lt;/Author&gt;&lt;Year&gt;2002&lt;/Year&gt;&lt;RecNum&gt;818&lt;/RecNum&gt;&lt;DisplayText&gt;(&lt;style face="italic"&gt;97&lt;/style&gt;)&lt;/DisplayText&gt;&lt;record&gt;&lt;rec-number&gt;818&lt;/rec-number&gt;&lt;foreign-keys&gt;&lt;key app="EN" db-id="59v9drvxgvws0pepdfsprwruwxddt29ze29v" timestamp="1528192243"&gt;818&lt;/key&gt;&lt;/foreign-keys&gt;&lt;ref-type name="Journal Article"&gt;17&lt;/ref-type&gt;&lt;contributors&gt;&lt;authors&gt;&lt;author&gt;Koslowski, Michael&lt;/author&gt;&lt;author&gt;Türeci, Özlem&lt;/author&gt;&lt;author&gt;Bell, Carolin&lt;/author&gt;&lt;author&gt;Krause, Patricia&lt;/author&gt;&lt;author&gt;Lehr, Hans-Anton&lt;/author&gt;&lt;author&gt;Brunner, Joachim&lt;/author&gt;&lt;author&gt;Seitz, Gerhard&lt;/author&gt;&lt;author&gt;Nestle, Frank Oliver&lt;/author&gt;&lt;author&gt;Huber, Christoph&lt;/author&gt;&lt;author&gt;Sahin, Ugur&lt;/author&gt;&lt;/authors&gt;&lt;/contributors&gt;&lt;titles&gt;&lt;title&gt;Multiple Splice Variants of Lactate Dehydrogenase C Selectively Expressed in Human Cancer&lt;/title&gt;&lt;secondary-title&gt;Cancer Research&lt;/secondary-title&gt;&lt;/titles&gt;&lt;periodical&gt;&lt;full-title&gt;Cancer Research&lt;/full-title&gt;&lt;/periodical&gt;&lt;pages&gt;6750-6755&lt;/pages&gt;&lt;volume&gt;62&lt;/volume&gt;&lt;number&gt;22&lt;/number&gt;&lt;dates&gt;&lt;year&gt;2002&lt;/year&gt;&lt;/dates&gt;&lt;urls&gt;&lt;related-urls&gt;&lt;url&gt;http://cancerres.aacrjournals.org/content/canres/62/22/6750.full.pdf&lt;/url&gt;&lt;/related-urls&gt;&lt;/urls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5A6ACF" w:rsidRPr="000B5C27">
              <w:rPr>
                <w:noProof/>
                <w:sz w:val="20"/>
              </w:rPr>
              <w:t>(</w:t>
            </w:r>
            <w:r w:rsidR="005A6ACF" w:rsidRPr="000B5C27">
              <w:rPr>
                <w:i/>
                <w:noProof/>
                <w:sz w:val="20"/>
              </w:rPr>
              <w:t>97</w:t>
            </w:r>
            <w:r w:rsidR="005A6ACF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3E14AE" w:rsidRPr="000B5C27" w:rsidRDefault="003E14AE" w:rsidP="004922F0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/>
            </w:r>
            <w:r w:rsidR="00B03D86" w:rsidRPr="000B5C27">
              <w:rPr>
                <w:sz w:val="20"/>
              </w:rPr>
              <w:instrText xml:space="preserve"> ADDIN EN.CITE &lt;EndNote&gt;&lt;Cite&gt;&lt;Author&gt;Carolin&lt;/Author&gt;&lt;Year&gt;2006&lt;/Year&gt;&lt;RecNum&gt;1638&lt;/RecNum&gt;&lt;DisplayText&gt;(&lt;style face="italic"&gt;29&lt;/style&gt;)&lt;/DisplayText&gt;&lt;record&gt;&lt;rec-number&gt;1638&lt;/rec-number&gt;&lt;foreign-keys&gt;&lt;key app="EN" db-id="59v9drvxgvws0pepdfsprwruwxddt29ze29v" timestamp="1530608344"&gt;1638&lt;/key&gt;&lt;/foreign-keys&gt;&lt;ref-type name="Journal Article"&gt;17&lt;/ref-type&gt;&lt;contributors&gt;&lt;authors&gt;&lt;author&gt;Grunwald Carolin&lt;/author&gt;&lt;author&gt;Koslowski Michael&lt;/author&gt;&lt;author&gt;Arsiray Tülin&lt;/author&gt;&lt;author&gt;Dhaene Karl&lt;/author&gt;&lt;author&gt;Praet Marleen&lt;/author&gt;&lt;author&gt;Victor Anja&lt;/author&gt;&lt;author&gt;Morresi-Hauf Alicia&lt;/author&gt;&lt;author&gt;Lindner Michael&lt;/author&gt;&lt;author&gt;Passlick Bernward&lt;/author&gt;&lt;author&gt;Lehr Hans-Anton&lt;/author&gt;&lt;author&gt;Schäfer Stephan C.&lt;/author&gt;&lt;author&gt;Seitz Gerhard&lt;/author&gt;&lt;author&gt;Huber Christoph&lt;/author&gt;&lt;author&gt;Sahin Ugur&lt;/author&gt;&lt;author&gt;Türeci Özlem&lt;/author&gt;&lt;/authors&gt;&lt;/contributors&gt;&lt;titles&gt;&lt;title&gt;Expression of multiple epigenetically regulated cancer/germline genes in nonsmall cell lung cancer&lt;/title&gt;&lt;secondary-title&gt;International Journal of Cancer&lt;/secondary-title&gt;&lt;/titles&gt;&lt;periodical&gt;&lt;full-title&gt;International Journal of Cancer&lt;/full-title&gt;&lt;/periodical&gt;&lt;pages&gt;2522-2528&lt;/pages&gt;&lt;volume&gt;118&lt;/volume&gt;&lt;number&gt;10&lt;/number&gt;&lt;dates&gt;&lt;year&gt;2006&lt;/year&gt;&lt;/dates&gt;&lt;urls&gt;&lt;related-urls&gt;&lt;url&gt;https://onlinelibrary.wiley.com/doi/abs/10.1002/ijc.21669&lt;/url&gt;&lt;/related-urls&gt;&lt;/urls&gt;&lt;electronic-resource-num&gt;doi:10.1002/ijc.21669&lt;/electronic-resource-num&gt;&lt;/record&gt;&lt;/Cite&gt;&lt;/EndNote&gt;</w:instrText>
            </w:r>
            <w:r w:rsidRPr="000B5C27">
              <w:rPr>
                <w:sz w:val="20"/>
              </w:rPr>
              <w:fldChar w:fldCharType="separate"/>
            </w:r>
            <w:r w:rsidR="00B03D86" w:rsidRPr="000B5C27">
              <w:rPr>
                <w:noProof/>
                <w:sz w:val="20"/>
              </w:rPr>
              <w:t>(</w:t>
            </w:r>
            <w:r w:rsidR="00B03D86" w:rsidRPr="000B5C27">
              <w:rPr>
                <w:i/>
                <w:noProof/>
                <w:sz w:val="20"/>
              </w:rPr>
              <w:t>29</w:t>
            </w:r>
            <w:r w:rsidR="00B03D86"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  <w:p w:rsidR="00B03D86" w:rsidRPr="000B5C27" w:rsidRDefault="00B03D86" w:rsidP="00B03D86">
            <w:pPr>
              <w:rPr>
                <w:sz w:val="20"/>
              </w:rPr>
            </w:pPr>
            <w:r w:rsidRPr="000B5C27">
              <w:rPr>
                <w:sz w:val="20"/>
              </w:rPr>
              <w:fldChar w:fldCharType="begin">
                <w:fldData xml:space="preserve">PEVuZE5vdGU+PENpdGU+PEF1dGhvcj5Ba2l5YW1hPC9BdXRob3I+PFllYXI+MjAxNDwvWWVhcj48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</w:fldData>
              </w:fldChar>
            </w:r>
            <w:r w:rsidRPr="000B5C27">
              <w:rPr>
                <w:sz w:val="20"/>
              </w:rPr>
              <w:instrText xml:space="preserve"> ADDIN EN.CITE </w:instrText>
            </w:r>
            <w:r w:rsidRPr="000B5C27">
              <w:rPr>
                <w:sz w:val="20"/>
              </w:rPr>
              <w:fldChar w:fldCharType="begin">
                <w:fldData xml:space="preserve">PEVuZE5vdGU+PENpdGU+PEF1dGhvcj5Ba2l5YW1hPC9BdXRob3I+PFllYXI+MjAxNDwvWWVhcj48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</w:fldData>
              </w:fldChar>
            </w:r>
            <w:r w:rsidRPr="000B5C27">
              <w:rPr>
                <w:sz w:val="20"/>
              </w:rPr>
              <w:instrText xml:space="preserve"> ADDIN EN.CITE.DATA </w:instrText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end"/>
            </w:r>
            <w:r w:rsidRPr="000B5C27">
              <w:rPr>
                <w:sz w:val="20"/>
              </w:rPr>
            </w:r>
            <w:r w:rsidRPr="000B5C27">
              <w:rPr>
                <w:sz w:val="20"/>
              </w:rPr>
              <w:fldChar w:fldCharType="separate"/>
            </w:r>
            <w:r w:rsidRPr="000B5C27">
              <w:rPr>
                <w:noProof/>
                <w:sz w:val="20"/>
              </w:rPr>
              <w:t>(</w:t>
            </w:r>
            <w:r w:rsidRPr="000B5C27">
              <w:rPr>
                <w:i/>
                <w:noProof/>
                <w:sz w:val="20"/>
              </w:rPr>
              <w:t>25</w:t>
            </w:r>
            <w:r w:rsidRPr="000B5C27">
              <w:rPr>
                <w:noProof/>
                <w:sz w:val="20"/>
              </w:rPr>
              <w:t>)</w:t>
            </w:r>
            <w:r w:rsidRPr="000B5C27">
              <w:rPr>
                <w:sz w:val="20"/>
              </w:rPr>
              <w:fldChar w:fldCharType="end"/>
            </w:r>
          </w:p>
        </w:tc>
      </w:tr>
    </w:tbl>
    <w:p w:rsidR="00F175E9" w:rsidRPr="000B5C27" w:rsidRDefault="005A6ACF">
      <w:pPr>
        <w:rPr>
          <w:i/>
        </w:rPr>
      </w:pPr>
      <w:r w:rsidRPr="000B5C27">
        <w:t xml:space="preserve">CRC: Colorectal Cancer, </w:t>
      </w:r>
      <w:r w:rsidRPr="000B5C27">
        <w:rPr>
          <w:sz w:val="20"/>
        </w:rPr>
        <w:t xml:space="preserve">HNSCC: </w:t>
      </w:r>
      <w:r w:rsidRPr="000B5C27">
        <w:rPr>
          <w:rStyle w:val="st"/>
        </w:rPr>
        <w:t xml:space="preserve">Head and Neck Squamous Cell Carcinoma, </w:t>
      </w:r>
      <w:r w:rsidRPr="000B5C27">
        <w:rPr>
          <w:sz w:val="20"/>
        </w:rPr>
        <w:t>NSCLC</w:t>
      </w:r>
      <w:r w:rsidRPr="000B5C27">
        <w:rPr>
          <w:i/>
          <w:sz w:val="20"/>
        </w:rPr>
        <w:t xml:space="preserve">: </w:t>
      </w:r>
      <w:r w:rsidRPr="000B5C27">
        <w:rPr>
          <w:rStyle w:val="Emphasis"/>
          <w:i w:val="0"/>
        </w:rPr>
        <w:t>Non-Small Cell Lung Cancer, RCC: Renal Cell Cancer</w:t>
      </w:r>
    </w:p>
    <w:p w:rsidR="00F175E9" w:rsidRPr="000B5C27" w:rsidRDefault="00F175E9"/>
    <w:p w:rsidR="005A6ACF" w:rsidRPr="000B5C27" w:rsidRDefault="00F175E9" w:rsidP="005A6ACF">
      <w:pPr>
        <w:pStyle w:val="EndNoteBibliography"/>
        <w:spacing w:after="0"/>
        <w:ind w:left="720" w:hanging="720"/>
      </w:pPr>
      <w:r w:rsidRPr="000B5C27">
        <w:fldChar w:fldCharType="begin"/>
      </w:r>
      <w:r w:rsidRPr="000B5C27">
        <w:instrText xml:space="preserve"> ADDIN EN.REFLIST </w:instrText>
      </w:r>
      <w:r w:rsidRPr="000B5C27">
        <w:fldChar w:fldCharType="separate"/>
      </w:r>
      <w:r w:rsidR="005A6ACF" w:rsidRPr="000B5C27">
        <w:t>1.</w:t>
      </w:r>
      <w:r w:rsidR="005A6ACF" w:rsidRPr="000B5C27">
        <w:tab/>
        <w:t xml:space="preserve">D. Kanojia, M. Garg, S. Gupta, A. Gupta, A. Suri, Sperm-Associated Antigen 9 Is a Novel Biomarker for Colorectal Cancer and Is Involved in Tumor Growth and Tumorigenicity. </w:t>
      </w:r>
      <w:r w:rsidR="005A6ACF" w:rsidRPr="000B5C27">
        <w:rPr>
          <w:i/>
        </w:rPr>
        <w:t>The American Journal of Pathology</w:t>
      </w:r>
      <w:r w:rsidR="005A6ACF" w:rsidRPr="000B5C27">
        <w:t xml:space="preserve"> </w:t>
      </w:r>
      <w:r w:rsidR="005A6ACF" w:rsidRPr="000B5C27">
        <w:rPr>
          <w:b/>
        </w:rPr>
        <w:t>178</w:t>
      </w:r>
      <w:r w:rsidR="005A6ACF" w:rsidRPr="000B5C27">
        <w:t>, 1009-1020 (2011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2.</w:t>
      </w:r>
      <w:r w:rsidRPr="000B5C27">
        <w:tab/>
        <w:t xml:space="preserve">M. Garg, D. Kanojia, A. Khosla, N. Dudha, S. Sati, D. Chaurasiya, N. Jagadish, A. Seth, R. Kumar, S. Gupta, A. Gupta, N. K. Lohiya, A. Suri, Sperm-associated antigen 9 is associated with tumor growth, migration, and invasion in renal cell carcinoma. </w:t>
      </w:r>
      <w:r w:rsidRPr="000B5C27">
        <w:rPr>
          <w:i/>
        </w:rPr>
        <w:t>Cancer Res</w:t>
      </w:r>
      <w:r w:rsidRPr="000B5C27">
        <w:t xml:space="preserve"> </w:t>
      </w:r>
      <w:r w:rsidRPr="000B5C27">
        <w:rPr>
          <w:b/>
        </w:rPr>
        <w:t>68</w:t>
      </w:r>
      <w:r w:rsidRPr="000B5C27">
        <w:t>, 8240-8248 (2008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3.</w:t>
      </w:r>
      <w:r w:rsidRPr="000B5C27">
        <w:tab/>
        <w:t xml:space="preserve">A. T. Koudehi, B. Mahjoubi, R. Mirzaei, S. Shabani, F. Mahjoubi, AKAP4, SPAG9 and NY-ESO-1 in Iranian Colorectal Cancer Patients as Probable Diagnostic and Prognostic Biomarkers. </w:t>
      </w:r>
      <w:r w:rsidRPr="000B5C27">
        <w:rPr>
          <w:i/>
        </w:rPr>
        <w:t>Asian Pacific Journal of Cancer Prevention : APJCP</w:t>
      </w:r>
      <w:r w:rsidRPr="000B5C27">
        <w:t xml:space="preserve"> </w:t>
      </w:r>
      <w:r w:rsidRPr="000B5C27">
        <w:rPr>
          <w:b/>
        </w:rPr>
        <w:t>19</w:t>
      </w:r>
      <w:r w:rsidRPr="000B5C27">
        <w:t>, 463-469 (2018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lastRenderedPageBreak/>
        <w:t>4.</w:t>
      </w:r>
      <w:r w:rsidRPr="000B5C27">
        <w:tab/>
        <w:t xml:space="preserve">O. Kholmanskikh, A. Loriot, F. Brasseur, E. De Plaen, C. De Smet, Expression of BORIS in melanoma: Lack of association with MAGE-A1 activation. </w:t>
      </w:r>
      <w:r w:rsidRPr="000B5C27">
        <w:rPr>
          <w:i/>
        </w:rPr>
        <w:t>International Journal of Cancer</w:t>
      </w:r>
      <w:r w:rsidRPr="000B5C27">
        <w:t xml:space="preserve"> </w:t>
      </w:r>
      <w:r w:rsidRPr="000B5C27">
        <w:rPr>
          <w:b/>
        </w:rPr>
        <w:t>122</w:t>
      </w:r>
      <w:r w:rsidRPr="000B5C27">
        <w:t>, 777-784 (2007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5.</w:t>
      </w:r>
      <w:r w:rsidRPr="000B5C27">
        <w:tab/>
        <w:t xml:space="preserve">S. Vatolin, Z. Abdullaev, S. D. Pack, P. T. Flanagan, M. Custer, D. I. Loukinov, E. Pugacheva, J. A. Hong, H. Morse, 3rd, D. S. Schrump, J. I. Risinger, J. C. Barrett, V. V. Lobanenkov, Conditional expression of the CTCF-paralogous transcriptional factor BORIS in normal cells results in demethylation and derepression of MAGE-A1 and reactivation of other cancer-testis genes. </w:t>
      </w:r>
      <w:r w:rsidRPr="000B5C27">
        <w:rPr>
          <w:i/>
        </w:rPr>
        <w:t>Cancer Res</w:t>
      </w:r>
      <w:r w:rsidRPr="000B5C27">
        <w:t xml:space="preserve"> </w:t>
      </w:r>
      <w:r w:rsidRPr="000B5C27">
        <w:rPr>
          <w:b/>
        </w:rPr>
        <w:t>65</w:t>
      </w:r>
      <w:r w:rsidRPr="000B5C27">
        <w:t>, 7751-7762 (2005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6.</w:t>
      </w:r>
      <w:r w:rsidRPr="000B5C27">
        <w:tab/>
        <w:t xml:space="preserve">C. Cuffel, J. P. Rivals, Y. Zaugg, S. Salvi, W. Seelentag, D. E. Speiser, D. Lienard, P. Monnier, P. Romero, L. Bron, D. Rimoldi, Pattern and clinical significance of cancer-testis gene expression in head and neck squamous cell carcinoma. </w:t>
      </w:r>
      <w:r w:rsidRPr="000B5C27">
        <w:rPr>
          <w:i/>
        </w:rPr>
        <w:t>Int J Cancer</w:t>
      </w:r>
      <w:r w:rsidRPr="000B5C27">
        <w:t xml:space="preserve"> </w:t>
      </w:r>
      <w:r w:rsidRPr="000B5C27">
        <w:rPr>
          <w:b/>
        </w:rPr>
        <w:t>128</w:t>
      </w:r>
      <w:r w:rsidRPr="000B5C27">
        <w:t>, 2625-2634 (2011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7.</w:t>
      </w:r>
      <w:r w:rsidRPr="000B5C27">
        <w:tab/>
        <w:t xml:space="preserve">H. Takeuchi, D. L. Morton, D. Elashoff, D. S. B. Hoon, Survivin expression by metastatic melanoma predicts poor disease outcome in patients receiving adjuvant polyvalent vaccine. </w:t>
      </w:r>
      <w:r w:rsidRPr="000B5C27">
        <w:rPr>
          <w:i/>
        </w:rPr>
        <w:t>International journal of cancer. Journal international du cancer</w:t>
      </w:r>
      <w:r w:rsidRPr="000B5C27">
        <w:t xml:space="preserve"> </w:t>
      </w:r>
      <w:r w:rsidRPr="000B5C27">
        <w:rPr>
          <w:b/>
        </w:rPr>
        <w:t>117</w:t>
      </w:r>
      <w:r w:rsidRPr="000B5C27">
        <w:t>, 1032-1038 (2005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8.</w:t>
      </w:r>
      <w:r w:rsidRPr="000B5C27">
        <w:tab/>
        <w:t xml:space="preserve">L. Q. Zhang, J. Wang, F. Jiang, L. Xu, F. Y. Liu, R. Yin, Prognostic Value of Survivin in Patients with Non-Small Cell Lung Carcinoma: A Systematic Review with Meta-Analysis. </w:t>
      </w:r>
      <w:r w:rsidRPr="000B5C27">
        <w:rPr>
          <w:i/>
        </w:rPr>
        <w:t>PLOS ONE</w:t>
      </w:r>
      <w:r w:rsidRPr="000B5C27">
        <w:t xml:space="preserve"> </w:t>
      </w:r>
      <w:r w:rsidRPr="000B5C27">
        <w:rPr>
          <w:b/>
        </w:rPr>
        <w:t>7</w:t>
      </w:r>
      <w:r w:rsidRPr="000B5C27">
        <w:t>, e34100 (2012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9.</w:t>
      </w:r>
      <w:r w:rsidRPr="000B5C27">
        <w:tab/>
        <w:t xml:space="preserve">I. J. Goossens-Beumer, E. C. Zeestraten, A. Benard, T. Christen, M. S. Reimers, R. Keijzer, C. F. Sier, G. J. Liefers, H. Morreau, H. Putter, A. L. Vahrmeijer, C. J. van de Velde, P. J. Kuppen, Clinical prognostic value of combined analysis of Aldh1, Survivin, and EpCAM expression in colorectal cancer. </w:t>
      </w:r>
      <w:r w:rsidRPr="000B5C27">
        <w:rPr>
          <w:i/>
        </w:rPr>
        <w:t>Br J Cancer</w:t>
      </w:r>
      <w:r w:rsidRPr="000B5C27">
        <w:t xml:space="preserve"> </w:t>
      </w:r>
      <w:r w:rsidRPr="000B5C27">
        <w:rPr>
          <w:b/>
        </w:rPr>
        <w:t>110</w:t>
      </w:r>
      <w:r w:rsidRPr="000B5C27">
        <w:t>, 2935-2944 (2014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10.</w:t>
      </w:r>
      <w:r w:rsidRPr="000B5C27">
        <w:tab/>
        <w:t xml:space="preserve">J. A. H. Ku, C. Kwak, H. S. Lee, H. K. Park, E. Lee, S. E. Lee, Expression of Survivin, a Novel Inhibitor of Apoptosis, in Superficial Transitional Cell Carcinoma of the Bladder. </w:t>
      </w:r>
      <w:r w:rsidRPr="000B5C27">
        <w:rPr>
          <w:i/>
        </w:rPr>
        <w:t>The Journal of Urology</w:t>
      </w:r>
      <w:r w:rsidRPr="000B5C27">
        <w:t xml:space="preserve"> </w:t>
      </w:r>
      <w:r w:rsidRPr="000B5C27">
        <w:rPr>
          <w:b/>
        </w:rPr>
        <w:t>171</w:t>
      </w:r>
      <w:r w:rsidRPr="000B5C27">
        <w:t>, 631-635 (2004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11.</w:t>
      </w:r>
      <w:r w:rsidRPr="000B5C27">
        <w:tab/>
        <w:t xml:space="preserve">M. Uematsu, I. Ohsawa, T. Aokage, K. Nishimaki, K. Matsumoto, H. Takahashi, S. Asoh, A. Teramoto, S. Ohta, Prognostic significance of the immunohistochemical index of survivin in glioma: a comparative study with the MIB-1 index. </w:t>
      </w:r>
      <w:r w:rsidRPr="000B5C27">
        <w:rPr>
          <w:i/>
        </w:rPr>
        <w:t>J Neurooncol</w:t>
      </w:r>
      <w:r w:rsidRPr="000B5C27">
        <w:t xml:space="preserve"> </w:t>
      </w:r>
      <w:r w:rsidRPr="000B5C27">
        <w:rPr>
          <w:b/>
        </w:rPr>
        <w:t>72</w:t>
      </w:r>
      <w:r w:rsidRPr="000B5C27">
        <w:t>, 231-238 (2005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12.</w:t>
      </w:r>
      <w:r w:rsidRPr="000B5C27">
        <w:tab/>
        <w:t xml:space="preserve">R. Zamparese, G. Pannone, A. Santoro, L. L. Muzio, F. Corsi, M. C. Pedicillo, E. L. Scillitani, S. Tortorella, S. Staibano, S. Piscuoglio, L. L. Russo, P. Bufo, Survivin Expression in Renal Cell Carcinoma. </w:t>
      </w:r>
      <w:r w:rsidRPr="000B5C27">
        <w:rPr>
          <w:i/>
        </w:rPr>
        <w:t>Cancer Investigation</w:t>
      </w:r>
      <w:r w:rsidRPr="000B5C27">
        <w:t xml:space="preserve"> </w:t>
      </w:r>
      <w:r w:rsidRPr="000B5C27">
        <w:rPr>
          <w:b/>
        </w:rPr>
        <w:t>26</w:t>
      </w:r>
      <w:r w:rsidRPr="000B5C27">
        <w:t>, 929-935 (2008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13.</w:t>
      </w:r>
      <w:r w:rsidRPr="000B5C27">
        <w:tab/>
        <w:t xml:space="preserve">Z. Ali, R. Fisher, J. Larkin, </w:t>
      </w:r>
      <w:r w:rsidRPr="000B5C27">
        <w:rPr>
          <w:i/>
        </w:rPr>
        <w:t>Targeted therapeutics in melanoma</w:t>
      </w:r>
      <w:r w:rsidRPr="000B5C27">
        <w:t>.  (2012), vol. 107, pp. 1663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14.</w:t>
      </w:r>
      <w:r w:rsidRPr="000B5C27">
        <w:tab/>
        <w:t xml:space="preserve">P. G. Coulie, P. Weynants, F. Lehmann, J. Herman, V. Brichard, T. Wölfel, A. V. Pel, E. De Plaen, F. Brasseur, T. Boon, Genes Coding for Tumor Antigens Recognized by Human Cytolytic T Lymphocytes. </w:t>
      </w:r>
      <w:r w:rsidRPr="000B5C27">
        <w:rPr>
          <w:i/>
        </w:rPr>
        <w:t>Journal of Immunotherapy</w:t>
      </w:r>
      <w:r w:rsidRPr="000B5C27">
        <w:t xml:space="preserve"> </w:t>
      </w:r>
      <w:r w:rsidRPr="000B5C27">
        <w:rPr>
          <w:b/>
        </w:rPr>
        <w:t>14</w:t>
      </w:r>
      <w:r w:rsidRPr="000B5C27">
        <w:t>, 104-109 (1993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15.</w:t>
      </w:r>
      <w:r w:rsidRPr="000B5C27">
        <w:tab/>
        <w:t xml:space="preserve">Z. Chen, M. Li, Y. Yuan, Q. Wang, L. Yan, J. Gu, Cancer/testis antigens and clinical risk factors for liver metastasis of colorectal cancer: a predictive panel. </w:t>
      </w:r>
      <w:r w:rsidRPr="000B5C27">
        <w:rPr>
          <w:i/>
        </w:rPr>
        <w:t>Dis Colon Rectum</w:t>
      </w:r>
      <w:r w:rsidRPr="000B5C27">
        <w:t xml:space="preserve"> </w:t>
      </w:r>
      <w:r w:rsidRPr="000B5C27">
        <w:rPr>
          <w:b/>
        </w:rPr>
        <w:t>53</w:t>
      </w:r>
      <w:r w:rsidRPr="000B5C27">
        <w:t>, 31-38 (2010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16.</w:t>
      </w:r>
      <w:r w:rsidRPr="000B5C27">
        <w:tab/>
        <w:t xml:space="preserve">B. Yin, G. Liu, X. S. Wang, H. Zhang, Y. S. Song, B. Wu, Expression profile of cancer-testis genes in transitional cell carcinoma of the bladder. </w:t>
      </w:r>
      <w:r w:rsidRPr="000B5C27">
        <w:rPr>
          <w:i/>
        </w:rPr>
        <w:t>Urol Oncol</w:t>
      </w:r>
      <w:r w:rsidRPr="000B5C27">
        <w:t xml:space="preserve"> </w:t>
      </w:r>
      <w:r w:rsidRPr="000B5C27">
        <w:rPr>
          <w:b/>
        </w:rPr>
        <w:t>30</w:t>
      </w:r>
      <w:r w:rsidRPr="000B5C27">
        <w:t>, 886-892 (2012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17.</w:t>
      </w:r>
      <w:r w:rsidRPr="000B5C27">
        <w:tab/>
        <w:t xml:space="preserve">O. N. Syed, C. E. Mandigo, B. D. Killory, P. Canoll, J. N. Bruce, Cancer-testis and melanocyte-differentiation antigen expression in malignant glioma and meningioma. </w:t>
      </w:r>
      <w:r w:rsidRPr="000B5C27">
        <w:rPr>
          <w:i/>
        </w:rPr>
        <w:t>J Clin Neurosci</w:t>
      </w:r>
      <w:r w:rsidRPr="000B5C27">
        <w:t xml:space="preserve"> </w:t>
      </w:r>
      <w:r w:rsidRPr="000B5C27">
        <w:rPr>
          <w:b/>
        </w:rPr>
        <w:t>19</w:t>
      </w:r>
      <w:r w:rsidRPr="000B5C27">
        <w:t>, 1016-1021 (2012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18.</w:t>
      </w:r>
      <w:r w:rsidRPr="000B5C27">
        <w:tab/>
        <w:t xml:space="preserve">K. Yamanaka, H. Miyake, I. Hara, K. Gohji, S. Arakawa, S. Kamidono, Expression of MAGE genes in renal cell carcinoma. </w:t>
      </w:r>
      <w:r w:rsidRPr="000B5C27">
        <w:rPr>
          <w:i/>
        </w:rPr>
        <w:t>International Journal of Molecular Medicine</w:t>
      </w:r>
      <w:r w:rsidRPr="000B5C27">
        <w:t>,  (1998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19.</w:t>
      </w:r>
      <w:r w:rsidRPr="000B5C27">
        <w:tab/>
        <w:t xml:space="preserve">R. Gutzmer, L. Rivoltini, E. Levchenko, A. Testori, J. Utikal, P. A. Ascierto, L. Demidov, J. J. Grob, R. Ridolfi, D. Schadendorf, P. Queirolo, A. Santoro, C. Loquai, B. Dreno, A. Hauschild, E. Schultz, T. P. Lesimple, N. Vanhoutte, B. Salaun, M. Gillet, S. Jarnjak, P. M. De Sousa Alves, J. Louahed, V. G. Brichard, F. F. Lehmann, Safety and immunogenicity of the PRAME cancer immunotherapeutic in metastatic melanoma: results of a phase I dose escalation study. </w:t>
      </w:r>
      <w:r w:rsidRPr="000B5C27">
        <w:rPr>
          <w:i/>
        </w:rPr>
        <w:t>ESMO Open</w:t>
      </w:r>
      <w:r w:rsidRPr="000B5C27">
        <w:t xml:space="preserve"> </w:t>
      </w:r>
      <w:r w:rsidRPr="000B5C27">
        <w:rPr>
          <w:b/>
        </w:rPr>
        <w:t>1</w:t>
      </w:r>
      <w:r w:rsidRPr="000B5C27">
        <w:t>,  (2016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lastRenderedPageBreak/>
        <w:t>20.</w:t>
      </w:r>
      <w:r w:rsidRPr="000B5C27">
        <w:tab/>
        <w:t xml:space="preserve">S. Thongprasert, P.-C. Yang, J. S. Lee, R. Soo, O. Gruselle, A. Myo, J. Louahed, F. F. Lehmann, V. G. Brichard, T. Coche, The prevalence of expression of MAGE-A3 and PRAME tumor antigens in East and South East Asian non-small cell lung cancer patients. </w:t>
      </w:r>
      <w:r w:rsidRPr="000B5C27">
        <w:rPr>
          <w:i/>
        </w:rPr>
        <w:t>Lung Cancer</w:t>
      </w:r>
      <w:r w:rsidRPr="000B5C27">
        <w:t xml:space="preserve"> </w:t>
      </w:r>
      <w:r w:rsidRPr="000B5C27">
        <w:rPr>
          <w:b/>
        </w:rPr>
        <w:t>101</w:t>
      </w:r>
      <w:r w:rsidRPr="000B5C27">
        <w:t>, 137-144 (2016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21.</w:t>
      </w:r>
      <w:r w:rsidRPr="000B5C27">
        <w:tab/>
        <w:t xml:space="preserve">L. Dyrskjot, K. Zieger, T. Kissow Lildal, T. Reinert, O. Gruselle, T. Coche, M. Borre, T. F. Orntoft, Expression of MAGE-A3, NY-ESO-1, LAGE-1 and PRAME in urothelial carcinoma. </w:t>
      </w:r>
      <w:r w:rsidRPr="000B5C27">
        <w:rPr>
          <w:i/>
        </w:rPr>
        <w:t>Br J Cancer</w:t>
      </w:r>
      <w:r w:rsidRPr="000B5C27">
        <w:t xml:space="preserve"> </w:t>
      </w:r>
      <w:r w:rsidRPr="000B5C27">
        <w:rPr>
          <w:b/>
        </w:rPr>
        <w:t>107</w:t>
      </w:r>
      <w:r w:rsidRPr="000B5C27">
        <w:t>, 116-122 (2012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22.</w:t>
      </w:r>
      <w:r w:rsidRPr="000B5C27">
        <w:tab/>
        <w:t xml:space="preserve">E. Neumann, A. Engelsberg, J. Decker, S. Störkel, E. Jaeger, C. Huber, B. Seliger, Heterogeneous Expression of the Tumor-associated Antigens RAGE-1, PRAME, and Glycoprotein 75 in Human Renal Cell Carcinoma: Candidates for T-Cell-based Immunotherapies? </w:t>
      </w:r>
      <w:r w:rsidRPr="000B5C27">
        <w:rPr>
          <w:i/>
        </w:rPr>
        <w:t>Cancer Research</w:t>
      </w:r>
      <w:r w:rsidRPr="000B5C27">
        <w:t xml:space="preserve"> </w:t>
      </w:r>
      <w:r w:rsidRPr="000B5C27">
        <w:rPr>
          <w:b/>
        </w:rPr>
        <w:t>58</w:t>
      </w:r>
      <w:r w:rsidRPr="000B5C27">
        <w:t>, 4090-4095 (1998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23.</w:t>
      </w:r>
      <w:r w:rsidRPr="000B5C27">
        <w:tab/>
        <w:t xml:space="preserve">H.-J. Heidebrecht, A. Claviez, M. L. Kruse, M. Pollmann, F. Buck, S. Harder, M. Tiemann, W. Dörffel, R. Parwaresch, Characterization and Expression of CT45 in Hodgkin's Lymphoma. </w:t>
      </w:r>
      <w:r w:rsidRPr="000B5C27">
        <w:rPr>
          <w:i/>
        </w:rPr>
        <w:t>Clinical Cancer Research</w:t>
      </w:r>
      <w:r w:rsidRPr="000B5C27">
        <w:t xml:space="preserve"> </w:t>
      </w:r>
      <w:r w:rsidRPr="000B5C27">
        <w:rPr>
          <w:b/>
        </w:rPr>
        <w:t>12</w:t>
      </w:r>
      <w:r w:rsidRPr="000B5C27">
        <w:t>, 4804-4811 (2006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24.</w:t>
      </w:r>
      <w:r w:rsidRPr="000B5C27">
        <w:tab/>
        <w:t xml:space="preserve">Y. T. Chen, M. Hsu, P. Lee, S. J. Shin, P. Mhawech-Fauceglia, K. Odunsi, N. K. Altorki, C. J. Song, B. Q. Jin, A. J. Simpson, L. J. Old, Cancer/testis antigen CT45: analysis of mRNA and protein expression in human cancer. </w:t>
      </w:r>
      <w:r w:rsidRPr="000B5C27">
        <w:rPr>
          <w:i/>
        </w:rPr>
        <w:t>Int J Cancer</w:t>
      </w:r>
      <w:r w:rsidRPr="000B5C27">
        <w:t xml:space="preserve"> </w:t>
      </w:r>
      <w:r w:rsidRPr="000B5C27">
        <w:rPr>
          <w:b/>
        </w:rPr>
        <w:t>124</w:t>
      </w:r>
      <w:r w:rsidRPr="000B5C27">
        <w:t>, 2893-2898 (2009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25.</w:t>
      </w:r>
      <w:r w:rsidRPr="000B5C27">
        <w:tab/>
        <w:t xml:space="preserve">Y. Akiyama, M. Komiyama, H. Miyata, M. Yagoto, T. Ashizawa, A. Iizuka, C. Oshita, A. Kume, M. Nogami, I. Ito, R. Watanabe, T. Sugino, K. Mitsuya, N. Hayashi, Y. Nakasu, K. Yamaguchi, Novel cancer-testis antigen expression on glioma cell lines derived from high-grade glioma patients. </w:t>
      </w:r>
      <w:r w:rsidRPr="000B5C27">
        <w:rPr>
          <w:i/>
        </w:rPr>
        <w:t>Oncol Rep</w:t>
      </w:r>
      <w:r w:rsidRPr="000B5C27">
        <w:t xml:space="preserve"> </w:t>
      </w:r>
      <w:r w:rsidRPr="000B5C27">
        <w:rPr>
          <w:b/>
        </w:rPr>
        <w:t>31</w:t>
      </w:r>
      <w:r w:rsidRPr="000B5C27">
        <w:t>, 1683-1690 (2014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26.</w:t>
      </w:r>
      <w:r w:rsidRPr="000B5C27">
        <w:tab/>
        <w:t xml:space="preserve">K. C. Piotti, T. Scognamiglio, R. Chiu, Y.-T. Chen, Expression of cancer/testis (CT) antigens in squamous cell carcinoma of the head and neck: Evaluation as markers of squamous dysplasia. </w:t>
      </w:r>
      <w:r w:rsidRPr="000B5C27">
        <w:rPr>
          <w:i/>
        </w:rPr>
        <w:t>Pathology - Research and Practice</w:t>
      </w:r>
      <w:r w:rsidRPr="000B5C27">
        <w:t xml:space="preserve"> </w:t>
      </w:r>
      <w:r w:rsidRPr="000B5C27">
        <w:rPr>
          <w:b/>
        </w:rPr>
        <w:t>209</w:t>
      </w:r>
      <w:r w:rsidRPr="000B5C27">
        <w:t>, 721-726 (2013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27.</w:t>
      </w:r>
      <w:r w:rsidRPr="000B5C27">
        <w:tab/>
        <w:t xml:space="preserve">S.-Y. Lee, Y. Obata, M. Yoshida, E. Stockert, B. Williamson, A. A. Jungbluth, Y.-T. Chen, L. J. Old, M. J. Scanlan, Immunomic analysis of human sarcoma. </w:t>
      </w:r>
      <w:r w:rsidRPr="000B5C27">
        <w:rPr>
          <w:i/>
        </w:rPr>
        <w:t>Proceedings of the National Academy of Sciences</w:t>
      </w:r>
      <w:r w:rsidRPr="000B5C27">
        <w:t xml:space="preserve"> </w:t>
      </w:r>
      <w:r w:rsidRPr="000B5C27">
        <w:rPr>
          <w:b/>
        </w:rPr>
        <w:t>100</w:t>
      </w:r>
      <w:r w:rsidRPr="000B5C27">
        <w:t>, 2651-2656 (2003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28.</w:t>
      </w:r>
      <w:r w:rsidRPr="000B5C27">
        <w:tab/>
        <w:t xml:space="preserve">M. Sun, W. Zhao, Y. Zeng, D. Zhang, Z. Chen, C. Liu, B. Wu, Fibrous sheath interacting protein 1 overexpression is associated with unfavorable prognosis in bladder cancer: a potential therapeutic target. </w:t>
      </w:r>
      <w:r w:rsidRPr="000B5C27">
        <w:rPr>
          <w:i/>
        </w:rPr>
        <w:t>OncoTargets and therapy</w:t>
      </w:r>
      <w:r w:rsidRPr="000B5C27">
        <w:t xml:space="preserve"> </w:t>
      </w:r>
      <w:r w:rsidRPr="000B5C27">
        <w:rPr>
          <w:b/>
        </w:rPr>
        <w:t>10</w:t>
      </w:r>
      <w:r w:rsidRPr="000B5C27">
        <w:t>, 3949-3956 (2017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29.</w:t>
      </w:r>
      <w:r w:rsidRPr="000B5C27">
        <w:tab/>
        <w:t xml:space="preserve">G. Carolin, K. Michael, A. Tülin, D. Karl, P. Marleen, V. Anja, M.-H. Alicia, L. Michael, P. Bernward, L. Hans-Anton, S. S. C., S. Gerhard, H. Christoph, S. Ugur, T. Özlem, Expression of multiple epigenetically regulated cancer/germline genes in nonsmall cell lung cancer. </w:t>
      </w:r>
      <w:r w:rsidRPr="000B5C27">
        <w:rPr>
          <w:i/>
        </w:rPr>
        <w:t>International Journal of Cancer</w:t>
      </w:r>
      <w:r w:rsidRPr="000B5C27">
        <w:t xml:space="preserve"> </w:t>
      </w:r>
      <w:r w:rsidRPr="000B5C27">
        <w:rPr>
          <w:b/>
        </w:rPr>
        <w:t>118</w:t>
      </w:r>
      <w:r w:rsidRPr="000B5C27">
        <w:t>, 2522-2528 (2006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30.</w:t>
      </w:r>
      <w:r w:rsidRPr="000B5C27">
        <w:tab/>
        <w:t xml:space="preserve">D. Atanackovic, I. Blum, Y. Cao, S. Wenzel, K. Bartels, C. Faltz, D. K. Hossfeld, S. Hegewisch-Becker, C. Bokemeyer, R. Leuwer, Expression of cancer-testis antigens as possible targets for antigen-specific immunotherapy in head and neck squamous cell carcinoma. </w:t>
      </w:r>
      <w:r w:rsidRPr="000B5C27">
        <w:rPr>
          <w:i/>
        </w:rPr>
        <w:t>Cancer Biology &amp; Therapy</w:t>
      </w:r>
      <w:r w:rsidRPr="000B5C27">
        <w:t xml:space="preserve"> </w:t>
      </w:r>
      <w:r w:rsidRPr="000B5C27">
        <w:rPr>
          <w:b/>
        </w:rPr>
        <w:t>5</w:t>
      </w:r>
      <w:r w:rsidRPr="000B5C27">
        <w:t>, 1218-1225 (2006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31.</w:t>
      </w:r>
      <w:r w:rsidRPr="000B5C27">
        <w:tab/>
        <w:t xml:space="preserve">D. Balafoutas, A. zur Hausen, S. Mayer, M. Hirschfeld, M. Jaeger, D. Denschlag, G. Gitsch, A. Jungbluth, E. Stickeler, Cancer testis antigens and NY-BR-1 expression in primary breast cancer: prognostic and therapeutic implications. </w:t>
      </w:r>
      <w:r w:rsidRPr="000B5C27">
        <w:rPr>
          <w:i/>
        </w:rPr>
        <w:t>BMC Cancer</w:t>
      </w:r>
      <w:r w:rsidRPr="000B5C27">
        <w:t xml:space="preserve"> </w:t>
      </w:r>
      <w:r w:rsidRPr="000B5C27">
        <w:rPr>
          <w:b/>
        </w:rPr>
        <w:t>13</w:t>
      </w:r>
      <w:r w:rsidRPr="000B5C27">
        <w:t>, 271 (2013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32.</w:t>
      </w:r>
      <w:r w:rsidRPr="000B5C27">
        <w:tab/>
        <w:t xml:space="preserve">A. Bergeron, V. Picard, H. LaRue, F. Harel, H. Hovington, L. Lacombe, Y. Fradet, High frequency of MAGE-A4 and MAGE-A9 expression in high-risk bladder cancer. </w:t>
      </w:r>
      <w:r w:rsidRPr="000B5C27">
        <w:rPr>
          <w:i/>
        </w:rPr>
        <w:t>Int J Cancer</w:t>
      </w:r>
      <w:r w:rsidRPr="000B5C27">
        <w:t xml:space="preserve"> </w:t>
      </w:r>
      <w:r w:rsidRPr="000B5C27">
        <w:rPr>
          <w:b/>
        </w:rPr>
        <w:t>125</w:t>
      </w:r>
      <w:r w:rsidRPr="000B5C27">
        <w:t>, 1365-1371 (2009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33.</w:t>
      </w:r>
      <w:r w:rsidRPr="000B5C27">
        <w:tab/>
        <w:t xml:space="preserve">G. Hatiboglu, M. Pritsch, S. Macher-Goeppinger, M. Zoller, J. Huber, A. Haferkamp, S. Pahernik, N. Wagener, M. Hohenfellner, Prognostic value of melanoma-associated antigen A9 in renal cell carcinoma. </w:t>
      </w:r>
      <w:r w:rsidRPr="000B5C27">
        <w:rPr>
          <w:i/>
        </w:rPr>
        <w:t>Scand J Urol</w:t>
      </w:r>
      <w:r w:rsidRPr="000B5C27">
        <w:t xml:space="preserve"> </w:t>
      </w:r>
      <w:r w:rsidRPr="000B5C27">
        <w:rPr>
          <w:b/>
        </w:rPr>
        <w:t>47</w:t>
      </w:r>
      <w:r w:rsidRPr="000B5C27">
        <w:t>, 311-322 (2013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lastRenderedPageBreak/>
        <w:t>34.</w:t>
      </w:r>
      <w:r w:rsidRPr="000B5C27">
        <w:tab/>
        <w:t xml:space="preserve">T. J. Meyer, S. Hartmann, G. Wohlleben, M. Brisam, A. Seher, A. C. Kübler, B. Polat, U. D. A. Müller-Richter, MAGE-A9 in head and neck cancer: Prognostic value and preclinical findings in the context of irradiation. </w:t>
      </w:r>
      <w:r w:rsidRPr="000B5C27">
        <w:rPr>
          <w:i/>
        </w:rPr>
        <w:t>Molecular and Clinical Oncology</w:t>
      </w:r>
      <w:r w:rsidRPr="000B5C27">
        <w:t xml:space="preserve"> </w:t>
      </w:r>
      <w:r w:rsidRPr="000B5C27">
        <w:rPr>
          <w:b/>
        </w:rPr>
        <w:t>8</w:t>
      </w:r>
      <w:r w:rsidRPr="000B5C27">
        <w:t>, 513-519 (2018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35.</w:t>
      </w:r>
      <w:r w:rsidRPr="000B5C27">
        <w:tab/>
        <w:t xml:space="preserve">O. Tureci, U. Sahin, C. Zwick, M. Koslowski, G. Seitz, M. Pfreundschuh, Identification of a meiosis-specific protein as a member of the class of cancer/testis antigens. </w:t>
      </w:r>
      <w:r w:rsidRPr="000B5C27">
        <w:rPr>
          <w:i/>
        </w:rPr>
        <w:t>Proceedings of the National Academy of Sciences</w:t>
      </w:r>
      <w:r w:rsidRPr="000B5C27">
        <w:t xml:space="preserve"> </w:t>
      </w:r>
      <w:r w:rsidRPr="000B5C27">
        <w:rPr>
          <w:b/>
        </w:rPr>
        <w:t>95</w:t>
      </w:r>
      <w:r w:rsidRPr="000B5C27">
        <w:t>, 5211-5216 (1998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36.</w:t>
      </w:r>
      <w:r w:rsidRPr="000B5C27">
        <w:tab/>
        <w:t xml:space="preserve">U. Sahin, M. Koslowski, Ö. Türeci, T. Eberle, C. Zwick, B. Romeike, J.-R. Moringlane, K. Schwechheimer, W. Feiden, M. Pfreundschuh, Expression of Cancer Testis Genes in Human Brain Tumors. </w:t>
      </w:r>
      <w:r w:rsidRPr="000B5C27">
        <w:rPr>
          <w:i/>
        </w:rPr>
        <w:t>Clinical Cancer Research</w:t>
      </w:r>
      <w:r w:rsidRPr="000B5C27">
        <w:t xml:space="preserve"> </w:t>
      </w:r>
      <w:r w:rsidRPr="000B5C27">
        <w:rPr>
          <w:b/>
        </w:rPr>
        <w:t>6</w:t>
      </w:r>
      <w:r w:rsidRPr="000B5C27">
        <w:t>, 3916-3922 (2000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37.</w:t>
      </w:r>
      <w:r w:rsidRPr="000B5C27">
        <w:tab/>
        <w:t xml:space="preserve">Y. Fradet, V. Picard, A. Bergeron, H. Larue, </w:t>
      </w:r>
      <w:r w:rsidRPr="000B5C27">
        <w:rPr>
          <w:i/>
        </w:rPr>
        <w:t>Cancer-testis antigen expression in bladder cancer</w:t>
      </w:r>
      <w:r w:rsidRPr="000B5C27">
        <w:t>.  (2006), vol. 16, pp. 421-428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38.</w:t>
      </w:r>
      <w:r w:rsidRPr="000B5C27">
        <w:tab/>
        <w:t xml:space="preserve">M.-H. Lee, E.-I. Son, E. Kim, I.-S. Kim, M.-B. Yim, S.-P. Kim, Expression of Cancer-Testis Genes in Brain Tumors. </w:t>
      </w:r>
      <w:r w:rsidRPr="000B5C27">
        <w:rPr>
          <w:i/>
        </w:rPr>
        <w:t>Journal of Korean Neurosurgical Society</w:t>
      </w:r>
      <w:r w:rsidRPr="000B5C27">
        <w:t xml:space="preserve"> </w:t>
      </w:r>
      <w:r w:rsidRPr="000B5C27">
        <w:rPr>
          <w:b/>
        </w:rPr>
        <w:t>43</w:t>
      </w:r>
      <w:r w:rsidRPr="000B5C27">
        <w:t>, 190-193 (2008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39.</w:t>
      </w:r>
      <w:r w:rsidRPr="000B5C27">
        <w:tab/>
        <w:t xml:space="preserve">L. Heidecker, F. Brasseur, M. Probst-Kepper, M. Gueguen, T. Boon, B. J. Van den Eynde, Cytolytic T lymphocytes raised against a human bladder carcinoma recognize an antigen encoded by gene MAGE-A12. </w:t>
      </w:r>
      <w:r w:rsidRPr="000B5C27">
        <w:rPr>
          <w:i/>
        </w:rPr>
        <w:t>J Immunol</w:t>
      </w:r>
      <w:r w:rsidRPr="000B5C27">
        <w:t xml:space="preserve"> </w:t>
      </w:r>
      <w:r w:rsidRPr="000B5C27">
        <w:rPr>
          <w:b/>
        </w:rPr>
        <w:t>164</w:t>
      </w:r>
      <w:r w:rsidRPr="000B5C27">
        <w:t>, 6041-6045 (2000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40.</w:t>
      </w:r>
      <w:r w:rsidRPr="000B5C27">
        <w:tab/>
        <w:t xml:space="preserve">F. T. Zamuner, B. T. Karia, C. Z. de Oliveira, C. R. Santos, A. L. Carvalho, A. L. Vettore, A Comprehensive Expression Analysis of Cancer Testis Antigens in Head and Neck Squamous Cell Carcinoma Revels MAGEA3/6 as a Marker for Recurrence. </w:t>
      </w:r>
      <w:r w:rsidRPr="000B5C27">
        <w:rPr>
          <w:i/>
        </w:rPr>
        <w:t>Mol Cancer Ther</w:t>
      </w:r>
      <w:r w:rsidRPr="000B5C27">
        <w:t xml:space="preserve"> </w:t>
      </w:r>
      <w:r w:rsidRPr="000B5C27">
        <w:rPr>
          <w:b/>
        </w:rPr>
        <w:t>14</w:t>
      </w:r>
      <w:r w:rsidRPr="000B5C27">
        <w:t>, 828-834 (2015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41.</w:t>
      </w:r>
      <w:r w:rsidRPr="000B5C27">
        <w:tab/>
        <w:t xml:space="preserve">B. Yin, Y. Zeng, X. Wang, G. Liu, M. Zhang, Y. Song, Expression and clinical significance of cancer-testis genes in clear cell renal cell carcinoma. </w:t>
      </w:r>
      <w:r w:rsidRPr="000B5C27">
        <w:rPr>
          <w:i/>
        </w:rPr>
        <w:t>International Journal of Clinical and Experimental Pathology</w:t>
      </w:r>
      <w:r w:rsidRPr="000B5C27">
        <w:t xml:space="preserve"> </w:t>
      </w:r>
      <w:r w:rsidRPr="000B5C27">
        <w:rPr>
          <w:b/>
        </w:rPr>
        <w:t>7</w:t>
      </w:r>
      <w:r w:rsidRPr="000B5C27">
        <w:t>, 4112-4119 (2014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42.</w:t>
      </w:r>
      <w:r w:rsidRPr="000B5C27">
        <w:tab/>
        <w:t xml:space="preserve">P. M. Alves, N. Levy, H. Bouzourene, S. Viatte, G. Bricard, M. Ayyoub, H. Vuilleumier, J. C. Givel, N. Halkic, D. E. Speiser, P. Romero, F. Levy, Molecular and immunological evaluation of the expression of cancer/testis gene products in human colorectal cancer. </w:t>
      </w:r>
      <w:r w:rsidRPr="000B5C27">
        <w:rPr>
          <w:i/>
        </w:rPr>
        <w:t>Cancer Immunol Immunother</w:t>
      </w:r>
      <w:r w:rsidRPr="000B5C27">
        <w:t xml:space="preserve"> </w:t>
      </w:r>
      <w:r w:rsidRPr="000B5C27">
        <w:rPr>
          <w:b/>
        </w:rPr>
        <w:t>56</w:t>
      </w:r>
      <w:r w:rsidRPr="000B5C27">
        <w:t>, 839-847 (2007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43.</w:t>
      </w:r>
      <w:r w:rsidRPr="000B5C27">
        <w:tab/>
        <w:t xml:space="preserve">C. Mengus, E. Schultz-Thater, J. Coulot, Z. Kastelan, E. Goluza, M. Coric, G. C. Spagnoli, T. Hudolin, MAGE-A10 cancer/testis antigen is highly expressed in high-grade non-muscle-invasive bladder carcinomas. </w:t>
      </w:r>
      <w:r w:rsidRPr="000B5C27">
        <w:rPr>
          <w:i/>
        </w:rPr>
        <w:t>Int J Cancer</w:t>
      </w:r>
      <w:r w:rsidRPr="000B5C27">
        <w:t xml:space="preserve"> </w:t>
      </w:r>
      <w:r w:rsidRPr="000B5C27">
        <w:rPr>
          <w:b/>
        </w:rPr>
        <w:t>132</w:t>
      </w:r>
      <w:r w:rsidRPr="000B5C27">
        <w:t>, 2459-2463 (2013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44.</w:t>
      </w:r>
      <w:r w:rsidRPr="000B5C27">
        <w:tab/>
        <w:t xml:space="preserve">J. G. Mantilla, T. Antic, M. Tretiakova, GATA3 as a valuable marker to distinguish clear cell papillary renal cell carcinomas from morphologic mimics. </w:t>
      </w:r>
      <w:r w:rsidRPr="000B5C27">
        <w:rPr>
          <w:i/>
        </w:rPr>
        <w:t>Hum Pathol</w:t>
      </w:r>
      <w:r w:rsidRPr="000B5C27">
        <w:t xml:space="preserve"> </w:t>
      </w:r>
      <w:r w:rsidRPr="000B5C27">
        <w:rPr>
          <w:b/>
        </w:rPr>
        <w:t>66</w:t>
      </w:r>
      <w:r w:rsidRPr="000B5C27">
        <w:t>, 152-158 (2017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45.</w:t>
      </w:r>
      <w:r w:rsidRPr="000B5C27">
        <w:tab/>
        <w:t xml:space="preserve">M. C. Lin, J. J. Lin, C. L. Hsu, H. F. Juan, P. J. Lou, M. C. Huang, GATA3 interacts with and stabilizes HIF-1α to enhance cancer cell invasiveness. </w:t>
      </w:r>
      <w:r w:rsidRPr="000B5C27">
        <w:rPr>
          <w:i/>
        </w:rPr>
        <w:t>Oncogene</w:t>
      </w:r>
      <w:r w:rsidRPr="000B5C27">
        <w:t xml:space="preserve"> </w:t>
      </w:r>
      <w:r w:rsidRPr="000B5C27">
        <w:rPr>
          <w:b/>
        </w:rPr>
        <w:t>36</w:t>
      </w:r>
      <w:r w:rsidRPr="000B5C27">
        <w:t>, 4243 (2017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46.</w:t>
      </w:r>
      <w:r w:rsidRPr="000B5C27">
        <w:tab/>
        <w:t xml:space="preserve">A. Gerhardt, D. Usener, M. Keese, J. Sturm, D. Schadendorf, S. Eichmuller, Tissue expression and sero-reactivity of tumor-specific antigens in colorectal cancer. </w:t>
      </w:r>
      <w:r w:rsidRPr="000B5C27">
        <w:rPr>
          <w:i/>
        </w:rPr>
        <w:t>Cancer Lett</w:t>
      </w:r>
      <w:r w:rsidRPr="000B5C27">
        <w:t xml:space="preserve"> </w:t>
      </w:r>
      <w:r w:rsidRPr="000B5C27">
        <w:rPr>
          <w:b/>
        </w:rPr>
        <w:t>208</w:t>
      </w:r>
      <w:r w:rsidRPr="000B5C27">
        <w:t>, 197-206 (2004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47.</w:t>
      </w:r>
      <w:r w:rsidRPr="000B5C27">
        <w:tab/>
        <w:t xml:space="preserve">S. Ugur, T. Özlem, C. Yao-Tseng, S. Gerhard, V.-H. Carlos, O. L. J., P. Michael, Expression of multiple cancer/testis (CT) antigens in breast cancer and melanoma: Basis for polyvalent CT vaccine strategies. </w:t>
      </w:r>
      <w:r w:rsidRPr="000B5C27">
        <w:rPr>
          <w:i/>
        </w:rPr>
        <w:t>International Journal of Cancer</w:t>
      </w:r>
      <w:r w:rsidRPr="000B5C27">
        <w:t xml:space="preserve"> </w:t>
      </w:r>
      <w:r w:rsidRPr="000B5C27">
        <w:rPr>
          <w:b/>
        </w:rPr>
        <w:t>78</w:t>
      </w:r>
      <w:r w:rsidRPr="000B5C27">
        <w:t>, 387-389 (1998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48.</w:t>
      </w:r>
      <w:r w:rsidRPr="000B5C27">
        <w:tab/>
        <w:t xml:space="preserve">Ö. Türeci, Y.-T. Chen, U. Sahin, A. O. Güre, C. Zwick, C. Villena, S. Tsang, G. Seitz, L. J. Old, M. Pfreundschuh, Expression ofSSX genes in human tumors. </w:t>
      </w:r>
      <w:r w:rsidRPr="000B5C27">
        <w:rPr>
          <w:i/>
        </w:rPr>
        <w:t>International Journal of Cancer</w:t>
      </w:r>
      <w:r w:rsidRPr="000B5C27">
        <w:t xml:space="preserve"> </w:t>
      </w:r>
      <w:r w:rsidRPr="000B5C27">
        <w:rPr>
          <w:b/>
        </w:rPr>
        <w:t>77</w:t>
      </w:r>
      <w:r w:rsidRPr="000B5C27">
        <w:t>, 19-23 (1998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49.</w:t>
      </w:r>
      <w:r w:rsidRPr="000B5C27">
        <w:tab/>
        <w:t xml:space="preserve">A. J. Zendman, I. M. Cornelissen, U. H. Weidle, D. J. Ruiter, G. N. van Muijen, CTp11, a novel member of the family of human cancer/testis antigens. </w:t>
      </w:r>
      <w:r w:rsidRPr="000B5C27">
        <w:rPr>
          <w:i/>
        </w:rPr>
        <w:t>Cancer Res</w:t>
      </w:r>
      <w:r w:rsidRPr="000B5C27">
        <w:t xml:space="preserve"> </w:t>
      </w:r>
      <w:r w:rsidRPr="000B5C27">
        <w:rPr>
          <w:b/>
        </w:rPr>
        <w:t>59</w:t>
      </w:r>
      <w:r w:rsidRPr="000B5C27">
        <w:t>, 6223-6229 (1999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50.</w:t>
      </w:r>
      <w:r w:rsidRPr="000B5C27">
        <w:tab/>
        <w:t xml:space="preserve">Y.-T. Chen, C. A Venditti, G. Theiler, B. Stevenson, C. Iseli, A. Gure, C. Jongeneel, L. J Old, A. J G Simpson, </w:t>
      </w:r>
      <w:r w:rsidRPr="000B5C27">
        <w:rPr>
          <w:i/>
        </w:rPr>
        <w:t>Identification of CT46/HORMAD1, an immunogenic cancer/testis antigen encoding a putative meiosis-related protein</w:t>
      </w:r>
      <w:r w:rsidRPr="000B5C27">
        <w:t>.  (2005), vol. 5, pp. 9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lastRenderedPageBreak/>
        <w:t>51.</w:t>
      </w:r>
      <w:r w:rsidRPr="000B5C27">
        <w:tab/>
        <w:t xml:space="preserve">B. Gaugler, B. Van den Eynde, P. van der Bruggen, P. Romero, J. J. Gaforio, E. De Plaen, B. Lethe, F. Brasseur, T. Boon, Human gene MAGE-3 codes for an antigen recognized on a melanoma by autologous cytolytic T lymphocytes. </w:t>
      </w:r>
      <w:r w:rsidRPr="000B5C27">
        <w:rPr>
          <w:i/>
        </w:rPr>
        <w:t>J Exp Med</w:t>
      </w:r>
      <w:r w:rsidRPr="000B5C27">
        <w:t xml:space="preserve"> </w:t>
      </w:r>
      <w:r w:rsidRPr="000B5C27">
        <w:rPr>
          <w:b/>
        </w:rPr>
        <w:t>179</w:t>
      </w:r>
      <w:r w:rsidRPr="000B5C27">
        <w:t>, 921-930 (1994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52.</w:t>
      </w:r>
      <w:r w:rsidRPr="000B5C27">
        <w:tab/>
        <w:t xml:space="preserve">A. Linder, H. Budihardjo-Welim, W. Velehorschi, T. Coche, O. Gruselle, D. D'Agostino, J. Louahed, F. Lehmann, V. G. Brichard, Prognostic value of MAGE-A3 and PRAME gene expression in non-small-cell lung cancer (NSCLC). </w:t>
      </w:r>
      <w:r w:rsidRPr="000B5C27">
        <w:rPr>
          <w:i/>
        </w:rPr>
        <w:t>Journal of Clinical Oncology</w:t>
      </w:r>
      <w:r w:rsidRPr="000B5C27">
        <w:t xml:space="preserve"> </w:t>
      </w:r>
      <w:r w:rsidRPr="000B5C27">
        <w:rPr>
          <w:b/>
        </w:rPr>
        <w:t>30</w:t>
      </w:r>
      <w:r w:rsidRPr="000B5C27">
        <w:t>, 7056-7056 (2012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53.</w:t>
      </w:r>
      <w:r w:rsidRPr="000B5C27">
        <w:tab/>
        <w:t xml:space="preserve">A. Curioni-Fontecedro, N. Nuber, D. Mihic-Probst, B. Seifert, D. Soldini, R. Dummer, A. Knuth, M. van den Broek, H. Moch, Expression of MAGE-C1/CT7 and MAGE-C2/CT10 Predicts Lymph Node Metastasis in Melanoma Patients. </w:t>
      </w:r>
      <w:r w:rsidRPr="000B5C27">
        <w:rPr>
          <w:i/>
        </w:rPr>
        <w:t>PLOS ONE</w:t>
      </w:r>
      <w:r w:rsidRPr="000B5C27">
        <w:t xml:space="preserve"> </w:t>
      </w:r>
      <w:r w:rsidRPr="000B5C27">
        <w:rPr>
          <w:b/>
        </w:rPr>
        <w:t>6</w:t>
      </w:r>
      <w:r w:rsidRPr="000B5C27">
        <w:t>, e21418 (2011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54.</w:t>
      </w:r>
      <w:r w:rsidRPr="000B5C27">
        <w:tab/>
        <w:t xml:space="preserve">A. O. Güre, E. Stockert, K. C. Arden, A. D. Boyer, C. S. Viars, M. J. Scanlan, L. J. Old, Y.-T. Chen, CT10: A new cancer-testis (CT) antigen homologous to CT7 and the MAGE family, identified by representational-difference analysis. </w:t>
      </w:r>
      <w:r w:rsidRPr="000B5C27">
        <w:rPr>
          <w:i/>
        </w:rPr>
        <w:t>International Journal of Cancer</w:t>
      </w:r>
      <w:r w:rsidRPr="000B5C27">
        <w:t xml:space="preserve"> </w:t>
      </w:r>
      <w:r w:rsidRPr="000B5C27">
        <w:rPr>
          <w:b/>
        </w:rPr>
        <w:t>85</w:t>
      </w:r>
      <w:r w:rsidRPr="000B5C27">
        <w:t>, 726-732 (2000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55.</w:t>
      </w:r>
      <w:r w:rsidRPr="000B5C27">
        <w:tab/>
        <w:t xml:space="preserve">P. Sharma, Y. Shen, S. Wen, D. F. Bajorin, V. E. Reuter, L. J. Old, A. A. Jungbluth, Cancer-testis antigens: expression and correlation with survival in human urothelial carcinoma. </w:t>
      </w:r>
      <w:r w:rsidRPr="000B5C27">
        <w:rPr>
          <w:i/>
        </w:rPr>
        <w:t>Clin Cancer Res</w:t>
      </w:r>
      <w:r w:rsidRPr="000B5C27">
        <w:t xml:space="preserve"> </w:t>
      </w:r>
      <w:r w:rsidRPr="000B5C27">
        <w:rPr>
          <w:b/>
        </w:rPr>
        <w:t>12</w:t>
      </w:r>
      <w:r w:rsidRPr="000B5C27">
        <w:t>, 5442-5447 (2006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56.</w:t>
      </w:r>
      <w:r w:rsidRPr="000B5C27">
        <w:tab/>
        <w:t xml:space="preserve">W.-L. Qiao, B.-W. Shi, Y.-D. Han, H.-M. Tang, J. Lin, H.-Y. Hu, Q. Lin, Testes-specific protease 50 as an independent risk factor for poor prognosis in patients with non-small cell lung cancer. </w:t>
      </w:r>
      <w:r w:rsidRPr="000B5C27">
        <w:rPr>
          <w:i/>
        </w:rPr>
        <w:t>Oncology Letters</w:t>
      </w:r>
      <w:r w:rsidRPr="000B5C27">
        <w:t xml:space="preserve"> </w:t>
      </w:r>
      <w:r w:rsidRPr="000B5C27">
        <w:rPr>
          <w:b/>
        </w:rPr>
        <w:t>15</w:t>
      </w:r>
      <w:r w:rsidRPr="000B5C27">
        <w:t>, 8796-8804 (2018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57.</w:t>
      </w:r>
      <w:r w:rsidRPr="000B5C27">
        <w:tab/>
        <w:t xml:space="preserve">L. Zheng, G. Xie, G. Duan, X. Yan, Q. Li, High expression of testes-specific protease 50 is associated with poor prognosis in colorectal carcinoma. </w:t>
      </w:r>
      <w:r w:rsidRPr="000B5C27">
        <w:rPr>
          <w:i/>
        </w:rPr>
        <w:t>PLoS One</w:t>
      </w:r>
      <w:r w:rsidRPr="000B5C27">
        <w:t xml:space="preserve"> </w:t>
      </w:r>
      <w:r w:rsidRPr="000B5C27">
        <w:rPr>
          <w:b/>
        </w:rPr>
        <w:t>6</w:t>
      </w:r>
      <w:r w:rsidRPr="000B5C27">
        <w:t>, e22203 (2011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58.</w:t>
      </w:r>
      <w:r w:rsidRPr="000B5C27">
        <w:tab/>
        <w:t xml:space="preserve">P. Went, M. Vasei, L. Bubendorf, L. Terracciano, L. Tornillo, U. Riede, J. Kononen, R. Simon, G. Sauter, P. A. Baeuerle, Frequent high-level expression of the immunotherapeutic target Ep-CAM in colon, stomach, prostate and lung cancers. </w:t>
      </w:r>
      <w:r w:rsidRPr="000B5C27">
        <w:rPr>
          <w:i/>
        </w:rPr>
        <w:t>British Journal of Cancer</w:t>
      </w:r>
      <w:r w:rsidRPr="000B5C27">
        <w:t xml:space="preserve"> </w:t>
      </w:r>
      <w:r w:rsidRPr="000B5C27">
        <w:rPr>
          <w:b/>
        </w:rPr>
        <w:t>94</w:t>
      </w:r>
      <w:r w:rsidRPr="000B5C27">
        <w:t>, 128-135 (2006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59.</w:t>
      </w:r>
      <w:r w:rsidRPr="000B5C27">
        <w:tab/>
        <w:t xml:space="preserve">A. Brunner, M. Prelog, I. Verdorfer, A. Tzankov, G. Mikuz, C. Ensinger, EpCAM is predominantly expressed in high grade and advanced stage urothelial carcinoma of the bladder. </w:t>
      </w:r>
      <w:r w:rsidRPr="000B5C27">
        <w:rPr>
          <w:i/>
        </w:rPr>
        <w:t>Journal of Clinical Pathology</w:t>
      </w:r>
      <w:r w:rsidRPr="000B5C27">
        <w:t xml:space="preserve"> </w:t>
      </w:r>
      <w:r w:rsidRPr="000B5C27">
        <w:rPr>
          <w:b/>
        </w:rPr>
        <w:t>61</w:t>
      </w:r>
      <w:r w:rsidRPr="000B5C27">
        <w:t>, 307-310 (2008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60.</w:t>
      </w:r>
      <w:r w:rsidRPr="000B5C27">
        <w:tab/>
        <w:t xml:space="preserve">P. Went, S. Dirnhofer, T. Salvisberg, M. B. Amin, S. D. Lim, P.-A. Diener, H. Moch, Expression of Epithelial Cell Adhesion Molecule (EpCam) in Renal Epithelial Tumors. </w:t>
      </w:r>
      <w:r w:rsidRPr="000B5C27">
        <w:rPr>
          <w:i/>
        </w:rPr>
        <w:t>The American Journal of Surgical Pathology</w:t>
      </w:r>
      <w:r w:rsidRPr="000B5C27">
        <w:t xml:space="preserve"> </w:t>
      </w:r>
      <w:r w:rsidRPr="000B5C27">
        <w:rPr>
          <w:b/>
        </w:rPr>
        <w:t>29</w:t>
      </w:r>
      <w:r w:rsidRPr="000B5C27">
        <w:t>, 83-88 (2005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61.</w:t>
      </w:r>
      <w:r w:rsidRPr="000B5C27">
        <w:tab/>
        <w:t xml:space="preserve">S. Park, Y. Lim, D. Lee, B. Cho, Y.-J. Bang, S. Sung, H.-Y. Kim, D.-K. Kim, Y.-S. Lee, Y. Song, D.-I. Jeoung, Identification and characterization of a novel cancer/testis antigen gene CAGE-1. </w:t>
      </w:r>
      <w:r w:rsidRPr="000B5C27">
        <w:rPr>
          <w:i/>
        </w:rPr>
        <w:t>Biochimica et Biophysica Acta (BBA) - Gene Structure and Expression</w:t>
      </w:r>
      <w:r w:rsidRPr="000B5C27">
        <w:t xml:space="preserve"> </w:t>
      </w:r>
      <w:r w:rsidRPr="000B5C27">
        <w:rPr>
          <w:b/>
        </w:rPr>
        <w:t>1625</w:t>
      </w:r>
      <w:r w:rsidRPr="000B5C27">
        <w:t>, 173-182 (2003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62.</w:t>
      </w:r>
      <w:r w:rsidRPr="000B5C27">
        <w:tab/>
        <w:t xml:space="preserve">A. G. Dakshinamurthy, R. Ramesar, P. Goldberg, J. M. Blackburn, Infrequent and low expression of cancer-testis antigens located on the X chromosome in colorectal cancer: implications for immunotherapy in South African populations. </w:t>
      </w:r>
      <w:r w:rsidRPr="000B5C27">
        <w:rPr>
          <w:i/>
        </w:rPr>
        <w:t>Biotechnol J</w:t>
      </w:r>
      <w:r w:rsidRPr="000B5C27">
        <w:t xml:space="preserve"> </w:t>
      </w:r>
      <w:r w:rsidRPr="000B5C27">
        <w:rPr>
          <w:b/>
        </w:rPr>
        <w:t>3</w:t>
      </w:r>
      <w:r w:rsidRPr="000B5C27">
        <w:t>, 1417-1423 (2008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63.</w:t>
      </w:r>
      <w:r w:rsidRPr="000B5C27">
        <w:tab/>
        <w:t xml:space="preserve">H. Hasegawa, M. Mori, M. Haraguchi, H. Ueo, K. Sugimachi, T. Akiyoshi, Expression spectrum of melanoma antigen-encoding gene family members in colorectal carcinoma. </w:t>
      </w:r>
      <w:r w:rsidRPr="000B5C27">
        <w:rPr>
          <w:i/>
        </w:rPr>
        <w:t>Arch Pathol Lab Med</w:t>
      </w:r>
      <w:r w:rsidRPr="000B5C27">
        <w:t xml:space="preserve"> </w:t>
      </w:r>
      <w:r w:rsidRPr="000B5C27">
        <w:rPr>
          <w:b/>
        </w:rPr>
        <w:t>122</w:t>
      </w:r>
      <w:r w:rsidRPr="000B5C27">
        <w:t>, 551-554 (1998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64.</w:t>
      </w:r>
      <w:r w:rsidRPr="000B5C27">
        <w:tab/>
        <w:t xml:space="preserve">V. Picard, A. Bergeron, H. Larue, Y. Fradet, MAGE-A9 mRNA and protein expression in bladder cancer. </w:t>
      </w:r>
      <w:r w:rsidRPr="000B5C27">
        <w:rPr>
          <w:i/>
        </w:rPr>
        <w:t>Int J Cancer</w:t>
      </w:r>
      <w:r w:rsidRPr="000B5C27">
        <w:t xml:space="preserve"> </w:t>
      </w:r>
      <w:r w:rsidRPr="000B5C27">
        <w:rPr>
          <w:b/>
        </w:rPr>
        <w:t>120</w:t>
      </w:r>
      <w:r w:rsidRPr="000B5C27">
        <w:t>, 2170-2177 (2007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65.</w:t>
      </w:r>
      <w:r w:rsidRPr="000B5C27">
        <w:tab/>
        <w:t xml:space="preserve">M. H. Song, J. C. Ha, S. M. Lee, Y. M. Park, S. Y. Lee, Identification of BCP-20 (FBXO39) as a cancer/testis antigen from colon cancer patients by SEREX. </w:t>
      </w:r>
      <w:r w:rsidRPr="000B5C27">
        <w:rPr>
          <w:i/>
        </w:rPr>
        <w:t>Biochem Biophys Res Commun</w:t>
      </w:r>
      <w:r w:rsidRPr="000B5C27">
        <w:t xml:space="preserve"> </w:t>
      </w:r>
      <w:r w:rsidRPr="000B5C27">
        <w:rPr>
          <w:b/>
        </w:rPr>
        <w:t>408</w:t>
      </w:r>
      <w:r w:rsidRPr="000B5C27">
        <w:t>, 195-201 (2011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66.</w:t>
      </w:r>
      <w:r w:rsidRPr="000B5C27">
        <w:tab/>
        <w:t xml:space="preserve">M. J. Scanlan, C. M. Gordon, B. Williamson, S. Y. Lee, Y. T. Chen, E. Stockert, A. Jungbluth, G. Ritter, D. Jager, E. Jager, A. Knuth, L. J. Old, Identification of cancer/testis genes by database mining and mRNA expression analysis. </w:t>
      </w:r>
      <w:r w:rsidRPr="000B5C27">
        <w:rPr>
          <w:i/>
        </w:rPr>
        <w:t>Int J Cancer</w:t>
      </w:r>
      <w:r w:rsidRPr="000B5C27">
        <w:t xml:space="preserve"> </w:t>
      </w:r>
      <w:r w:rsidRPr="000B5C27">
        <w:rPr>
          <w:b/>
        </w:rPr>
        <w:t>98</w:t>
      </w:r>
      <w:r w:rsidRPr="000B5C27">
        <w:t>, 485-492 (2002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lastRenderedPageBreak/>
        <w:t>67.</w:t>
      </w:r>
      <w:r w:rsidRPr="000B5C27">
        <w:tab/>
        <w:t xml:space="preserve">V. D. B. Pierre, Z. Yi, C. Pascal, S. Vincent, P. Christophe, S. E. S., C. Jacques, V. d. E. B. J., B. Francis, B. Thierry, Tumor-specific shared antigenic peptides recognized by human T cells. </w:t>
      </w:r>
      <w:r w:rsidRPr="000B5C27">
        <w:rPr>
          <w:i/>
        </w:rPr>
        <w:t>Immunological Reviews</w:t>
      </w:r>
      <w:r w:rsidRPr="000B5C27">
        <w:t xml:space="preserve"> </w:t>
      </w:r>
      <w:r w:rsidRPr="000B5C27">
        <w:rPr>
          <w:b/>
        </w:rPr>
        <w:t>188</w:t>
      </w:r>
      <w:r w:rsidRPr="000B5C27">
        <w:t>, 51-64 (2002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68.</w:t>
      </w:r>
      <w:r w:rsidRPr="000B5C27">
        <w:tab/>
        <w:t xml:space="preserve">X. Ye, J. Xie, H. Huang, Z. Deng, Knockdown of MAGEA6 Activates AMP-Activated Protein Kinase (AMPK) Signaling to Inhibit Human Renal Cell Carcinoma Cells. </w:t>
      </w:r>
      <w:r w:rsidRPr="000B5C27">
        <w:rPr>
          <w:i/>
        </w:rPr>
        <w:t>Cellular Physiology and Biochemistry</w:t>
      </w:r>
      <w:r w:rsidRPr="000B5C27">
        <w:t xml:space="preserve"> </w:t>
      </w:r>
      <w:r w:rsidRPr="000B5C27">
        <w:rPr>
          <w:b/>
        </w:rPr>
        <w:t>43</w:t>
      </w:r>
      <w:r w:rsidRPr="000B5C27">
        <w:t>, 1205-1218 (2017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69.</w:t>
      </w:r>
      <w:r w:rsidRPr="000B5C27">
        <w:tab/>
        <w:t xml:space="preserve">P. Boël, C. Wildmann, M. L. Sensi, R. Brasseur, J.-C. Renauld, P. Coulie, T. Boon, P. van der Bruggen, &lt;em&gt;BAGE&lt;/em&gt;: a new gene encoding an antigen recognized on human melanomas by cytolytic T lymphocytes. </w:t>
      </w:r>
      <w:r w:rsidRPr="000B5C27">
        <w:rPr>
          <w:i/>
        </w:rPr>
        <w:t>Immunity</w:t>
      </w:r>
      <w:r w:rsidRPr="000B5C27">
        <w:t xml:space="preserve"> </w:t>
      </w:r>
      <w:r w:rsidRPr="000B5C27">
        <w:rPr>
          <w:b/>
        </w:rPr>
        <w:t>2</w:t>
      </w:r>
      <w:r w:rsidRPr="000B5C27">
        <w:t>, 167-175 (1995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70.</w:t>
      </w:r>
      <w:r w:rsidRPr="000B5C27">
        <w:tab/>
        <w:t xml:space="preserve">Y. T. Chen, A. O. Gure, S. Tsang, E. Stockert, E. Jager, A. Knuth, L. J. Old, Identification of multiple cancer/testis antigens by allogeneic antibody screening of a melanoma cell line library. </w:t>
      </w:r>
      <w:r w:rsidRPr="000B5C27">
        <w:rPr>
          <w:i/>
        </w:rPr>
        <w:t>Proc Natl Acad Sci U S A</w:t>
      </w:r>
      <w:r w:rsidRPr="000B5C27">
        <w:t xml:space="preserve"> </w:t>
      </w:r>
      <w:r w:rsidRPr="000B5C27">
        <w:rPr>
          <w:b/>
        </w:rPr>
        <w:t>95</w:t>
      </w:r>
      <w:r w:rsidRPr="000B5C27">
        <w:t>, 6919-6923 (1998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71.</w:t>
      </w:r>
      <w:r w:rsidRPr="000B5C27">
        <w:tab/>
        <w:t xml:space="preserve">Zendman AJ, de Wit NJ, van Kraats AA, Weidle UH, Ruiter DJ, v. M. GN, Expression profile of genes coding for melanoma differentiation antigens and cancer/testis antigens in metastatic lesions of human cutaneous melanoma. </w:t>
      </w:r>
      <w:r w:rsidRPr="000B5C27">
        <w:rPr>
          <w:i/>
        </w:rPr>
        <w:t>Melanoma Research</w:t>
      </w:r>
      <w:r w:rsidRPr="000B5C27">
        <w:t xml:space="preserve"> </w:t>
      </w:r>
      <w:r w:rsidRPr="000B5C27">
        <w:rPr>
          <w:b/>
        </w:rPr>
        <w:t>11</w:t>
      </w:r>
      <w:r w:rsidRPr="000B5C27">
        <w:t>, 451-459 (2001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72.</w:t>
      </w:r>
      <w:r w:rsidRPr="000B5C27">
        <w:tab/>
        <w:t xml:space="preserve">Q. Shan, X. Lou, T. Xiao, J. Zhang, H. Sun, Y. Gao, S. Cheng, L. Wu, N. Xu, S. Liu, A cancer/testis antigen microarray to screen autoantibody biomarkers of non-small cell lung cancer. </w:t>
      </w:r>
      <w:r w:rsidRPr="000B5C27">
        <w:rPr>
          <w:i/>
        </w:rPr>
        <w:t>Cancer Letters</w:t>
      </w:r>
      <w:r w:rsidRPr="000B5C27">
        <w:t xml:space="preserve"> </w:t>
      </w:r>
      <w:r w:rsidRPr="000B5C27">
        <w:rPr>
          <w:b/>
        </w:rPr>
        <w:t>328</w:t>
      </w:r>
      <w:r w:rsidRPr="000B5C27">
        <w:t>, 160-167 (2013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73.</w:t>
      </w:r>
      <w:r w:rsidRPr="000B5C27">
        <w:tab/>
        <w:t xml:space="preserve">E. Giesen, L. B. Jilaveanu, F. Parisi, Y. Kluger, R. L. Camp, H. M. Kluger, NY-ESO-1 as a potential immunotherapeutic target in renal cell carcinoma. </w:t>
      </w:r>
      <w:r w:rsidRPr="000B5C27">
        <w:rPr>
          <w:i/>
        </w:rPr>
        <w:t>Oncotarget</w:t>
      </w:r>
      <w:r w:rsidRPr="000B5C27">
        <w:t xml:space="preserve"> </w:t>
      </w:r>
      <w:r w:rsidRPr="000B5C27">
        <w:rPr>
          <w:b/>
        </w:rPr>
        <w:t>5</w:t>
      </w:r>
      <w:r w:rsidRPr="000B5C27">
        <w:t>, 5209-5217 (2014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74.</w:t>
      </w:r>
      <w:r w:rsidRPr="000B5C27">
        <w:tab/>
        <w:t xml:space="preserve">B. Francis, R. Donata, L. Danielle, L. Bernard, C. Stefan, A. Flavio, S. Ludwig, V. Romain, B. André, H. Yves, V. Angelo, C. Marina, L. Thierry, D. Gérard, D. Rika, B. Marc, S. Xavier, S. Emile, D. Brigitte, J. Elke, K. Alex, C. Christine, S. Stefan, L. Jean-Marie, P. Pierre, P. Giorgio, L. Ferdy, C. Jean-Charles, B. Thierry, M. Marie, Expression of MAGE genes in primary and metastatic cutaneous melanoma. </w:t>
      </w:r>
      <w:r w:rsidRPr="000B5C27">
        <w:rPr>
          <w:i/>
        </w:rPr>
        <w:t>International Journal of Cancer</w:t>
      </w:r>
      <w:r w:rsidRPr="000B5C27">
        <w:t xml:space="preserve"> </w:t>
      </w:r>
      <w:r w:rsidRPr="000B5C27">
        <w:rPr>
          <w:b/>
        </w:rPr>
        <w:t>63</w:t>
      </w:r>
      <w:r w:rsidRPr="000B5C27">
        <w:t>, 375-380 (1995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75.</w:t>
      </w:r>
      <w:r w:rsidRPr="000B5C27">
        <w:tab/>
        <w:t xml:space="preserve">J.-J. Patard, F. Brasseur, S. Gil-Diez, F. Radvanyi, M. Marchand, P. François, A. Abi-Aad, P. Van Cangh, C. C. Abbou, D. Chopin, T. Boon, Expression ofmage genes in transitional-cell carcinomas of the urinary bladder. </w:t>
      </w:r>
      <w:r w:rsidRPr="000B5C27">
        <w:rPr>
          <w:i/>
        </w:rPr>
        <w:t>International Journal of Cancer</w:t>
      </w:r>
      <w:r w:rsidRPr="000B5C27">
        <w:t xml:space="preserve"> </w:t>
      </w:r>
      <w:r w:rsidRPr="000B5C27">
        <w:rPr>
          <w:b/>
        </w:rPr>
        <w:t>64</w:t>
      </w:r>
      <w:r w:rsidRPr="000B5C27">
        <w:t>, 60-64 (1995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76.</w:t>
      </w:r>
      <w:r w:rsidRPr="000B5C27">
        <w:tab/>
        <w:t xml:space="preserve">D. L. Scarcella, C. W. Chow, M. F. Gonzales, C. Economou, F. Brasseur, D. M. Ashley, Expression of MAGE and GAGE in High-Grade Brain Tumors: A Potential Target for Specific Immunotherapy and Diagnostic Markers. </w:t>
      </w:r>
      <w:r w:rsidRPr="000B5C27">
        <w:rPr>
          <w:i/>
        </w:rPr>
        <w:t>Clinical Cancer Research</w:t>
      </w:r>
      <w:r w:rsidRPr="000B5C27">
        <w:t xml:space="preserve"> </w:t>
      </w:r>
      <w:r w:rsidRPr="000B5C27">
        <w:rPr>
          <w:b/>
        </w:rPr>
        <w:t>5</w:t>
      </w:r>
      <w:r w:rsidRPr="000B5C27">
        <w:t>, 335-341 (1999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77.</w:t>
      </w:r>
      <w:r w:rsidRPr="000B5C27">
        <w:tab/>
        <w:t xml:space="preserve">C. A. Glazer, I. M. Smith, S. Bhan, W. Sun, S. S. Chang, K. M. Pattani, W. Westra, Z. Khan, J. A. Califano, The Role of MAGEA2 in Head and Neck Cancer. </w:t>
      </w:r>
      <w:r w:rsidRPr="000B5C27">
        <w:rPr>
          <w:i/>
        </w:rPr>
        <w:t>Archives of otolaryngology--head &amp; neck surgery</w:t>
      </w:r>
      <w:r w:rsidRPr="000B5C27">
        <w:t xml:space="preserve"> </w:t>
      </w:r>
      <w:r w:rsidRPr="000B5C27">
        <w:rPr>
          <w:b/>
        </w:rPr>
        <w:t>137</w:t>
      </w:r>
      <w:r w:rsidRPr="000B5C27">
        <w:t>, 286-293 (2011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78.</w:t>
      </w:r>
      <w:r w:rsidRPr="000B5C27">
        <w:tab/>
        <w:t xml:space="preserve">Z. A. J.W., v. K. A. A., W. U. H., R. D. J., v. M. G. N.P., The XAGE family of cancer/testis-associated genes: Alignment and expression profile in normal tissues, melanoma lesions and Ewing's sarcoma. </w:t>
      </w:r>
      <w:r w:rsidRPr="000B5C27">
        <w:rPr>
          <w:i/>
        </w:rPr>
        <w:t>International Journal of Cancer</w:t>
      </w:r>
      <w:r w:rsidRPr="000B5C27">
        <w:t xml:space="preserve"> </w:t>
      </w:r>
      <w:r w:rsidRPr="000B5C27">
        <w:rPr>
          <w:b/>
        </w:rPr>
        <w:t>99</w:t>
      </w:r>
      <w:r w:rsidRPr="000B5C27">
        <w:t>, 361-369 (2002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79.</w:t>
      </w:r>
      <w:r w:rsidRPr="000B5C27">
        <w:tab/>
        <w:t xml:space="preserve">Q. Shan, X. Lou, T. Xiao, J. Zhang, H. Sun, Y. Gao, S. Cheng, L. Wu, N. Xu, S. Liu, A cancer/testis antigen microarray to screen autoantibody biomarkers of non-small cell lung cancer. </w:t>
      </w:r>
      <w:r w:rsidRPr="000B5C27">
        <w:rPr>
          <w:i/>
        </w:rPr>
        <w:t>Cancer Lett</w:t>
      </w:r>
      <w:r w:rsidRPr="000B5C27">
        <w:t xml:space="preserve"> </w:t>
      </w:r>
      <w:r w:rsidRPr="000B5C27">
        <w:rPr>
          <w:b/>
        </w:rPr>
        <w:t>328</w:t>
      </w:r>
      <w:r w:rsidRPr="000B5C27">
        <w:t>, 160-167 (2013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80.</w:t>
      </w:r>
      <w:r w:rsidRPr="000B5C27">
        <w:tab/>
        <w:t xml:space="preserve">M. Freitas, S. Malheiros, J. N. Stavale, T. P. Biassi, F. T. Zamuner, M. de Souza Begnami, F. A. Soares, A. L. Vettore, Expression of cancer/testis antigens is correlated with improved survival in glioblastoma. </w:t>
      </w:r>
      <w:r w:rsidRPr="000B5C27">
        <w:rPr>
          <w:i/>
        </w:rPr>
        <w:t>Oncotarget</w:t>
      </w:r>
      <w:r w:rsidRPr="000B5C27">
        <w:t xml:space="preserve"> </w:t>
      </w:r>
      <w:r w:rsidRPr="000B5C27">
        <w:rPr>
          <w:b/>
        </w:rPr>
        <w:t>4</w:t>
      </w:r>
      <w:r w:rsidRPr="000B5C27">
        <w:t>, 636-646 (2013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81.</w:t>
      </w:r>
      <w:r w:rsidRPr="000B5C27">
        <w:tab/>
        <w:t xml:space="preserve">B. T. R. Karia, F. T. Zamuner, V. Carlin, C. Z. de Oliveira, A. L. Carvalho, A. L. Vettore, Expression and Prognostic Relevance of GAGE1 and XAGE1 Cancer/Testis Antigens in Head and Neck Squamous Cell Carcinoma. </w:t>
      </w:r>
      <w:r w:rsidRPr="000B5C27">
        <w:rPr>
          <w:i/>
        </w:rPr>
        <w:t>Curr Mol Med</w:t>
      </w:r>
      <w:r w:rsidRPr="000B5C27">
        <w:t xml:space="preserve"> </w:t>
      </w:r>
      <w:r w:rsidRPr="000B5C27">
        <w:rPr>
          <w:b/>
        </w:rPr>
        <w:t>17</w:t>
      </w:r>
      <w:r w:rsidRPr="000B5C27">
        <w:t>, 707-717 (2017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lastRenderedPageBreak/>
        <w:t>82.</w:t>
      </w:r>
      <w:r w:rsidRPr="000B5C27">
        <w:tab/>
        <w:t xml:space="preserve">S. Hartmann, L. Zwick, M. J. J. Scheurer, A. R. Fuchs, R. C. Brands, A. Seher, H. Bohm, A. C. Kubler, U. D. A. Muller-Richter, MAGE-A11 expression contributes to cisplatin resistance in head and neck cancer. </w:t>
      </w:r>
      <w:r w:rsidRPr="000B5C27">
        <w:rPr>
          <w:i/>
        </w:rPr>
        <w:t>Clin Oral Investig</w:t>
      </w:r>
      <w:r w:rsidRPr="000B5C27">
        <w:t xml:space="preserve"> </w:t>
      </w:r>
      <w:r w:rsidRPr="000B5C27">
        <w:rPr>
          <w:b/>
        </w:rPr>
        <w:t>22</w:t>
      </w:r>
      <w:r w:rsidRPr="000B5C27">
        <w:t>, 1477-1486 (2018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83.</w:t>
      </w:r>
      <w:r w:rsidRPr="000B5C27">
        <w:tab/>
        <w:t xml:space="preserve">S. Eichmuller, D. Usener, A. Jochim, D. Schadendorf, mRNA expression of tumor-associated antigens in melanoma tissues and cell lines. </w:t>
      </w:r>
      <w:r w:rsidRPr="000B5C27">
        <w:rPr>
          <w:i/>
        </w:rPr>
        <w:t>Experimental Dermatology</w:t>
      </w:r>
      <w:r w:rsidRPr="000B5C27">
        <w:t xml:space="preserve"> </w:t>
      </w:r>
      <w:r w:rsidRPr="000B5C27">
        <w:rPr>
          <w:b/>
        </w:rPr>
        <w:t>11</w:t>
      </w:r>
      <w:r w:rsidRPr="000B5C27">
        <w:t>, 292-301 (2002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84.</w:t>
      </w:r>
      <w:r w:rsidRPr="000B5C27">
        <w:tab/>
        <w:t xml:space="preserve">K. Mashino, N. Sadanaga, F. Tanaka, H. Yamaguchi, H. Nagashima, H. Inoue, K. Sugimachi, M. Mori, Expression of multiple cancer-testis antigen genes in gastrointestinal and breast carcinomas. </w:t>
      </w:r>
      <w:r w:rsidRPr="000B5C27">
        <w:rPr>
          <w:i/>
        </w:rPr>
        <w:t>Br J Cancer</w:t>
      </w:r>
      <w:r w:rsidRPr="000B5C27">
        <w:t xml:space="preserve"> </w:t>
      </w:r>
      <w:r w:rsidRPr="000B5C27">
        <w:rPr>
          <w:b/>
        </w:rPr>
        <w:t>85</w:t>
      </w:r>
      <w:r w:rsidRPr="000B5C27">
        <w:t>, 713-720 (2001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85.</w:t>
      </w:r>
      <w:r w:rsidRPr="000B5C27">
        <w:tab/>
        <w:t xml:space="preserve">C. Barrow, J. Browning, D. MacGregor, I. D. Davis, S. Sturrock, A. A. Jungbluth, J. Cebon, Tumor antigen expression in melanoma varies according to antigen and stage. </w:t>
      </w:r>
      <w:r w:rsidRPr="000B5C27">
        <w:rPr>
          <w:i/>
        </w:rPr>
        <w:t>Clin Cancer Res</w:t>
      </w:r>
      <w:r w:rsidRPr="000B5C27">
        <w:t xml:space="preserve"> </w:t>
      </w:r>
      <w:r w:rsidRPr="000B5C27">
        <w:rPr>
          <w:b/>
        </w:rPr>
        <w:t>12</w:t>
      </w:r>
      <w:r w:rsidRPr="000B5C27">
        <w:t>, 764-771 (2006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86.</w:t>
      </w:r>
      <w:r w:rsidRPr="000B5C27">
        <w:tab/>
        <w:t xml:space="preserve">Y. Shigematsu, T. Hanagiri, H. Shiota, K. Kuroda, T. Baba, M. Mizukami, T. So, Y. Ichiki, M. Yasuda, T. So, M. Takenoyama, K. Yasumoto, Clinical significance of cancer/testis antigens expression in patients with non-small cell lung cancer. </w:t>
      </w:r>
      <w:r w:rsidRPr="000B5C27">
        <w:rPr>
          <w:i/>
        </w:rPr>
        <w:t>Lung Cancer</w:t>
      </w:r>
      <w:r w:rsidRPr="000B5C27">
        <w:t xml:space="preserve"> </w:t>
      </w:r>
      <w:r w:rsidRPr="000B5C27">
        <w:rPr>
          <w:b/>
        </w:rPr>
        <w:t>68</w:t>
      </w:r>
      <w:r w:rsidRPr="000B5C27">
        <w:t>, 105-110 (2010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87.</w:t>
      </w:r>
      <w:r w:rsidRPr="000B5C27">
        <w:tab/>
        <w:t xml:space="preserve">B. Alain, P. Valérie, L. Hélène, H. Francois, H. Hélène, L. Louis, F. Yves, High frequency of MAGE-A4 and MAGE-A9 expression in high-risk bladder cancer. </w:t>
      </w:r>
      <w:r w:rsidRPr="000B5C27">
        <w:rPr>
          <w:i/>
        </w:rPr>
        <w:t>International Journal of Cancer</w:t>
      </w:r>
      <w:r w:rsidRPr="000B5C27">
        <w:t xml:space="preserve"> </w:t>
      </w:r>
      <w:r w:rsidRPr="000B5C27">
        <w:rPr>
          <w:b/>
        </w:rPr>
        <w:t>125</w:t>
      </w:r>
      <w:r w:rsidRPr="000B5C27">
        <w:t>, 1365-1371 (2009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88.</w:t>
      </w:r>
      <w:r w:rsidRPr="000B5C27">
        <w:tab/>
        <w:t xml:space="preserve">J.-R. Tsai, I.-W. Chong, Y.-H. Chen, M.-J. Yang, C.-C. Sheu, H.-C. Chang, J.-J. Hwang, J.-Y. Hung, S.-R. Lin, Differential expression profile of MAGE family in non-small-cell lung cancer. </w:t>
      </w:r>
      <w:r w:rsidRPr="000B5C27">
        <w:rPr>
          <w:i/>
        </w:rPr>
        <w:t>Lung Cancer</w:t>
      </w:r>
      <w:r w:rsidRPr="000B5C27">
        <w:t xml:space="preserve"> </w:t>
      </w:r>
      <w:r w:rsidRPr="000B5C27">
        <w:rPr>
          <w:b/>
        </w:rPr>
        <w:t>56</w:t>
      </w:r>
      <w:r w:rsidRPr="000B5C27">
        <w:t>, 185-192 (2007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89.</w:t>
      </w:r>
      <w:r w:rsidRPr="000B5C27">
        <w:tab/>
        <w:t xml:space="preserve">S. Hartmann, U. Kriegebaum, N. Kuchler, G. Lessner, R. C. Brands, C. Linz, T. Schneider, A. C. Kubler, U. D. Muller-Richter, Efficacy of cetuximab and panitumumab in oral squamous cell carcinoma cell lines: prognostic value of MAGE-A subgroups for treatment success. </w:t>
      </w:r>
      <w:r w:rsidRPr="000B5C27">
        <w:rPr>
          <w:i/>
        </w:rPr>
        <w:t>J Craniomaxillofac Surg</w:t>
      </w:r>
      <w:r w:rsidRPr="000B5C27">
        <w:t xml:space="preserve"> </w:t>
      </w:r>
      <w:r w:rsidRPr="000B5C27">
        <w:rPr>
          <w:b/>
        </w:rPr>
        <w:t>41</w:t>
      </w:r>
      <w:r w:rsidRPr="000B5C27">
        <w:t>, 623-629 (2013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90.</w:t>
      </w:r>
      <w:r w:rsidRPr="000B5C27">
        <w:tab/>
        <w:t xml:space="preserve">C. Lurquin, C. De Smet, F. Brasseur, F. Muscatelli, V. Martelange, E. De Plaen, R. Brasseur, A. P. Monaco, T. Boon, Two members of the human MAGEB gene family located in Xp21.3 are expressed in tumors of various histological origins. </w:t>
      </w:r>
      <w:r w:rsidRPr="000B5C27">
        <w:rPr>
          <w:i/>
        </w:rPr>
        <w:t>Genomics</w:t>
      </w:r>
      <w:r w:rsidRPr="000B5C27">
        <w:t xml:space="preserve"> </w:t>
      </w:r>
      <w:r w:rsidRPr="000B5C27">
        <w:rPr>
          <w:b/>
        </w:rPr>
        <w:t>46</w:t>
      </w:r>
      <w:r w:rsidRPr="000B5C27">
        <w:t>, 397-408 (1997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91.</w:t>
      </w:r>
      <w:r w:rsidRPr="000B5C27">
        <w:tab/>
        <w:t xml:space="preserve">K. M. Pattani, E. Soudry, C. A. Glazer, M. F. Ochs, H. Wang, J. Schussel, W. Sun, P. Hennessey, W. Mydlarz, M. Loyo, S. Demokan, I. M. Smith, J. A. Califano, MAGEB2 is Activated by Promoter Demethylation in Head and Neck Squamous Cell Carcinoma. </w:t>
      </w:r>
      <w:r w:rsidRPr="000B5C27">
        <w:rPr>
          <w:i/>
        </w:rPr>
        <w:t>PLoS ONE</w:t>
      </w:r>
      <w:r w:rsidRPr="000B5C27">
        <w:t xml:space="preserve"> </w:t>
      </w:r>
      <w:r w:rsidRPr="000B5C27">
        <w:rPr>
          <w:b/>
        </w:rPr>
        <w:t>7</w:t>
      </w:r>
      <w:r w:rsidRPr="000B5C27">
        <w:t>, e45534 (2012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92.</w:t>
      </w:r>
      <w:r w:rsidRPr="000B5C27">
        <w:tab/>
        <w:t xml:space="preserve">V. Martelange, C. De Smet, E. De Plaen, C. Lurquin, T. Boon, Identification on a human sarcoma of two new genes with tumor-specific expression. </w:t>
      </w:r>
      <w:r w:rsidRPr="000B5C27">
        <w:rPr>
          <w:i/>
        </w:rPr>
        <w:t>Cancer Res</w:t>
      </w:r>
      <w:r w:rsidRPr="000B5C27">
        <w:t xml:space="preserve"> </w:t>
      </w:r>
      <w:r w:rsidRPr="000B5C27">
        <w:rPr>
          <w:b/>
        </w:rPr>
        <w:t>60</w:t>
      </w:r>
      <w:r w:rsidRPr="000B5C27">
        <w:t>, 3848-3855 (2000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93.</w:t>
      </w:r>
      <w:r w:rsidRPr="000B5C27">
        <w:tab/>
        <w:t xml:space="preserve">M. Mathieu, R. Rees, E. Tartour, R. Ferris, C. Badoual, S. McArdle, HAGE, a novel antigen for potential immunotherapy treatment against Head and Neck cancer. </w:t>
      </w:r>
      <w:r w:rsidRPr="000B5C27">
        <w:rPr>
          <w:i/>
        </w:rPr>
        <w:t>Cancer Research</w:t>
      </w:r>
      <w:r w:rsidRPr="000B5C27">
        <w:t xml:space="preserve"> </w:t>
      </w:r>
      <w:r w:rsidRPr="000B5C27">
        <w:rPr>
          <w:b/>
        </w:rPr>
        <w:t>68</w:t>
      </w:r>
      <w:r w:rsidRPr="000B5C27">
        <w:t>, LB-128-LB-128 (2008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94.</w:t>
      </w:r>
      <w:r w:rsidRPr="000B5C27">
        <w:tab/>
        <w:t xml:space="preserve">A. Loriot, T. Boon, C. De Smet, Five new human cancer-germline genes identified among 12 genes expressed in spermatogonia. </w:t>
      </w:r>
      <w:r w:rsidRPr="000B5C27">
        <w:rPr>
          <w:i/>
        </w:rPr>
        <w:t>Int J Cancer</w:t>
      </w:r>
      <w:r w:rsidRPr="000B5C27">
        <w:t xml:space="preserve"> </w:t>
      </w:r>
      <w:r w:rsidRPr="000B5C27">
        <w:rPr>
          <w:b/>
        </w:rPr>
        <w:t>105</w:t>
      </w:r>
      <w:r w:rsidRPr="000B5C27">
        <w:t>, 371-376 (2003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95.</w:t>
      </w:r>
      <w:r w:rsidRPr="000B5C27">
        <w:tab/>
        <w:t xml:space="preserve">D. Yuki, Y. M. Lin, Y. Fujii, Y. Nakamura, Y. Furukawa, Isolation of LEM domain-containing 1, a novel testis-specific gene expressed in colorectal cancers. </w:t>
      </w:r>
      <w:r w:rsidRPr="000B5C27">
        <w:rPr>
          <w:i/>
        </w:rPr>
        <w:t>Oncol Rep</w:t>
      </w:r>
      <w:r w:rsidRPr="000B5C27">
        <w:t xml:space="preserve"> </w:t>
      </w:r>
      <w:r w:rsidRPr="000B5C27">
        <w:rPr>
          <w:b/>
        </w:rPr>
        <w:t>12</w:t>
      </w:r>
      <w:r w:rsidRPr="000B5C27">
        <w:t>, 275-280 (2004).</w:t>
      </w:r>
    </w:p>
    <w:p w:rsidR="005A6ACF" w:rsidRPr="000B5C27" w:rsidRDefault="005A6ACF" w:rsidP="005A6ACF">
      <w:pPr>
        <w:pStyle w:val="EndNoteBibliography"/>
        <w:spacing w:after="0"/>
        <w:ind w:left="720" w:hanging="720"/>
      </w:pPr>
      <w:r w:rsidRPr="000B5C27">
        <w:t>96.</w:t>
      </w:r>
      <w:r w:rsidRPr="000B5C27">
        <w:tab/>
        <w:t xml:space="preserve">T. Ono, T. Kurashige, N. Harada, Y. Noguchi, T. Saika, N. Niikawa, M. Aoe, S. Nakamura, T. Higashi, A. Hiraki, H. Wada, H. Kumon, L. J. Old, E. Nakayama, Identification of proacrosin binding protein sp32 precursor as a human cancer/testis antigen. </w:t>
      </w:r>
      <w:r w:rsidRPr="000B5C27">
        <w:rPr>
          <w:i/>
        </w:rPr>
        <w:t>PNAS</w:t>
      </w:r>
      <w:r w:rsidRPr="000B5C27">
        <w:t xml:space="preserve"> </w:t>
      </w:r>
      <w:r w:rsidRPr="000B5C27">
        <w:rPr>
          <w:b/>
        </w:rPr>
        <w:t>98</w:t>
      </w:r>
      <w:r w:rsidRPr="000B5C27">
        <w:t>, 3282-3287 (2001).</w:t>
      </w:r>
    </w:p>
    <w:p w:rsidR="005A6ACF" w:rsidRPr="000B5C27" w:rsidRDefault="005A6ACF" w:rsidP="005A6ACF">
      <w:pPr>
        <w:pStyle w:val="EndNoteBibliography"/>
        <w:ind w:left="720" w:hanging="720"/>
      </w:pPr>
      <w:r w:rsidRPr="000B5C27">
        <w:t>97.</w:t>
      </w:r>
      <w:r w:rsidRPr="000B5C27">
        <w:tab/>
        <w:t xml:space="preserve">M. Koslowski, Ö. Türeci, C. Bell, P. Krause, H.-A. Lehr, J. Brunner, G. Seitz, F. O. Nestle, C. Huber, U. Sahin, Multiple Splice Variants of Lactate Dehydrogenase C Selectively Expressed in Human Cancer. </w:t>
      </w:r>
      <w:r w:rsidRPr="000B5C27">
        <w:rPr>
          <w:i/>
        </w:rPr>
        <w:t>Cancer Research</w:t>
      </w:r>
      <w:r w:rsidRPr="000B5C27">
        <w:t xml:space="preserve"> </w:t>
      </w:r>
      <w:r w:rsidRPr="000B5C27">
        <w:rPr>
          <w:b/>
        </w:rPr>
        <w:t>62</w:t>
      </w:r>
      <w:r w:rsidRPr="000B5C27">
        <w:t>, 6750-6755 (2002).</w:t>
      </w:r>
    </w:p>
    <w:p w:rsidR="00952508" w:rsidRPr="000B5C27" w:rsidRDefault="00F175E9">
      <w:r w:rsidRPr="000B5C27">
        <w:fldChar w:fldCharType="end"/>
      </w:r>
    </w:p>
    <w:sectPr w:rsidR="00952508" w:rsidRPr="000B5C27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cience Translational M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9v9drvxgvws0pepdfsprwruwxddt29ze29v&quot;&gt;My EndNote Library_LO&lt;record-ids&gt;&lt;item&gt;14&lt;/item&gt;&lt;item&gt;36&lt;/item&gt;&lt;item&gt;40&lt;/item&gt;&lt;item&gt;44&lt;/item&gt;&lt;item&gt;101&lt;/item&gt;&lt;item&gt;126&lt;/item&gt;&lt;item&gt;157&lt;/item&gt;&lt;item&gt;159&lt;/item&gt;&lt;item&gt;183&lt;/item&gt;&lt;item&gt;193&lt;/item&gt;&lt;item&gt;206&lt;/item&gt;&lt;item&gt;235&lt;/item&gt;&lt;item&gt;363&lt;/item&gt;&lt;item&gt;388&lt;/item&gt;&lt;item&gt;401&lt;/item&gt;&lt;item&gt;475&lt;/item&gt;&lt;item&gt;491&lt;/item&gt;&lt;item&gt;574&lt;/item&gt;&lt;item&gt;576&lt;/item&gt;&lt;item&gt;619&lt;/item&gt;&lt;item&gt;660&lt;/item&gt;&lt;item&gt;661&lt;/item&gt;&lt;item&gt;743&lt;/item&gt;&lt;item&gt;755&lt;/item&gt;&lt;item&gt;818&lt;/item&gt;&lt;item&gt;948&lt;/item&gt;&lt;item&gt;957&lt;/item&gt;&lt;item&gt;959&lt;/item&gt;&lt;item&gt;964&lt;/item&gt;&lt;item&gt;968&lt;/item&gt;&lt;item&gt;976&lt;/item&gt;&lt;item&gt;977&lt;/item&gt;&lt;item&gt;978&lt;/item&gt;&lt;item&gt;1039&lt;/item&gt;&lt;item&gt;1040&lt;/item&gt;&lt;item&gt;1042&lt;/item&gt;&lt;item&gt;1046&lt;/item&gt;&lt;item&gt;1048&lt;/item&gt;&lt;item&gt;1057&lt;/item&gt;&lt;item&gt;1058&lt;/item&gt;&lt;item&gt;1088&lt;/item&gt;&lt;item&gt;1385&lt;/item&gt;&lt;item&gt;1625&lt;/item&gt;&lt;item&gt;1626&lt;/item&gt;&lt;item&gt;1627&lt;/item&gt;&lt;item&gt;1628&lt;/item&gt;&lt;item&gt;1629&lt;/item&gt;&lt;item&gt;1630&lt;/item&gt;&lt;item&gt;1631&lt;/item&gt;&lt;item&gt;1634&lt;/item&gt;&lt;item&gt;1635&lt;/item&gt;&lt;item&gt;1637&lt;/item&gt;&lt;item&gt;1638&lt;/item&gt;&lt;item&gt;1639&lt;/item&gt;&lt;item&gt;1640&lt;/item&gt;&lt;item&gt;1642&lt;/item&gt;&lt;item&gt;1643&lt;/item&gt;&lt;item&gt;1648&lt;/item&gt;&lt;item&gt;1650&lt;/item&gt;&lt;item&gt;1651&lt;/item&gt;&lt;item&gt;1652&lt;/item&gt;&lt;item&gt;1655&lt;/item&gt;&lt;item&gt;1656&lt;/item&gt;&lt;item&gt;1658&lt;/item&gt;&lt;item&gt;1659&lt;/item&gt;&lt;item&gt;1660&lt;/item&gt;&lt;item&gt;1661&lt;/item&gt;&lt;item&gt;1662&lt;/item&gt;&lt;item&gt;1667&lt;/item&gt;&lt;item&gt;1674&lt;/item&gt;&lt;item&gt;1675&lt;/item&gt;&lt;item&gt;1676&lt;/item&gt;&lt;item&gt;1677&lt;/item&gt;&lt;item&gt;1678&lt;/item&gt;&lt;item&gt;1679&lt;/item&gt;&lt;item&gt;1683&lt;/item&gt;&lt;item&gt;1684&lt;/item&gt;&lt;item&gt;1685&lt;/item&gt;&lt;item&gt;1686&lt;/item&gt;&lt;item&gt;1687&lt;/item&gt;&lt;item&gt;1688&lt;/item&gt;&lt;item&gt;1689&lt;/item&gt;&lt;item&gt;1690&lt;/item&gt;&lt;item&gt;1691&lt;/item&gt;&lt;item&gt;1692&lt;/item&gt;&lt;item&gt;1693&lt;/item&gt;&lt;item&gt;1694&lt;/item&gt;&lt;item&gt;1696&lt;/item&gt;&lt;item&gt;1697&lt;/item&gt;&lt;item&gt;1698&lt;/item&gt;&lt;item&gt;1699&lt;/item&gt;&lt;item&gt;1700&lt;/item&gt;&lt;item&gt;1701&lt;/item&gt;&lt;item&gt;1702&lt;/item&gt;&lt;item&gt;1703&lt;/item&gt;&lt;item&gt;1704&lt;/item&gt;&lt;item&gt;1705&lt;/item&gt;&lt;/record-ids&gt;&lt;/item&gt;&lt;/Libraries&gt;"/>
  </w:docVars>
  <w:rsids>
    <w:rsidRoot w:val="00EE0232"/>
    <w:rsid w:val="000059C5"/>
    <w:rsid w:val="00007BD8"/>
    <w:rsid w:val="00013FEF"/>
    <w:rsid w:val="00053300"/>
    <w:rsid w:val="000A1A56"/>
    <w:rsid w:val="000B5C27"/>
    <w:rsid w:val="00133144"/>
    <w:rsid w:val="001F6CA5"/>
    <w:rsid w:val="002212B7"/>
    <w:rsid w:val="00226B67"/>
    <w:rsid w:val="00236DF1"/>
    <w:rsid w:val="00282A98"/>
    <w:rsid w:val="002C5443"/>
    <w:rsid w:val="00340B24"/>
    <w:rsid w:val="00385512"/>
    <w:rsid w:val="00392821"/>
    <w:rsid w:val="003A1BE4"/>
    <w:rsid w:val="003C19D0"/>
    <w:rsid w:val="003C5441"/>
    <w:rsid w:val="003E14AE"/>
    <w:rsid w:val="003E1661"/>
    <w:rsid w:val="003F5933"/>
    <w:rsid w:val="00491B7C"/>
    <w:rsid w:val="004922F0"/>
    <w:rsid w:val="004C356F"/>
    <w:rsid w:val="0052203A"/>
    <w:rsid w:val="00587417"/>
    <w:rsid w:val="005A6ACF"/>
    <w:rsid w:val="005C1765"/>
    <w:rsid w:val="005C1ABC"/>
    <w:rsid w:val="005E688D"/>
    <w:rsid w:val="005F316C"/>
    <w:rsid w:val="006353A5"/>
    <w:rsid w:val="00636BC7"/>
    <w:rsid w:val="00656984"/>
    <w:rsid w:val="00672908"/>
    <w:rsid w:val="006C6548"/>
    <w:rsid w:val="006D6865"/>
    <w:rsid w:val="006E3D2C"/>
    <w:rsid w:val="007218E6"/>
    <w:rsid w:val="007404E2"/>
    <w:rsid w:val="00742E98"/>
    <w:rsid w:val="007670C4"/>
    <w:rsid w:val="007738B2"/>
    <w:rsid w:val="00825B91"/>
    <w:rsid w:val="008B0825"/>
    <w:rsid w:val="009024C7"/>
    <w:rsid w:val="00952508"/>
    <w:rsid w:val="00A247B2"/>
    <w:rsid w:val="00A60953"/>
    <w:rsid w:val="00B03D86"/>
    <w:rsid w:val="00B56AF4"/>
    <w:rsid w:val="00B712B2"/>
    <w:rsid w:val="00B834EE"/>
    <w:rsid w:val="00BA317A"/>
    <w:rsid w:val="00C37AB5"/>
    <w:rsid w:val="00CD71A8"/>
    <w:rsid w:val="00D3393F"/>
    <w:rsid w:val="00D36099"/>
    <w:rsid w:val="00D40FEE"/>
    <w:rsid w:val="00EB5578"/>
    <w:rsid w:val="00EE0232"/>
    <w:rsid w:val="00F0326B"/>
    <w:rsid w:val="00F167FB"/>
    <w:rsid w:val="00F175E9"/>
    <w:rsid w:val="00F53870"/>
    <w:rsid w:val="00FC7F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ACFB87A-74E2-4575-976C-5BC12F1359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EE023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F175E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175E9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175E9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175E9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semiHidden/>
    <w:unhideWhenUsed/>
    <w:rsid w:val="000059C5"/>
    <w:rPr>
      <w:color w:val="0000FF"/>
      <w:u w:val="single"/>
    </w:rPr>
  </w:style>
  <w:style w:type="character" w:customStyle="1" w:styleId="st">
    <w:name w:val="st"/>
    <w:basedOn w:val="DefaultParagraphFont"/>
    <w:rsid w:val="005A6ACF"/>
  </w:style>
  <w:style w:type="character" w:styleId="Emphasis">
    <w:name w:val="Emphasis"/>
    <w:basedOn w:val="DefaultParagraphFont"/>
    <w:uiPriority w:val="20"/>
    <w:qFormat/>
    <w:rsid w:val="005A6ACF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28952</Words>
  <Characters>165027</Characters>
  <Application>Microsoft Office Word</Application>
  <DocSecurity>0</DocSecurity>
  <Lines>1375</Lines>
  <Paragraphs>38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1935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a PANTYA</dc:creator>
  <cp:keywords/>
  <dc:description/>
  <cp:lastModifiedBy>Istvan Miklos</cp:lastModifiedBy>
  <cp:revision>2</cp:revision>
  <dcterms:created xsi:type="dcterms:W3CDTF">2019-05-28T06:34:00Z</dcterms:created>
  <dcterms:modified xsi:type="dcterms:W3CDTF">2019-05-28T06:34:00Z</dcterms:modified>
</cp:coreProperties>
</file>